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AD0C11" w14:textId="77777777" w:rsidR="00BC5D7E" w:rsidRPr="00067C58" w:rsidRDefault="001537BF">
      <w:pPr>
        <w:spacing w:after="0" w:line="240" w:lineRule="auto"/>
        <w:jc w:val="both"/>
        <w:rPr>
          <w:rFonts w:ascii="Times New Roman" w:hAnsi="Times New Roman" w:cs="Times New Roman Bold"/>
          <w:b/>
          <w:bCs/>
          <w:sz w:val="28"/>
          <w:szCs w:val="28"/>
          <w:lang w:val="en-US"/>
        </w:rPr>
      </w:pPr>
      <w:r w:rsidRPr="00067C58">
        <w:rPr>
          <w:rFonts w:ascii="Times New Roman" w:hAnsi="Times New Roman" w:cs="Times New Roman Bold"/>
          <w:b/>
          <w:bCs/>
          <w:sz w:val="28"/>
          <w:szCs w:val="28"/>
          <w:lang w:val="en-US"/>
        </w:rPr>
        <w:t>Supplementary Information</w:t>
      </w:r>
    </w:p>
    <w:p w14:paraId="183CD632" w14:textId="77777777" w:rsidR="009D5704" w:rsidRDefault="009D5704">
      <w:pPr>
        <w:spacing w:after="0" w:line="240" w:lineRule="auto"/>
        <w:jc w:val="both"/>
        <w:rPr>
          <w:rFonts w:ascii="Times New Roman" w:hAnsi="Times New Roman" w:cs="Times New Roman Bold"/>
          <w:b/>
          <w:bCs/>
          <w:sz w:val="24"/>
          <w:szCs w:val="24"/>
          <w:lang w:val="en-US"/>
        </w:rPr>
      </w:pPr>
    </w:p>
    <w:p w14:paraId="6AB4D365" w14:textId="77777777" w:rsidR="00BC5D7E" w:rsidRDefault="001537BF">
      <w:pPr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  <w:lang w:val="en-US"/>
        </w:rPr>
        <w:br w:type="page"/>
      </w:r>
    </w:p>
    <w:p w14:paraId="361EC71F" w14:textId="77777777" w:rsidR="00BC5D7E" w:rsidRPr="00F16BFA" w:rsidRDefault="001537BF" w:rsidP="00EC17E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F16BFA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Table of Contents</w:t>
      </w:r>
    </w:p>
    <w:p w14:paraId="4B7B3A5E" w14:textId="4F5480E3" w:rsidR="00B11004" w:rsidRPr="00F16BFA" w:rsidRDefault="00112485" w:rsidP="00B11004">
      <w:pPr>
        <w:pStyle w:val="TOC1"/>
        <w:rPr>
          <w:b w:val="0"/>
          <w:bCs w:val="0"/>
          <w:kern w:val="2"/>
          <w:sz w:val="20"/>
          <w:szCs w:val="20"/>
          <w:lang w:val="en-US"/>
          <w14:ligatures w14:val="standardContextual"/>
        </w:rPr>
      </w:pPr>
      <w:r w:rsidRPr="00F16BFA">
        <w:rPr>
          <w:sz w:val="20"/>
          <w:szCs w:val="20"/>
          <w:lang w:val="en-US"/>
        </w:rPr>
        <w:fldChar w:fldCharType="begin"/>
      </w:r>
      <w:r w:rsidRPr="00F16BFA">
        <w:rPr>
          <w:sz w:val="20"/>
          <w:szCs w:val="20"/>
          <w:lang w:val="en-US"/>
        </w:rPr>
        <w:instrText xml:space="preserve"> TOC \o "1-1" \h \z \t "</w:instrText>
      </w:r>
      <w:r w:rsidRPr="00F16BFA">
        <w:rPr>
          <w:sz w:val="20"/>
          <w:szCs w:val="20"/>
          <w:lang w:val="en-US"/>
        </w:rPr>
        <w:instrText>标题</w:instrText>
      </w:r>
      <w:r w:rsidRPr="00F16BFA">
        <w:rPr>
          <w:sz w:val="20"/>
          <w:szCs w:val="20"/>
          <w:lang w:val="en-US"/>
        </w:rPr>
        <w:instrText xml:space="preserve"> 2,2" </w:instrText>
      </w:r>
      <w:r w:rsidRPr="00F16BFA">
        <w:rPr>
          <w:sz w:val="20"/>
          <w:szCs w:val="20"/>
          <w:lang w:val="en-US"/>
        </w:rPr>
        <w:fldChar w:fldCharType="separate"/>
      </w:r>
      <w:hyperlink w:anchor="_Toc198304863" w:history="1">
        <w:r w:rsidR="00B11004" w:rsidRPr="00F16BFA">
          <w:rPr>
            <w:rStyle w:val="a6"/>
            <w:sz w:val="20"/>
            <w:szCs w:val="20"/>
          </w:rPr>
          <w:t>Supplementary Tables</w:t>
        </w:r>
        <w:r w:rsidR="00B11004" w:rsidRPr="00F16BFA">
          <w:rPr>
            <w:webHidden/>
            <w:sz w:val="20"/>
            <w:szCs w:val="20"/>
          </w:rPr>
          <w:tab/>
        </w:r>
        <w:r w:rsidR="00B11004" w:rsidRPr="00F16BFA">
          <w:rPr>
            <w:webHidden/>
            <w:sz w:val="20"/>
            <w:szCs w:val="20"/>
          </w:rPr>
          <w:fldChar w:fldCharType="begin"/>
        </w:r>
        <w:r w:rsidR="00B11004" w:rsidRPr="00F16BFA">
          <w:rPr>
            <w:webHidden/>
            <w:sz w:val="20"/>
            <w:szCs w:val="20"/>
          </w:rPr>
          <w:instrText xml:space="preserve"> PAGEREF _Toc198304863 \h </w:instrText>
        </w:r>
        <w:r w:rsidR="00B11004" w:rsidRPr="00F16BFA">
          <w:rPr>
            <w:webHidden/>
            <w:sz w:val="20"/>
            <w:szCs w:val="20"/>
          </w:rPr>
        </w:r>
        <w:r w:rsidR="00B11004" w:rsidRPr="00F16BFA">
          <w:rPr>
            <w:webHidden/>
            <w:sz w:val="20"/>
            <w:szCs w:val="20"/>
          </w:rPr>
          <w:fldChar w:fldCharType="separate"/>
        </w:r>
        <w:r w:rsidR="00B11004" w:rsidRPr="00F16BFA">
          <w:rPr>
            <w:webHidden/>
            <w:sz w:val="20"/>
            <w:szCs w:val="20"/>
          </w:rPr>
          <w:t>1</w:t>
        </w:r>
        <w:r w:rsidR="00B11004" w:rsidRPr="00F16BFA">
          <w:rPr>
            <w:webHidden/>
            <w:sz w:val="20"/>
            <w:szCs w:val="20"/>
          </w:rPr>
          <w:fldChar w:fldCharType="end"/>
        </w:r>
      </w:hyperlink>
    </w:p>
    <w:p w14:paraId="517B0D27" w14:textId="460286A6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64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Table 1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Detailed information of BGCs included in the phylogenetic analysis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64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1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8B4654F" w14:textId="5E269F69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65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Table 2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nnotation of genes containing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iCs/>
            <w:noProof/>
            <w:sz w:val="20"/>
            <w:szCs w:val="20"/>
            <w:lang w:val="en-US"/>
          </w:rPr>
          <w:t xml:space="preserve"> mgp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BGC via BLASTp analysis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65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B9F873A" w14:textId="3A02481F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66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Table 3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nnotation of genes containing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iCs/>
            <w:noProof/>
            <w:sz w:val="20"/>
            <w:szCs w:val="20"/>
            <w:lang w:val="en-US"/>
          </w:rPr>
          <w:t xml:space="preserve"> chp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BGC via BLASTp analysis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66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2139BE7" w14:textId="400E941B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67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Table 4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Annotation of genes containing 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iCs/>
            <w:noProof/>
            <w:sz w:val="20"/>
            <w:szCs w:val="20"/>
            <w:lang w:val="en-US"/>
          </w:rPr>
          <w:t>ctp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BGC via BLASTp analysis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67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550D2F8" w14:textId="40998615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68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Table 5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(600 MHz) and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150 MHz) NMR Data of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eastAsia="宋体" w:hAnsi="Times New Roman" w:cs="Times New Roman"/>
            <w:b/>
            <w:bCs/>
            <w:noProof/>
            <w:sz w:val="20"/>
            <w:szCs w:val="20"/>
            <w:lang w:val="en-US"/>
          </w:rPr>
          <w:t>1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in 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>DMSO-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68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8BA5D38" w14:textId="20AA8450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69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Table 6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(500 MHz) and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125 MHz) NMR Data of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eastAsia="宋体" w:hAnsi="Times New Roman" w:cs="Times New Roman"/>
            <w:b/>
            <w:bCs/>
            <w:noProof/>
            <w:sz w:val="20"/>
            <w:szCs w:val="20"/>
            <w:lang w:val="en-US"/>
          </w:rPr>
          <w:t>2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in 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>DMSO-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69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8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0970130" w14:textId="5F692749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70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Table 7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(600 MHz) and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150 MHz) NMR Data of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eastAsia="宋体" w:hAnsi="Times New Roman" w:cs="Times New Roman"/>
            <w:b/>
            <w:bCs/>
            <w:noProof/>
            <w:sz w:val="20"/>
            <w:szCs w:val="20"/>
            <w:lang w:val="en-US"/>
          </w:rPr>
          <w:t>3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in 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>DMSO-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70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10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C157218" w14:textId="0F2C514D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71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Table 8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(500 MHz) and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125 MHz) NMR Data of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eastAsia="宋体" w:hAnsi="Times New Roman" w:cs="Times New Roman"/>
            <w:b/>
            <w:bCs/>
            <w:noProof/>
            <w:sz w:val="20"/>
            <w:szCs w:val="20"/>
            <w:lang w:val="en-US"/>
          </w:rPr>
          <w:t>4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, </w:t>
        </w:r>
        <w:r w:rsidR="00B11004" w:rsidRPr="00F16BFA">
          <w:rPr>
            <w:rStyle w:val="a6"/>
            <w:rFonts w:ascii="Times New Roman" w:eastAsia="宋体" w:hAnsi="Times New Roman" w:cs="Times New Roman"/>
            <w:b/>
            <w:bCs/>
            <w:noProof/>
            <w:sz w:val="20"/>
            <w:szCs w:val="20"/>
            <w:lang w:val="en-US"/>
          </w:rPr>
          <w:t>5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in 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>DMSO-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71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12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DC6CC85" w14:textId="470E2B0F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72" w:history="1"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Supplementary Table 9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(600 MHz) and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150 MHz) NMR Data of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eastAsia="宋体" w:hAnsi="Times New Roman" w:cs="Times New Roman"/>
            <w:b/>
            <w:bCs/>
            <w:noProof/>
            <w:sz w:val="20"/>
            <w:szCs w:val="20"/>
            <w:lang w:val="en-US"/>
          </w:rPr>
          <w:t>6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, </w:t>
        </w:r>
        <w:r w:rsidR="00B11004" w:rsidRPr="00F16BFA">
          <w:rPr>
            <w:rStyle w:val="a6"/>
            <w:rFonts w:ascii="Times New Roman" w:eastAsia="宋体" w:hAnsi="Times New Roman" w:cs="Times New Roman"/>
            <w:b/>
            <w:bCs/>
            <w:noProof/>
            <w:sz w:val="20"/>
            <w:szCs w:val="20"/>
            <w:lang w:val="en-US"/>
          </w:rPr>
          <w:t>7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in 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>DMSO-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72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14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EA1074C" w14:textId="2B323264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73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Table 10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(600 MHz) and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C (150 MHz) NMR Data of 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8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, 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9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iCs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73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16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2A1C78D" w14:textId="596F579B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74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Table 11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(600 MHz) and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150 MHz) NMR Data of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eastAsia="宋体" w:hAnsi="Times New Roman" w:cs="Times New Roman"/>
            <w:b/>
            <w:bCs/>
            <w:noProof/>
            <w:sz w:val="20"/>
            <w:szCs w:val="20"/>
            <w:lang w:val="en-US"/>
          </w:rPr>
          <w:t>10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, </w:t>
        </w:r>
        <w:r w:rsidR="00B11004" w:rsidRPr="00F16BFA">
          <w:rPr>
            <w:rStyle w:val="a6"/>
            <w:rFonts w:ascii="Times New Roman" w:eastAsia="宋体" w:hAnsi="Times New Roman" w:cs="Times New Roman"/>
            <w:b/>
            <w:bCs/>
            <w:noProof/>
            <w:sz w:val="20"/>
            <w:szCs w:val="20"/>
            <w:lang w:val="en-US"/>
          </w:rPr>
          <w:t>11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in 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>DMSO-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74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18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3713700" w14:textId="52BDB498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75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Table 12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(600 MHz) and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150 MHz) NMR Data of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eastAsia="宋体" w:hAnsi="Times New Roman" w:cs="Times New Roman"/>
            <w:b/>
            <w:bCs/>
            <w:noProof/>
            <w:sz w:val="20"/>
            <w:szCs w:val="20"/>
            <w:lang w:val="en-US"/>
          </w:rPr>
          <w:t>12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 xml:space="preserve">, </w:t>
        </w:r>
        <w:r w:rsidR="00B11004" w:rsidRPr="00F16BFA">
          <w:rPr>
            <w:rStyle w:val="a6"/>
            <w:rFonts w:ascii="Times New Roman" w:eastAsia="宋体" w:hAnsi="Times New Roman" w:cs="Times New Roman"/>
            <w:b/>
            <w:bCs/>
            <w:noProof/>
            <w:sz w:val="20"/>
            <w:szCs w:val="20"/>
            <w:lang w:val="en-US"/>
          </w:rPr>
          <w:t>13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in 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lang w:val="en-US"/>
          </w:rPr>
          <w:t>DMSO-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eastAsia="宋体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75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0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957DF7C" w14:textId="5D02D3FB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76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Table 13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Medium used for propagation and fermentation of strains in this study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76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2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B253B6B" w14:textId="15ED34E2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77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Table 14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Retention times of amino acids derivatized with Marfey’s reagent </w:t>
        </w:r>
        <w:r w:rsidR="00B11004" w:rsidRPr="00035260">
          <w:rPr>
            <w:rStyle w:val="a6"/>
            <w:rFonts w:ascii="Times New Roman" w:hAnsi="Times New Roman" w:cs="Times New Roman"/>
            <w:bCs/>
            <w:noProof/>
            <w:sz w:val="15"/>
            <w:szCs w:val="15"/>
            <w:lang w:val="en-US"/>
          </w:rPr>
          <w:t>L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6D6027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FDAA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77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3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E652128" w14:textId="72325C86" w:rsidR="00B11004" w:rsidRPr="00F16BFA" w:rsidRDefault="00000000" w:rsidP="00B11004">
      <w:pPr>
        <w:pStyle w:val="TOC1"/>
        <w:rPr>
          <w:b w:val="0"/>
          <w:bCs w:val="0"/>
          <w:kern w:val="2"/>
          <w:sz w:val="20"/>
          <w:szCs w:val="20"/>
          <w:lang w:val="en-US"/>
          <w14:ligatures w14:val="standardContextual"/>
        </w:rPr>
      </w:pPr>
      <w:hyperlink w:anchor="_Toc198304878" w:history="1">
        <w:r w:rsidR="00B11004" w:rsidRPr="00F16BFA">
          <w:rPr>
            <w:rStyle w:val="a6"/>
            <w:sz w:val="20"/>
            <w:szCs w:val="20"/>
          </w:rPr>
          <w:t>Supplementary Figures</w:t>
        </w:r>
        <w:r w:rsidR="00B11004" w:rsidRPr="00F16BFA">
          <w:rPr>
            <w:webHidden/>
            <w:sz w:val="20"/>
            <w:szCs w:val="20"/>
          </w:rPr>
          <w:tab/>
        </w:r>
        <w:r w:rsidR="00B11004" w:rsidRPr="00F16BFA">
          <w:rPr>
            <w:webHidden/>
            <w:sz w:val="20"/>
            <w:szCs w:val="20"/>
          </w:rPr>
          <w:fldChar w:fldCharType="begin"/>
        </w:r>
        <w:r w:rsidR="00B11004" w:rsidRPr="00F16BFA">
          <w:rPr>
            <w:webHidden/>
            <w:sz w:val="20"/>
            <w:szCs w:val="20"/>
          </w:rPr>
          <w:instrText xml:space="preserve"> PAGEREF _Toc198304878 \h </w:instrText>
        </w:r>
        <w:r w:rsidR="00B11004" w:rsidRPr="00F16BFA">
          <w:rPr>
            <w:webHidden/>
            <w:sz w:val="20"/>
            <w:szCs w:val="20"/>
          </w:rPr>
        </w:r>
        <w:r w:rsidR="00B11004" w:rsidRPr="00F16BFA">
          <w:rPr>
            <w:webHidden/>
            <w:sz w:val="20"/>
            <w:szCs w:val="20"/>
          </w:rPr>
          <w:fldChar w:fldCharType="separate"/>
        </w:r>
        <w:r w:rsidR="00B11004" w:rsidRPr="00F16BFA">
          <w:rPr>
            <w:webHidden/>
            <w:sz w:val="20"/>
            <w:szCs w:val="20"/>
          </w:rPr>
          <w:t>24</w:t>
        </w:r>
        <w:r w:rsidR="00B11004" w:rsidRPr="00F16BFA">
          <w:rPr>
            <w:webHidden/>
            <w:sz w:val="20"/>
            <w:szCs w:val="20"/>
          </w:rPr>
          <w:fldChar w:fldCharType="end"/>
        </w:r>
      </w:hyperlink>
    </w:p>
    <w:p w14:paraId="78B5D897" w14:textId="67653BBE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79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1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BiG SCAPE-CORSON phylogenetic relationship of PUFAS and PUFAS-containing biosynthetic pathways on the basis of PfaA as reference.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79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4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343099F" w14:textId="7990392D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80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Fig 2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BiG SCAPE-CORSON phylogenetic relationship of PUFAS and PUFAS-containing biosynthetic pathways on the basis of PfaBC fusion as reference.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80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5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DD500D6" w14:textId="2B7B9EA4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81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Fig 3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R-ESI-MS spectra of megapolipeptins Ia, Ib, Ic, Id, and</w:t>
        </w:r>
        <w:r w:rsidR="00134CE5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Ⅱa (</w:t>
        </w:r>
        <w:r w:rsidR="00134CE5" w:rsidRPr="00F16BFA">
          <w:rPr>
            <w:rStyle w:val="a6"/>
            <w:rFonts w:ascii="Times New Roman" w:hAnsi="Times New Roman" w:cs="Times New Roman"/>
            <w:b/>
            <w:noProof/>
            <w:sz w:val="20"/>
            <w:szCs w:val="20"/>
            <w:lang w:val="en-US"/>
          </w:rPr>
          <w:t>1</w:t>
        </w:r>
        <w:r w:rsidR="00134CE5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134CE5" w:rsidRPr="00F16BFA">
          <w:rPr>
            <w:rStyle w:val="a6"/>
            <w:rFonts w:ascii="Times New Roman" w:hAnsi="Times New Roman" w:cs="Times New Roman"/>
            <w:b/>
            <w:noProof/>
            <w:sz w:val="20"/>
            <w:szCs w:val="20"/>
            <w:lang w:val="en-US"/>
          </w:rPr>
          <w:t>5</w:t>
        </w:r>
        <w:r w:rsidR="00134CE5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81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6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F8DF71F" w14:textId="2874F5AE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82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4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NMR (600 MHz) spectrum of megapoli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82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7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44E30F6" w14:textId="2AFB1773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83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5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NMR (150 MHz) spectrum of megapoli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83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7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6B918E5" w14:textId="32F16C07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84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6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DEPT</w:t>
        </w:r>
        <w:r w:rsidR="008037BA" w:rsidRPr="00F16BFA">
          <w:rPr>
            <w:rFonts w:ascii="Times New Roman" w:hAnsi="Times New Roman" w:cs="Times New Roman"/>
            <w:lang w:val="en-US"/>
          </w:rPr>
          <w:t xml:space="preserve"> 90 and DEPT 135 spectra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of megapoli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84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8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5FCE6A0" w14:textId="3EBD81B5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85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7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SQC spectrum of megapoli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85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8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228755F" w14:textId="1CDF70C8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86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8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COSY spectrum of megapoli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86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9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52B90E8" w14:textId="40539156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87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9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MBC spectrum of megapolipeptin Ia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87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29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362F47E" w14:textId="28B0EA5D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88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10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NMR (500 MHz) spectrum of megapoli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88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0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64A41F2" w14:textId="715947BD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89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11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NMR (125 MHz) spectrum of megapoli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89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0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9D08EEB" w14:textId="72CA2560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90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12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DEPT </w:t>
        </w:r>
        <w:r w:rsidR="008037BA" w:rsidRPr="00F16BFA">
          <w:rPr>
            <w:rFonts w:ascii="Times New Roman" w:hAnsi="Times New Roman" w:cs="Times New Roman"/>
            <w:lang w:val="en-US"/>
          </w:rPr>
          <w:t>90 and DEPT 135 spectra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of megapoli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90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1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107BB72" w14:textId="096A385B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91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13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SQC spectrum of megapoli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91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1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0AEB160" w14:textId="2B366B25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92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14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COSY spectrum of megapoli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92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2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8D762C0" w14:textId="043876A8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93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15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MBC spectrum of megapoli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93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2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9F451E8" w14:textId="01C88028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94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16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NMR (600 MHz) spectrum of megapolipeptin 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94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3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CF6ED87" w14:textId="18C87668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95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17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NMR (150 MHz) spectrum of megapolipeptin 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95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3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8030904" w14:textId="5008D61A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96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18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DEPT</w:t>
        </w:r>
        <w:r w:rsidR="008037BA" w:rsidRPr="00F16BFA">
          <w:rPr>
            <w:rFonts w:ascii="Times New Roman" w:hAnsi="Times New Roman" w:cs="Times New Roman"/>
            <w:lang w:val="en-US"/>
          </w:rPr>
          <w:t xml:space="preserve"> 90 and DEPT 135 spectra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of megapolipeptin 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96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4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77DC867" w14:textId="2E081420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97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19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SQC spectrum of megapolipeptin 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97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4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F7DEB1C" w14:textId="0AE140D2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98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20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COSY spectrum of megapolipeptin 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98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5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CB18D41" w14:textId="4ED0054D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899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21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MBC spectrum of megapolipeptin 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899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5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284C8A9" w14:textId="0A2574CC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00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22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NMR (500 MHz) spectrum of megapolipeptin Id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4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00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6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B12D143" w14:textId="643E3FA4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01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23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NMR (125 MHz) spectrum of megapolipeptin Id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4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01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6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BF2D753" w14:textId="7E0A7198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02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24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DEPT</w:t>
        </w:r>
        <w:r w:rsidR="008037BA" w:rsidRPr="00F16BFA">
          <w:rPr>
            <w:rFonts w:ascii="Times New Roman" w:hAnsi="Times New Roman" w:cs="Times New Roman"/>
            <w:lang w:val="en-US"/>
          </w:rPr>
          <w:t xml:space="preserve"> 90 and DEPT 135 spectra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of megapolipeptin Id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4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02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7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E3B58C8" w14:textId="60D4D5A3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03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25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SQC spectrum of megapolipeptin Id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4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03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7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5C9AB06" w14:textId="3C002F6C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04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26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COSY spectrum of megapolipeptin Id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4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04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8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4B2F221" w14:textId="261CB19F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05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27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HMBC spectrum of megapolipeptin Id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4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05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8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FFF9382" w14:textId="3A26C1D4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06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28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NMR (500 MHz) spectrum of megapoli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5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06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9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ACAD2EB" w14:textId="5A2DEE29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07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29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C NMR (125 MHz) spectrum of megapoli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5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07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39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20A6268" w14:textId="71B4BF5D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08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30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DEPT</w:t>
        </w:r>
        <w:r w:rsidR="008037BA" w:rsidRPr="00F16BFA">
          <w:rPr>
            <w:rFonts w:ascii="Times New Roman" w:hAnsi="Times New Roman" w:cs="Times New Roman"/>
            <w:lang w:val="en-US"/>
          </w:rPr>
          <w:t xml:space="preserve"> 90 and DEPT 135 spectra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of megapoli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5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08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0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36DEBF2" w14:textId="02EBB092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09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31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SQC spectrum of megapoli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5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09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0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B019DA7" w14:textId="3A1A34EB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10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32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COSY spectrum of megapoli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5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10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1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809C803" w14:textId="25918F68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11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33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MBC spectrum of megapoli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5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11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1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A4B0BB6" w14:textId="358E3A4B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12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Fig 34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The truncated HR-ESI-MS spectra of Marfey’s hydrolysis reaction of megapolipeptins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, 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), and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15"/>
            <w:szCs w:val="15"/>
            <w:lang w:val="en-US"/>
          </w:rPr>
          <w:t>L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F16BFA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/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15"/>
            <w:szCs w:val="15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standard amino acids.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12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2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C0CF8D0" w14:textId="6EA3CEB8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13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35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Bioinformatic analysis of the ketoreductase domains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13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3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8B25081" w14:textId="202F8FA3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14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36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R-ESI-MS spectra of chromopeptins Ia, Ib,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a,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b, and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6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0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14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4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BC731F8" w14:textId="3900896E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15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37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NMR (600 MHz) spectrum of chro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6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15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5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3D4A70C" w14:textId="46A24BAA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16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38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NMR (150 MHz) spectrum of chro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6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16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5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0195ACA" w14:textId="2AF29636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17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39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DEPT</w:t>
        </w:r>
        <w:r w:rsidR="008037BA" w:rsidRPr="00F16BFA">
          <w:rPr>
            <w:rFonts w:ascii="Times New Roman" w:hAnsi="Times New Roman" w:cs="Times New Roman"/>
            <w:lang w:val="en-US"/>
          </w:rPr>
          <w:t xml:space="preserve"> 90 and DEPT 135 spectra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of chro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6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17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6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7BCD2B9" w14:textId="566D745D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18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40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SQC spectrum of chro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6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18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6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1ECC6CC" w14:textId="7F200682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19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41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COSY spectrum of chro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6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19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7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3932D71" w14:textId="47643822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20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42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MBC spectrum of chro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6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20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7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0431DC6" w14:textId="6C663BA0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21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43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NMR (600 MHz) spectrum of chromo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7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21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8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9D9E09D" w14:textId="12A215D0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22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44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NMR (150 MHz) spectrum of chromo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7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22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8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68ABCE8" w14:textId="483FD27A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23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45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DEPT</w:t>
        </w:r>
        <w:r w:rsidR="008037BA" w:rsidRPr="00F16BFA">
          <w:rPr>
            <w:rFonts w:ascii="Times New Roman" w:hAnsi="Times New Roman" w:cs="Times New Roman"/>
            <w:lang w:val="en-US"/>
          </w:rPr>
          <w:t xml:space="preserve"> 90 and DEPT 135 spectra</w:t>
        </w:r>
        <w:r w:rsidR="008037BA" w:rsidRPr="00F16BFA" w:rsidDel="008037B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of chromo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7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23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9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37DD84A" w14:textId="58C7E824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24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46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SQC spectrum of chromo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7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24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49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DDF57B6" w14:textId="0330896C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25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47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COSY spectrum of chromo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7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25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0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C34D03C" w14:textId="07313DE0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26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48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HMBC spectrum of chromopeptin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7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26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0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1257606" w14:textId="10172B38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27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49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NMR (600 MHz)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8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27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1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52D9121" w14:textId="27695994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28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50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C NMR (150 MHz)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8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28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1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0258DBC" w14:textId="537A7B38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29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51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DEPT</w:t>
        </w:r>
        <w:r w:rsidR="008037BA" w:rsidRPr="00F16BFA">
          <w:rPr>
            <w:rFonts w:ascii="Times New Roman" w:hAnsi="Times New Roman" w:cs="Times New Roman"/>
            <w:lang w:val="en-US"/>
          </w:rPr>
          <w:t xml:space="preserve"> 90 and DEPT 135 spectra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8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29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2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BBB2A9B" w14:textId="43F6C893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30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52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SQC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8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30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2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65E56D3" w14:textId="0E5AB8BC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31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53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COSY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8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31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3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C35A050" w14:textId="059224AE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32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54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MBC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8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32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3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053F7BB" w14:textId="401958A7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33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55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NMR (600 MHz)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9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33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4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0536C2C" w14:textId="37F8F5DC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34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56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C NMR (150 MHz)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9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34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4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B69800B" w14:textId="1CD5F893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35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57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DEPT </w:t>
        </w:r>
        <w:r w:rsidR="008037BA" w:rsidRPr="00F16BFA">
          <w:rPr>
            <w:rFonts w:ascii="Times New Roman" w:hAnsi="Times New Roman" w:cs="Times New Roman"/>
            <w:lang w:val="en-US"/>
          </w:rPr>
          <w:t>90 and DEPT 135 spectra</w:t>
        </w:r>
        <w:r w:rsidR="008037BA" w:rsidRPr="00F16BFA" w:rsidDel="008037B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9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35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5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961F858" w14:textId="6B555328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36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58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SQC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9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36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5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E8121BB" w14:textId="07215020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37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59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COSY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9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37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6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AF7F400" w14:textId="462AAF2C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38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60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MBC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9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38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6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5588196" w14:textId="2829C2C4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39" w:history="1"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Supplementary Fig 61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NMR (600 MHz)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0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39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7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F702C50" w14:textId="2435D0BB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40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Fig 62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C NMR (150 MHz)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0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40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7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D60C437" w14:textId="57ADE216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41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63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DEPT</w:t>
        </w:r>
        <w:r w:rsidR="008037BA" w:rsidRPr="00F16BFA">
          <w:rPr>
            <w:rFonts w:ascii="Times New Roman" w:hAnsi="Times New Roman" w:cs="Times New Roman"/>
            <w:lang w:val="en-US"/>
          </w:rPr>
          <w:t xml:space="preserve"> 90 and DEPT 135 spectra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0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41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8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45452F1" w14:textId="1104C05E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42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64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SQC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0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42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8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1FE9CAE" w14:textId="37A143A2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43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65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 COSY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0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43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9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FCD6A5F" w14:textId="3759DEDE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44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66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HMBC spectrum of chromopeptin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0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44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59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67689F8" w14:textId="689EAA37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45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Fig 67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The truncated HR-ESI-MS spectra of Marfey’s hydrolysis reaction of chromopeptins 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7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), </w:t>
        </w:r>
        <w:r w:rsidR="00B11004" w:rsidRPr="00F16BFA">
          <w:rPr>
            <w:rStyle w:val="a6"/>
            <w:rFonts w:ascii="Times New Roman" w:eastAsia="微软雅黑" w:hAnsi="Times New Roman" w:cs="Times New Roman"/>
            <w:bCs/>
            <w:noProof/>
            <w:sz w:val="20"/>
            <w:szCs w:val="20"/>
            <w:lang w:val="en-US"/>
          </w:rPr>
          <w:t>Ⅱ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8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), and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15"/>
            <w:szCs w:val="15"/>
            <w:lang w:val="en-US"/>
          </w:rPr>
          <w:t>L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- </w:t>
        </w:r>
        <w:r w:rsidR="0040387B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/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15"/>
            <w:szCs w:val="15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standard amino acids.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45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0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C97B634" w14:textId="34C51CC9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46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68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R-ESI-MS spectra of chitinimopeptins Ia, Ib, and 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46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1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335AAD4" w14:textId="5CB5A623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47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69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 xml:space="preserve">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NMR (600 MHz) spectrum of chitini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47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2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CE75ADC" w14:textId="5F4541F9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48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70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NMR (150 MHz) spectrum of chitini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48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2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2958D93" w14:textId="03178EB5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49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71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DEPT 90 and DEPT 135 spectra of chitini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49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3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E653093" w14:textId="18632BD0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50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72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SQC spectrum of chitini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50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3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2B0527A8" w14:textId="237642F7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51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73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COSY spectrum of chitini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51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4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FCF30F8" w14:textId="3F8C8A9F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52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74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MBC spectrum of chitinimopeptin Ia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52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4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A968B3C" w14:textId="6E04345B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53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75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NMR (600 MHz) spectrum of chitinimopeptins Ib/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53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5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C68616E" w14:textId="7DD55630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54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76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C NMR (150 MHz) spectrum of chitinimopeptins Ib/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54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5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1B6E6A44" w14:textId="585E4DC7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55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77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DEPT 90 and DEPT 135 spectra of chitinimopeptins Ib/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55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6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5EF7A1B" w14:textId="2151DB51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56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78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SQC spectrum of chitinimopeptins Ib/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56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6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F2C61FB" w14:textId="106E2CDF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57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79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-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perscript"/>
            <w:lang w:val="en-US"/>
          </w:rPr>
          <w:t>1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 COSY spectrum of chitinimopeptins Ib/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57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7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64B7C3E8" w14:textId="2986AA2F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58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>Supplementary Fig 80</w:t>
        </w:r>
        <w:r w:rsidR="00B11004" w:rsidRPr="00F16BFA">
          <w:rPr>
            <w:rStyle w:val="a6"/>
            <w:rFonts w:ascii="Times New Roman" w:eastAsia="宋体" w:hAnsi="Times New Roman" w:cs="Times New Roman"/>
            <w:noProof/>
            <w:sz w:val="20"/>
            <w:szCs w:val="20"/>
            <w:lang w:val="en-US" w:bidi="ar"/>
          </w:rPr>
          <w:t>.</w:t>
        </w:r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HMBC spectrum of chitinimopeptins Ib/Ic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) in DMSO-</w:t>
        </w:r>
        <w:r w:rsidR="00B11004" w:rsidRPr="00F16BFA">
          <w:rPr>
            <w:rStyle w:val="a6"/>
            <w:rFonts w:ascii="Times New Roman" w:hAnsi="Times New Roman" w:cs="Times New Roman"/>
            <w:bCs/>
            <w:i/>
            <w:noProof/>
            <w:sz w:val="20"/>
            <w:szCs w:val="20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vertAlign w:val="subscript"/>
            <w:lang w:val="en-US"/>
          </w:rPr>
          <w:t>6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58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7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8E38082" w14:textId="4E1E6C19" w:rsidR="00B11004" w:rsidRPr="00F16BFA" w:rsidRDefault="00000000" w:rsidP="00F16BFA">
      <w:pPr>
        <w:pStyle w:val="TOC2"/>
        <w:rPr>
          <w:rFonts w:ascii="Times New Roman" w:hAnsi="Times New Roman" w:cs="Times New Roman"/>
          <w:noProof/>
          <w:kern w:val="2"/>
          <w:lang w:val="en-US"/>
          <w14:ligatures w14:val="standardContextual"/>
        </w:rPr>
      </w:pPr>
      <w:hyperlink w:anchor="_Toc198304959" w:history="1">
        <w:r w:rsidR="00B11004" w:rsidRPr="00F16BFA">
          <w:rPr>
            <w:rStyle w:val="a6"/>
            <w:rFonts w:ascii="Times New Roman" w:hAnsi="Times New Roman" w:cs="Times New Roman"/>
            <w:noProof/>
            <w:sz w:val="20"/>
            <w:szCs w:val="20"/>
            <w:lang w:val="en-US"/>
          </w:rPr>
          <w:t xml:space="preserve">Supplementary Fig 81.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The truncated HR-ESI-MS spectra of Marfey’s hydrolysis reaction of chitinimopeptins Ia/Ib (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2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/</w:t>
        </w:r>
        <w:r w:rsidR="00B11004" w:rsidRPr="00F16BFA">
          <w:rPr>
            <w:rStyle w:val="a6"/>
            <w:rFonts w:ascii="Times New Roman" w:hAnsi="Times New Roman" w:cs="Times New Roman"/>
            <w:b/>
            <w:bCs/>
            <w:noProof/>
            <w:sz w:val="20"/>
            <w:szCs w:val="20"/>
            <w:lang w:val="en-US"/>
          </w:rPr>
          <w:t>13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) mixture, and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15"/>
            <w:szCs w:val="15"/>
            <w:lang w:val="en-US"/>
          </w:rPr>
          <w:t>L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</w:t>
        </w:r>
        <w:r w:rsidR="00F16BFA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 xml:space="preserve"> 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/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15"/>
            <w:szCs w:val="15"/>
            <w:lang w:val="en-US"/>
          </w:rPr>
          <w:t>D</w:t>
        </w:r>
        <w:r w:rsidR="00B11004" w:rsidRPr="00F16BFA">
          <w:rPr>
            <w:rStyle w:val="a6"/>
            <w:rFonts w:ascii="Times New Roman" w:hAnsi="Times New Roman" w:cs="Times New Roman"/>
            <w:bCs/>
            <w:noProof/>
            <w:sz w:val="20"/>
            <w:szCs w:val="20"/>
            <w:lang w:val="en-US"/>
          </w:rPr>
          <w:t>-standard amino acids.</w:t>
        </w:r>
        <w:r w:rsidR="00B11004" w:rsidRPr="00F16BFA">
          <w:rPr>
            <w:rFonts w:ascii="Times New Roman" w:hAnsi="Times New Roman" w:cs="Times New Roman"/>
            <w:noProof/>
            <w:webHidden/>
          </w:rPr>
          <w:tab/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begin"/>
        </w:r>
        <w:r w:rsidR="00B11004" w:rsidRPr="00F16BFA">
          <w:rPr>
            <w:rFonts w:ascii="Times New Roman" w:hAnsi="Times New Roman" w:cs="Times New Roman"/>
            <w:noProof/>
            <w:webHidden/>
          </w:rPr>
          <w:instrText xml:space="preserve"> PAGEREF _Toc198304959 \h </w:instrText>
        </w:r>
        <w:r w:rsidR="00B11004" w:rsidRPr="00F16BFA">
          <w:rPr>
            <w:rFonts w:ascii="Times New Roman" w:hAnsi="Times New Roman" w:cs="Times New Roman"/>
            <w:noProof/>
            <w:webHidden/>
          </w:rPr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separate"/>
        </w:r>
        <w:r w:rsidR="00B11004" w:rsidRPr="00F16BFA">
          <w:rPr>
            <w:rFonts w:ascii="Times New Roman" w:hAnsi="Times New Roman" w:cs="Times New Roman"/>
            <w:noProof/>
            <w:webHidden/>
          </w:rPr>
          <w:t>68</w:t>
        </w:r>
        <w:r w:rsidR="00B11004" w:rsidRPr="00F16BFA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0946D48" w14:textId="77777777" w:rsidR="001B2531" w:rsidRDefault="00112485" w:rsidP="005C2D32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F16BFA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p w14:paraId="7D717D2C" w14:textId="77777777" w:rsidR="001B2531" w:rsidRDefault="001B2531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br w:type="page"/>
      </w:r>
    </w:p>
    <w:p w14:paraId="0143AC72" w14:textId="0C0CAFF7" w:rsidR="00B11004" w:rsidRPr="00F31C75" w:rsidRDefault="00B11004" w:rsidP="00ED1696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  <w:sectPr w:rsidR="00B11004" w:rsidRPr="00F31C75">
          <w:footerReference w:type="even" r:id="rId7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1C3B3B14" w14:textId="0799FB9C" w:rsidR="00BC5D7E" w:rsidRPr="00B11004" w:rsidRDefault="001537BF" w:rsidP="00B11004">
      <w:pPr>
        <w:pStyle w:val="1"/>
      </w:pPr>
      <w:bookmarkStart w:id="0" w:name="_Toc198304863"/>
      <w:r w:rsidRPr="00B11004">
        <w:lastRenderedPageBreak/>
        <w:t>Supplementary Tables</w:t>
      </w:r>
      <w:bookmarkEnd w:id="0"/>
    </w:p>
    <w:p w14:paraId="27562172" w14:textId="77777777" w:rsidR="00BC5D7E" w:rsidRDefault="001537BF" w:rsidP="00112485">
      <w:pPr>
        <w:pStyle w:val="2"/>
        <w:rPr>
          <w:lang w:val="en-US"/>
        </w:rPr>
      </w:pPr>
      <w:bookmarkStart w:id="1" w:name="_Toc198304864"/>
      <w:r w:rsidRPr="00112485">
        <w:rPr>
          <w:rFonts w:hint="eastAsia"/>
          <w:lang w:val="en-US"/>
        </w:rPr>
        <w:t>Supp</w:t>
      </w:r>
      <w:r w:rsidRPr="00112485">
        <w:rPr>
          <w:lang w:val="en-US"/>
        </w:rPr>
        <w:t xml:space="preserve">lementary </w:t>
      </w:r>
      <w:r w:rsidRPr="008F33AA">
        <w:rPr>
          <w:lang w:val="en-US"/>
        </w:rPr>
        <w:t xml:space="preserve">Table 1. </w:t>
      </w:r>
      <w:r w:rsidRPr="00112485">
        <w:rPr>
          <w:b w:val="0"/>
          <w:bCs/>
          <w:lang w:val="en-US"/>
        </w:rPr>
        <w:t>Detailed information of BGCs included in the phylogenetic analysis</w:t>
      </w:r>
      <w:bookmarkEnd w:id="1"/>
    </w:p>
    <w:tbl>
      <w:tblPr>
        <w:tblStyle w:val="a4"/>
        <w:tblW w:w="8461" w:type="dxa"/>
        <w:tblBorders>
          <w:top w:val="single" w:sz="8" w:space="0" w:color="000000"/>
          <w:left w:val="none" w:sz="0" w:space="0" w:color="auto"/>
          <w:bottom w:val="single" w:sz="8" w:space="0" w:color="000000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6"/>
        <w:gridCol w:w="3563"/>
        <w:gridCol w:w="2498"/>
        <w:gridCol w:w="1974"/>
      </w:tblGrid>
      <w:tr w:rsidR="00BC5D7E" w14:paraId="0DDE415B" w14:textId="77777777" w:rsidTr="00B002BF">
        <w:tc>
          <w:tcPr>
            <w:tcW w:w="426" w:type="dxa"/>
          </w:tcPr>
          <w:p w14:paraId="2E4DD3B7" w14:textId="77777777" w:rsidR="00BC5D7E" w:rsidRDefault="001537BF">
            <w:pPr>
              <w:widowControl/>
              <w:spacing w:after="0" w:line="240" w:lineRule="auto"/>
              <w:rPr>
                <w:rFonts w:ascii="Times New Roman Bold" w:hAnsi="Times New Roman Bold" w:cs="Times New Roman Bold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 Bold" w:hAnsi="Times New Roman Bold" w:cs="Times New Roman Bold"/>
                <w:b/>
                <w:bCs/>
                <w:sz w:val="18"/>
                <w:szCs w:val="18"/>
                <w:lang w:val="en-US"/>
              </w:rPr>
              <w:t>No.</w:t>
            </w:r>
          </w:p>
        </w:tc>
        <w:tc>
          <w:tcPr>
            <w:tcW w:w="3563" w:type="dxa"/>
          </w:tcPr>
          <w:p w14:paraId="7ABFE5A3" w14:textId="77777777" w:rsidR="00BC5D7E" w:rsidRDefault="001537BF">
            <w:pPr>
              <w:widowControl/>
              <w:spacing w:after="0" w:line="240" w:lineRule="auto"/>
              <w:rPr>
                <w:rFonts w:ascii="Times New Roman Bold" w:hAnsi="Times New Roman Bold" w:cs="Times New Roman Bold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 Bold" w:hAnsi="Times New Roman Bold" w:cs="Times New Roman Bold"/>
                <w:b/>
                <w:bCs/>
                <w:sz w:val="18"/>
                <w:szCs w:val="18"/>
                <w:lang w:val="en-US"/>
              </w:rPr>
              <w:t>Sample Name</w:t>
            </w:r>
          </w:p>
        </w:tc>
        <w:tc>
          <w:tcPr>
            <w:tcW w:w="2498" w:type="dxa"/>
          </w:tcPr>
          <w:p w14:paraId="2ED991B8" w14:textId="77777777" w:rsidR="00BC5D7E" w:rsidRDefault="001537BF">
            <w:pPr>
              <w:widowControl/>
              <w:spacing w:after="0" w:line="240" w:lineRule="auto"/>
              <w:rPr>
                <w:rFonts w:ascii="Times New Roman Bold" w:hAnsi="Times New Roman Bold" w:cs="Times New Roman Bold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 Bold" w:hAnsi="Times New Roman Bold" w:cs="Times New Roman Bold"/>
                <w:b/>
                <w:bCs/>
                <w:sz w:val="18"/>
                <w:szCs w:val="18"/>
                <w:lang w:val="en-US"/>
              </w:rPr>
              <w:t>Organism</w:t>
            </w:r>
          </w:p>
        </w:tc>
        <w:tc>
          <w:tcPr>
            <w:tcW w:w="1974" w:type="dxa"/>
          </w:tcPr>
          <w:p w14:paraId="6BB80680" w14:textId="77777777" w:rsidR="00BC5D7E" w:rsidRDefault="001537BF">
            <w:pPr>
              <w:widowControl/>
              <w:spacing w:after="0" w:line="240" w:lineRule="auto"/>
              <w:rPr>
                <w:rFonts w:ascii="Times New Roman Bold" w:hAnsi="Times New Roman Bold" w:cs="Times New Roman Bold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 Bold" w:hAnsi="Times New Roman Bold" w:cs="Times New Roman Bold"/>
                <w:b/>
                <w:bCs/>
                <w:sz w:val="18"/>
                <w:szCs w:val="18"/>
                <w:lang w:val="en-US"/>
              </w:rPr>
              <w:t xml:space="preserve">Accession </w:t>
            </w:r>
          </w:p>
        </w:tc>
      </w:tr>
      <w:tr w:rsidR="00BC5D7E" w14:paraId="0A184189" w14:textId="77777777" w:rsidTr="00B002BF">
        <w:tc>
          <w:tcPr>
            <w:tcW w:w="426" w:type="dxa"/>
          </w:tcPr>
          <w:p w14:paraId="227E066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1</w:t>
            </w:r>
          </w:p>
        </w:tc>
        <w:tc>
          <w:tcPr>
            <w:tcW w:w="3563" w:type="dxa"/>
          </w:tcPr>
          <w:p w14:paraId="57C8FFDA" w14:textId="77777777" w:rsidR="00BC5D7E" w:rsidRPr="00B002BF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Aureispira marina</w:t>
            </w:r>
          </w:p>
        </w:tc>
        <w:tc>
          <w:tcPr>
            <w:tcW w:w="2498" w:type="dxa"/>
          </w:tcPr>
          <w:p w14:paraId="550C24E3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Aureispira marina</w:t>
            </w:r>
          </w:p>
        </w:tc>
        <w:tc>
          <w:tcPr>
            <w:tcW w:w="1974" w:type="dxa"/>
          </w:tcPr>
          <w:p w14:paraId="4DEFF85F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AB980240.1</w:t>
            </w:r>
          </w:p>
        </w:tc>
      </w:tr>
      <w:tr w:rsidR="00BC5D7E" w14:paraId="3937DE60" w14:textId="77777777" w:rsidTr="00B002BF">
        <w:tc>
          <w:tcPr>
            <w:tcW w:w="426" w:type="dxa"/>
          </w:tcPr>
          <w:p w14:paraId="5F96E34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2</w:t>
            </w:r>
          </w:p>
        </w:tc>
        <w:tc>
          <w:tcPr>
            <w:tcW w:w="3563" w:type="dxa"/>
          </w:tcPr>
          <w:p w14:paraId="3A99478C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hewanell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 BR-2</w:t>
            </w:r>
          </w:p>
        </w:tc>
        <w:tc>
          <w:tcPr>
            <w:tcW w:w="2498" w:type="dxa"/>
          </w:tcPr>
          <w:p w14:paraId="255AA74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hewanell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 </w:t>
            </w:r>
          </w:p>
        </w:tc>
        <w:tc>
          <w:tcPr>
            <w:tcW w:w="1974" w:type="dxa"/>
          </w:tcPr>
          <w:p w14:paraId="21CFBAA4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EU719604.1</w:t>
            </w:r>
          </w:p>
        </w:tc>
      </w:tr>
      <w:tr w:rsidR="00BC5D7E" w14:paraId="0356BD54" w14:textId="77777777" w:rsidTr="00B002BF">
        <w:tc>
          <w:tcPr>
            <w:tcW w:w="426" w:type="dxa"/>
          </w:tcPr>
          <w:p w14:paraId="2F5AD694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3</w:t>
            </w:r>
          </w:p>
        </w:tc>
        <w:tc>
          <w:tcPr>
            <w:tcW w:w="3563" w:type="dxa"/>
          </w:tcPr>
          <w:p w14:paraId="4AE6AD1A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hewanell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 YLB-08</w:t>
            </w:r>
          </w:p>
        </w:tc>
        <w:tc>
          <w:tcPr>
            <w:tcW w:w="2498" w:type="dxa"/>
          </w:tcPr>
          <w:p w14:paraId="0E8BA746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hewanell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 </w:t>
            </w:r>
          </w:p>
        </w:tc>
        <w:tc>
          <w:tcPr>
            <w:tcW w:w="1974" w:type="dxa"/>
          </w:tcPr>
          <w:p w14:paraId="1E9CE054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VOQB01000001.1</w:t>
            </w:r>
          </w:p>
        </w:tc>
      </w:tr>
      <w:tr w:rsidR="00BC5D7E" w14:paraId="19214B18" w14:textId="77777777" w:rsidTr="00B002BF">
        <w:tc>
          <w:tcPr>
            <w:tcW w:w="426" w:type="dxa"/>
          </w:tcPr>
          <w:p w14:paraId="31A9E59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4</w:t>
            </w:r>
          </w:p>
        </w:tc>
        <w:tc>
          <w:tcPr>
            <w:tcW w:w="3563" w:type="dxa"/>
          </w:tcPr>
          <w:p w14:paraId="5DD94318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Psychromonas hadali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ATCCBAA-638</w:t>
            </w:r>
          </w:p>
        </w:tc>
        <w:tc>
          <w:tcPr>
            <w:tcW w:w="2498" w:type="dxa"/>
          </w:tcPr>
          <w:p w14:paraId="72EFD1DF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Psychromonas hadalis</w:t>
            </w:r>
          </w:p>
        </w:tc>
        <w:tc>
          <w:tcPr>
            <w:tcW w:w="1974" w:type="dxa"/>
          </w:tcPr>
          <w:p w14:paraId="75535643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ATUO01000055.1</w:t>
            </w:r>
          </w:p>
        </w:tc>
      </w:tr>
      <w:tr w:rsidR="00BC5D7E" w14:paraId="5021EBE0" w14:textId="77777777" w:rsidTr="00B002BF">
        <w:tc>
          <w:tcPr>
            <w:tcW w:w="426" w:type="dxa"/>
          </w:tcPr>
          <w:p w14:paraId="2D4A89D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5</w:t>
            </w:r>
          </w:p>
        </w:tc>
        <w:tc>
          <w:tcPr>
            <w:tcW w:w="3563" w:type="dxa"/>
          </w:tcPr>
          <w:p w14:paraId="1F97112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Psychromona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 MB-3u-54</w:t>
            </w:r>
          </w:p>
        </w:tc>
        <w:tc>
          <w:tcPr>
            <w:tcW w:w="2498" w:type="dxa"/>
          </w:tcPr>
          <w:p w14:paraId="017A4F1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Psychromona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 </w:t>
            </w:r>
          </w:p>
        </w:tc>
        <w:tc>
          <w:tcPr>
            <w:tcW w:w="1974" w:type="dxa"/>
          </w:tcPr>
          <w:p w14:paraId="4C395FE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PJBP01000183.1</w:t>
            </w:r>
          </w:p>
        </w:tc>
      </w:tr>
      <w:tr w:rsidR="00BC5D7E" w14:paraId="017C52FE" w14:textId="77777777" w:rsidTr="00B002BF">
        <w:tc>
          <w:tcPr>
            <w:tcW w:w="426" w:type="dxa"/>
          </w:tcPr>
          <w:p w14:paraId="4062E171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6</w:t>
            </w:r>
          </w:p>
        </w:tc>
        <w:tc>
          <w:tcPr>
            <w:tcW w:w="3563" w:type="dxa"/>
          </w:tcPr>
          <w:p w14:paraId="2C6F8990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Moritella marin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ATCC 15381</w:t>
            </w:r>
          </w:p>
        </w:tc>
        <w:tc>
          <w:tcPr>
            <w:tcW w:w="2498" w:type="dxa"/>
          </w:tcPr>
          <w:p w14:paraId="4DFD272A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Moritella marina</w:t>
            </w:r>
          </w:p>
        </w:tc>
        <w:tc>
          <w:tcPr>
            <w:tcW w:w="1974" w:type="dxa"/>
          </w:tcPr>
          <w:p w14:paraId="03D4458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KB907150.1</w:t>
            </w:r>
          </w:p>
        </w:tc>
      </w:tr>
      <w:tr w:rsidR="00BC5D7E" w14:paraId="6A6AD33C" w14:textId="77777777" w:rsidTr="00B002BF">
        <w:tc>
          <w:tcPr>
            <w:tcW w:w="426" w:type="dxa"/>
          </w:tcPr>
          <w:p w14:paraId="198892EC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7</w:t>
            </w:r>
          </w:p>
        </w:tc>
        <w:tc>
          <w:tcPr>
            <w:tcW w:w="3563" w:type="dxa"/>
          </w:tcPr>
          <w:p w14:paraId="27792780" w14:textId="77777777" w:rsidR="00BC5D7E" w:rsidRPr="00B002BF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hewanella pneumatophori</w:t>
            </w:r>
          </w:p>
        </w:tc>
        <w:tc>
          <w:tcPr>
            <w:tcW w:w="2498" w:type="dxa"/>
          </w:tcPr>
          <w:p w14:paraId="6DED2E94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hewanella pneumatophori</w:t>
            </w:r>
          </w:p>
        </w:tc>
        <w:tc>
          <w:tcPr>
            <w:tcW w:w="1974" w:type="dxa"/>
          </w:tcPr>
          <w:p w14:paraId="3F20DA7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U73935.1</w:t>
            </w:r>
          </w:p>
        </w:tc>
      </w:tr>
      <w:tr w:rsidR="00BC5D7E" w14:paraId="39F33C49" w14:textId="77777777" w:rsidTr="00B002BF">
        <w:tc>
          <w:tcPr>
            <w:tcW w:w="426" w:type="dxa"/>
          </w:tcPr>
          <w:p w14:paraId="1F369F3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8</w:t>
            </w:r>
          </w:p>
        </w:tc>
        <w:tc>
          <w:tcPr>
            <w:tcW w:w="3563" w:type="dxa"/>
          </w:tcPr>
          <w:p w14:paraId="0D876CA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Vibrio tasmaniensi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5F-79</w:t>
            </w:r>
          </w:p>
        </w:tc>
        <w:tc>
          <w:tcPr>
            <w:tcW w:w="2498" w:type="dxa"/>
          </w:tcPr>
          <w:p w14:paraId="1F5F404C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Vibrio tasmaniensis</w:t>
            </w:r>
          </w:p>
        </w:tc>
        <w:tc>
          <w:tcPr>
            <w:tcW w:w="1974" w:type="dxa"/>
          </w:tcPr>
          <w:p w14:paraId="243254F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AJZP01000053.1</w:t>
            </w:r>
          </w:p>
        </w:tc>
      </w:tr>
      <w:tr w:rsidR="00BC5D7E" w14:paraId="6BA86511" w14:textId="77777777" w:rsidTr="00B002BF">
        <w:tc>
          <w:tcPr>
            <w:tcW w:w="426" w:type="dxa"/>
          </w:tcPr>
          <w:p w14:paraId="435C963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9</w:t>
            </w:r>
          </w:p>
        </w:tc>
        <w:tc>
          <w:tcPr>
            <w:tcW w:w="3563" w:type="dxa"/>
          </w:tcPr>
          <w:p w14:paraId="51FB595A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Flammeovirga pectini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L12 M1 </w:t>
            </w:r>
          </w:p>
        </w:tc>
        <w:tc>
          <w:tcPr>
            <w:tcW w:w="2498" w:type="dxa"/>
          </w:tcPr>
          <w:p w14:paraId="329FB354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Flammeovirga pectinis</w:t>
            </w:r>
          </w:p>
        </w:tc>
        <w:tc>
          <w:tcPr>
            <w:tcW w:w="1974" w:type="dxa"/>
          </w:tcPr>
          <w:p w14:paraId="33AF6AFE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CP034562.1</w:t>
            </w:r>
          </w:p>
        </w:tc>
      </w:tr>
      <w:tr w:rsidR="00BC5D7E" w14:paraId="7ADC8663" w14:textId="77777777" w:rsidTr="00B002BF">
        <w:tc>
          <w:tcPr>
            <w:tcW w:w="426" w:type="dxa"/>
          </w:tcPr>
          <w:p w14:paraId="363A325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10</w:t>
            </w:r>
          </w:p>
        </w:tc>
        <w:tc>
          <w:tcPr>
            <w:tcW w:w="3563" w:type="dxa"/>
          </w:tcPr>
          <w:p w14:paraId="71AAF6EB" w14:textId="77777777" w:rsidR="00BC5D7E" w:rsidRPr="00B002BF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hewanella morhuae</w:t>
            </w:r>
          </w:p>
        </w:tc>
        <w:tc>
          <w:tcPr>
            <w:tcW w:w="2498" w:type="dxa"/>
          </w:tcPr>
          <w:p w14:paraId="46CF8D1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hewanella morhuae</w:t>
            </w:r>
          </w:p>
        </w:tc>
        <w:tc>
          <w:tcPr>
            <w:tcW w:w="1974" w:type="dxa"/>
          </w:tcPr>
          <w:p w14:paraId="236528D7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PYSG01000002.1</w:t>
            </w:r>
          </w:p>
        </w:tc>
      </w:tr>
      <w:tr w:rsidR="00BC5D7E" w14:paraId="5270B58E" w14:textId="77777777" w:rsidTr="00B002BF">
        <w:tc>
          <w:tcPr>
            <w:tcW w:w="426" w:type="dxa"/>
          </w:tcPr>
          <w:p w14:paraId="791C6C56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11</w:t>
            </w:r>
          </w:p>
        </w:tc>
        <w:tc>
          <w:tcPr>
            <w:tcW w:w="3563" w:type="dxa"/>
          </w:tcPr>
          <w:p w14:paraId="5275207E" w14:textId="77777777" w:rsidR="00BC5D7E" w:rsidRPr="00B002BF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Parashewanella curva</w:t>
            </w:r>
          </w:p>
        </w:tc>
        <w:tc>
          <w:tcPr>
            <w:tcW w:w="2498" w:type="dxa"/>
          </w:tcPr>
          <w:p w14:paraId="726C685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Parashewanella curva</w:t>
            </w:r>
          </w:p>
        </w:tc>
        <w:tc>
          <w:tcPr>
            <w:tcW w:w="1974" w:type="dxa"/>
          </w:tcPr>
          <w:p w14:paraId="43EC11B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ML014784.1</w:t>
            </w:r>
          </w:p>
        </w:tc>
      </w:tr>
      <w:tr w:rsidR="00BC5D7E" w14:paraId="7901F936" w14:textId="77777777" w:rsidTr="00B002BF">
        <w:tc>
          <w:tcPr>
            <w:tcW w:w="426" w:type="dxa"/>
          </w:tcPr>
          <w:p w14:paraId="48F1F023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12</w:t>
            </w:r>
          </w:p>
        </w:tc>
        <w:tc>
          <w:tcPr>
            <w:tcW w:w="3563" w:type="dxa"/>
          </w:tcPr>
          <w:p w14:paraId="0496499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Fischerella thermali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CCMEE5318</w:t>
            </w:r>
          </w:p>
        </w:tc>
        <w:tc>
          <w:tcPr>
            <w:tcW w:w="2498" w:type="dxa"/>
          </w:tcPr>
          <w:p w14:paraId="14927F73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Fischerella thermalis</w:t>
            </w:r>
          </w:p>
        </w:tc>
        <w:tc>
          <w:tcPr>
            <w:tcW w:w="1974" w:type="dxa"/>
          </w:tcPr>
          <w:p w14:paraId="533024D6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NMQE01000539.1</w:t>
            </w:r>
          </w:p>
        </w:tc>
      </w:tr>
      <w:tr w:rsidR="00BC5D7E" w14:paraId="6185171A" w14:textId="77777777" w:rsidTr="00B002BF">
        <w:tc>
          <w:tcPr>
            <w:tcW w:w="426" w:type="dxa"/>
          </w:tcPr>
          <w:p w14:paraId="5BC273C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13</w:t>
            </w:r>
          </w:p>
        </w:tc>
        <w:tc>
          <w:tcPr>
            <w:tcW w:w="3563" w:type="dxa"/>
          </w:tcPr>
          <w:p w14:paraId="4DE1113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Vibrio splendidu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10N</w:t>
            </w:r>
          </w:p>
        </w:tc>
        <w:tc>
          <w:tcPr>
            <w:tcW w:w="2498" w:type="dxa"/>
          </w:tcPr>
          <w:p w14:paraId="4E5EE02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Italic" w:hAnsi="Times New Roman Italic" w:cs="Times New Roman Italic"/>
                <w:i/>
                <w:iCs/>
                <w:sz w:val="18"/>
                <w:szCs w:val="18"/>
                <w:lang w:val="en-US"/>
              </w:rPr>
              <w:t>Vibrio splendidus</w:t>
            </w:r>
          </w:p>
        </w:tc>
        <w:tc>
          <w:tcPr>
            <w:tcW w:w="1974" w:type="dxa"/>
          </w:tcPr>
          <w:p w14:paraId="28C9D1DF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NZ_MCVU01000320.1 </w:t>
            </w:r>
          </w:p>
        </w:tc>
      </w:tr>
      <w:tr w:rsidR="00BC5D7E" w14:paraId="3BD7E63B" w14:textId="77777777" w:rsidTr="00B002BF">
        <w:tc>
          <w:tcPr>
            <w:tcW w:w="426" w:type="dxa"/>
          </w:tcPr>
          <w:p w14:paraId="49D4180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14</w:t>
            </w:r>
          </w:p>
        </w:tc>
        <w:tc>
          <w:tcPr>
            <w:tcW w:w="3563" w:type="dxa"/>
          </w:tcPr>
          <w:p w14:paraId="68AAF812" w14:textId="77777777" w:rsidR="00BC5D7E" w:rsidRPr="00B002BF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Aetherobacter fasciculatus</w:t>
            </w:r>
          </w:p>
        </w:tc>
        <w:tc>
          <w:tcPr>
            <w:tcW w:w="2498" w:type="dxa"/>
          </w:tcPr>
          <w:p w14:paraId="01FBAC7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Aetherobacter fasciculatus</w:t>
            </w:r>
          </w:p>
        </w:tc>
        <w:tc>
          <w:tcPr>
            <w:tcW w:w="1974" w:type="dxa"/>
          </w:tcPr>
          <w:p w14:paraId="2F1460F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CAWUQY010000010.1</w:t>
            </w:r>
          </w:p>
        </w:tc>
      </w:tr>
      <w:tr w:rsidR="00BC5D7E" w14:paraId="024DD258" w14:textId="77777777" w:rsidTr="00B002BF">
        <w:tc>
          <w:tcPr>
            <w:tcW w:w="426" w:type="dxa"/>
          </w:tcPr>
          <w:p w14:paraId="64A8266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15</w:t>
            </w:r>
          </w:p>
        </w:tc>
        <w:tc>
          <w:tcPr>
            <w:tcW w:w="3563" w:type="dxa"/>
          </w:tcPr>
          <w:p w14:paraId="21D5DD0A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Moritell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 PE36</w:t>
            </w:r>
          </w:p>
        </w:tc>
        <w:tc>
          <w:tcPr>
            <w:tcW w:w="2498" w:type="dxa"/>
          </w:tcPr>
          <w:p w14:paraId="248D9523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Moritell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</w:t>
            </w:r>
          </w:p>
        </w:tc>
        <w:tc>
          <w:tcPr>
            <w:tcW w:w="1974" w:type="dxa"/>
          </w:tcPr>
          <w:p w14:paraId="669F24A6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NIBS01000014.1</w:t>
            </w:r>
          </w:p>
        </w:tc>
      </w:tr>
      <w:tr w:rsidR="00BC5D7E" w14:paraId="39BC9874" w14:textId="77777777" w:rsidTr="00B002BF">
        <w:tc>
          <w:tcPr>
            <w:tcW w:w="426" w:type="dxa"/>
          </w:tcPr>
          <w:p w14:paraId="7E8B2BDE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16</w:t>
            </w:r>
          </w:p>
        </w:tc>
        <w:tc>
          <w:tcPr>
            <w:tcW w:w="3563" w:type="dxa"/>
          </w:tcPr>
          <w:p w14:paraId="3C1EE2CE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Pseudoalteromona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 DS12 </w:t>
            </w:r>
          </w:p>
        </w:tc>
        <w:tc>
          <w:tcPr>
            <w:tcW w:w="2498" w:type="dxa"/>
          </w:tcPr>
          <w:p w14:paraId="07EFCCAF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Pseudoalteromona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</w:t>
            </w:r>
          </w:p>
        </w:tc>
        <w:tc>
          <w:tcPr>
            <w:tcW w:w="1974" w:type="dxa"/>
          </w:tcPr>
          <w:p w14:paraId="158C12DE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DQ469875.1</w:t>
            </w:r>
          </w:p>
        </w:tc>
      </w:tr>
      <w:tr w:rsidR="00BC5D7E" w14:paraId="1939CEC0" w14:textId="77777777" w:rsidTr="00B002BF">
        <w:tc>
          <w:tcPr>
            <w:tcW w:w="426" w:type="dxa"/>
          </w:tcPr>
          <w:p w14:paraId="133170C3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17</w:t>
            </w:r>
          </w:p>
        </w:tc>
        <w:tc>
          <w:tcPr>
            <w:tcW w:w="3563" w:type="dxa"/>
          </w:tcPr>
          <w:p w14:paraId="6ABF9B6A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hewanella canadensi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HAW-EB2</w:t>
            </w:r>
          </w:p>
        </w:tc>
        <w:tc>
          <w:tcPr>
            <w:tcW w:w="2498" w:type="dxa"/>
          </w:tcPr>
          <w:p w14:paraId="53BA22A6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hewanella canadensis</w:t>
            </w:r>
          </w:p>
        </w:tc>
        <w:tc>
          <w:tcPr>
            <w:tcW w:w="1974" w:type="dxa"/>
          </w:tcPr>
          <w:p w14:paraId="26D01EC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RXNU01000004.1</w:t>
            </w:r>
          </w:p>
        </w:tc>
      </w:tr>
      <w:tr w:rsidR="00BC5D7E" w14:paraId="3F3EA5CB" w14:textId="77777777" w:rsidTr="00B002BF">
        <w:tc>
          <w:tcPr>
            <w:tcW w:w="426" w:type="dxa"/>
          </w:tcPr>
          <w:p w14:paraId="59BD6B66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18</w:t>
            </w:r>
          </w:p>
        </w:tc>
        <w:tc>
          <w:tcPr>
            <w:tcW w:w="3563" w:type="dxa"/>
          </w:tcPr>
          <w:p w14:paraId="52CE051D" w14:textId="77777777" w:rsidR="00BC5D7E" w:rsidRPr="00B002BF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Xenorhabdus budapestensis</w:t>
            </w:r>
          </w:p>
        </w:tc>
        <w:tc>
          <w:tcPr>
            <w:tcW w:w="2498" w:type="dxa"/>
          </w:tcPr>
          <w:p w14:paraId="44A71A4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Xenorhabdus budapestensis</w:t>
            </w:r>
          </w:p>
        </w:tc>
        <w:tc>
          <w:tcPr>
            <w:tcW w:w="1974" w:type="dxa"/>
          </w:tcPr>
          <w:p w14:paraId="59A8E3F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NIBS01000014.1</w:t>
            </w:r>
          </w:p>
        </w:tc>
      </w:tr>
      <w:tr w:rsidR="00BC5D7E" w14:paraId="4E6AC6C0" w14:textId="77777777" w:rsidTr="00B002BF">
        <w:tc>
          <w:tcPr>
            <w:tcW w:w="426" w:type="dxa"/>
          </w:tcPr>
          <w:p w14:paraId="616B2A8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19</w:t>
            </w:r>
          </w:p>
        </w:tc>
        <w:tc>
          <w:tcPr>
            <w:tcW w:w="3563" w:type="dxa"/>
          </w:tcPr>
          <w:p w14:paraId="674B1EFC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Dickeya solani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GBBC 2040</w:t>
            </w:r>
          </w:p>
        </w:tc>
        <w:tc>
          <w:tcPr>
            <w:tcW w:w="2498" w:type="dxa"/>
          </w:tcPr>
          <w:p w14:paraId="47F08E40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Dickeya solani</w:t>
            </w:r>
          </w:p>
        </w:tc>
        <w:tc>
          <w:tcPr>
            <w:tcW w:w="1974" w:type="dxa"/>
          </w:tcPr>
          <w:p w14:paraId="728E0BE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NZ_CM001860.1 </w:t>
            </w:r>
          </w:p>
        </w:tc>
      </w:tr>
      <w:tr w:rsidR="00BC5D7E" w14:paraId="7365F5E5" w14:textId="77777777" w:rsidTr="00B002BF">
        <w:tc>
          <w:tcPr>
            <w:tcW w:w="426" w:type="dxa"/>
          </w:tcPr>
          <w:p w14:paraId="7157921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20</w:t>
            </w:r>
          </w:p>
        </w:tc>
        <w:tc>
          <w:tcPr>
            <w:tcW w:w="3563" w:type="dxa"/>
          </w:tcPr>
          <w:p w14:paraId="478C23C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Dickeya solani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IFB 0099</w:t>
            </w:r>
          </w:p>
        </w:tc>
        <w:tc>
          <w:tcPr>
            <w:tcW w:w="2498" w:type="dxa"/>
          </w:tcPr>
          <w:p w14:paraId="6645050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Dickeya solani</w:t>
            </w:r>
          </w:p>
        </w:tc>
        <w:tc>
          <w:tcPr>
            <w:tcW w:w="1974" w:type="dxa"/>
          </w:tcPr>
          <w:p w14:paraId="00DE8376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CP024711.1</w:t>
            </w:r>
          </w:p>
        </w:tc>
      </w:tr>
      <w:tr w:rsidR="00BC5D7E" w14:paraId="6138A500" w14:textId="77777777" w:rsidTr="00B002BF">
        <w:tc>
          <w:tcPr>
            <w:tcW w:w="426" w:type="dxa"/>
          </w:tcPr>
          <w:p w14:paraId="29973C98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21</w:t>
            </w:r>
          </w:p>
        </w:tc>
        <w:tc>
          <w:tcPr>
            <w:tcW w:w="3563" w:type="dxa"/>
          </w:tcPr>
          <w:p w14:paraId="29FC4F8A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Dickey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 NCPPB 3274</w:t>
            </w:r>
          </w:p>
        </w:tc>
        <w:tc>
          <w:tcPr>
            <w:tcW w:w="2498" w:type="dxa"/>
          </w:tcPr>
          <w:p w14:paraId="4F841D13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Dickey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</w:t>
            </w:r>
          </w:p>
        </w:tc>
        <w:tc>
          <w:tcPr>
            <w:tcW w:w="1974" w:type="dxa"/>
          </w:tcPr>
          <w:p w14:paraId="1A5C47BC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CM001979.1</w:t>
            </w:r>
          </w:p>
        </w:tc>
      </w:tr>
      <w:tr w:rsidR="00BC5D7E" w14:paraId="0E0D5684" w14:textId="77777777" w:rsidTr="00B002BF">
        <w:tc>
          <w:tcPr>
            <w:tcW w:w="426" w:type="dxa"/>
          </w:tcPr>
          <w:p w14:paraId="551EE98F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22</w:t>
            </w:r>
          </w:p>
        </w:tc>
        <w:tc>
          <w:tcPr>
            <w:tcW w:w="3563" w:type="dxa"/>
          </w:tcPr>
          <w:p w14:paraId="1DF2F6C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erratia plymuthic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13</w:t>
            </w:r>
          </w:p>
        </w:tc>
        <w:tc>
          <w:tcPr>
            <w:tcW w:w="2498" w:type="dxa"/>
          </w:tcPr>
          <w:p w14:paraId="0CF121DC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erratia plymuthica</w:t>
            </w:r>
          </w:p>
        </w:tc>
        <w:tc>
          <w:tcPr>
            <w:tcW w:w="1974" w:type="dxa"/>
          </w:tcPr>
          <w:p w14:paraId="19AC9CF0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C_021659.1</w:t>
            </w:r>
          </w:p>
        </w:tc>
      </w:tr>
      <w:tr w:rsidR="00BC5D7E" w14:paraId="2C198293" w14:textId="77777777" w:rsidTr="00B002BF">
        <w:trPr>
          <w:trHeight w:val="90"/>
        </w:trPr>
        <w:tc>
          <w:tcPr>
            <w:tcW w:w="426" w:type="dxa"/>
          </w:tcPr>
          <w:p w14:paraId="30BCC9B1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23</w:t>
            </w:r>
          </w:p>
        </w:tc>
        <w:tc>
          <w:tcPr>
            <w:tcW w:w="3563" w:type="dxa"/>
          </w:tcPr>
          <w:p w14:paraId="55924691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erratia plymuthic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A30</w:t>
            </w:r>
          </w:p>
        </w:tc>
        <w:tc>
          <w:tcPr>
            <w:tcW w:w="2498" w:type="dxa"/>
          </w:tcPr>
          <w:p w14:paraId="67AA1C83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erratia plymuthica</w:t>
            </w:r>
          </w:p>
        </w:tc>
        <w:tc>
          <w:tcPr>
            <w:tcW w:w="1974" w:type="dxa"/>
          </w:tcPr>
          <w:p w14:paraId="0414C6C1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AMSV01000061.1</w:t>
            </w:r>
          </w:p>
        </w:tc>
      </w:tr>
      <w:tr w:rsidR="00BC5D7E" w14:paraId="75E8828C" w14:textId="77777777" w:rsidTr="00B002BF">
        <w:tc>
          <w:tcPr>
            <w:tcW w:w="426" w:type="dxa"/>
          </w:tcPr>
          <w:p w14:paraId="69B31E8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24</w:t>
            </w:r>
          </w:p>
        </w:tc>
        <w:tc>
          <w:tcPr>
            <w:tcW w:w="3563" w:type="dxa"/>
          </w:tcPr>
          <w:p w14:paraId="17A7658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erratia plymuthic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RVH1</w:t>
            </w:r>
          </w:p>
        </w:tc>
        <w:tc>
          <w:tcPr>
            <w:tcW w:w="2498" w:type="dxa"/>
          </w:tcPr>
          <w:p w14:paraId="0BEDE9BF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erratia plymuthica</w:t>
            </w:r>
          </w:p>
        </w:tc>
        <w:tc>
          <w:tcPr>
            <w:tcW w:w="1974" w:type="dxa"/>
          </w:tcPr>
          <w:p w14:paraId="412CFCBC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ARWD01000001.1</w:t>
            </w:r>
          </w:p>
        </w:tc>
      </w:tr>
      <w:tr w:rsidR="00BC5D7E" w14:paraId="298FA12A" w14:textId="77777777" w:rsidTr="00B002BF">
        <w:tc>
          <w:tcPr>
            <w:tcW w:w="426" w:type="dxa"/>
          </w:tcPr>
          <w:p w14:paraId="73E5354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25</w:t>
            </w:r>
          </w:p>
        </w:tc>
        <w:tc>
          <w:tcPr>
            <w:tcW w:w="3563" w:type="dxa"/>
          </w:tcPr>
          <w:p w14:paraId="3B3A183F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erratia plymuthic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train 3Re4-18</w:t>
            </w:r>
          </w:p>
        </w:tc>
        <w:tc>
          <w:tcPr>
            <w:tcW w:w="2498" w:type="dxa"/>
          </w:tcPr>
          <w:p w14:paraId="3EC103E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erratia plymuthica</w:t>
            </w:r>
          </w:p>
        </w:tc>
        <w:tc>
          <w:tcPr>
            <w:tcW w:w="1974" w:type="dxa"/>
          </w:tcPr>
          <w:p w14:paraId="0DC0692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NZ_CP012097.1 </w:t>
            </w:r>
          </w:p>
        </w:tc>
      </w:tr>
      <w:tr w:rsidR="00BC5D7E" w14:paraId="67979B6E" w14:textId="77777777" w:rsidTr="00B002BF">
        <w:tc>
          <w:tcPr>
            <w:tcW w:w="426" w:type="dxa"/>
          </w:tcPr>
          <w:p w14:paraId="06269C7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26</w:t>
            </w:r>
          </w:p>
        </w:tc>
        <w:tc>
          <w:tcPr>
            <w:tcW w:w="3563" w:type="dxa"/>
          </w:tcPr>
          <w:p w14:paraId="124DD47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Dickeya fangzhongdai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train ND14b</w:t>
            </w:r>
          </w:p>
        </w:tc>
        <w:tc>
          <w:tcPr>
            <w:tcW w:w="2498" w:type="dxa"/>
          </w:tcPr>
          <w:p w14:paraId="4EDC41B4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 xml:space="preserve">Dickeya fangzhongdai </w:t>
            </w:r>
          </w:p>
        </w:tc>
        <w:tc>
          <w:tcPr>
            <w:tcW w:w="1974" w:type="dxa"/>
          </w:tcPr>
          <w:p w14:paraId="72D16EE1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NZ_CP009460.1 </w:t>
            </w:r>
          </w:p>
        </w:tc>
      </w:tr>
      <w:tr w:rsidR="00BC5D7E" w14:paraId="38A86B3A" w14:textId="77777777" w:rsidTr="00B002BF">
        <w:tc>
          <w:tcPr>
            <w:tcW w:w="426" w:type="dxa"/>
          </w:tcPr>
          <w:p w14:paraId="3E32C82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27</w:t>
            </w:r>
          </w:p>
        </w:tc>
        <w:tc>
          <w:tcPr>
            <w:tcW w:w="3563" w:type="dxa"/>
          </w:tcPr>
          <w:p w14:paraId="3D35E11A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Dickeya solani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D s0432-1 </w:t>
            </w:r>
          </w:p>
        </w:tc>
        <w:tc>
          <w:tcPr>
            <w:tcW w:w="2498" w:type="dxa"/>
          </w:tcPr>
          <w:p w14:paraId="5709873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Dickeya solani</w:t>
            </w:r>
          </w:p>
        </w:tc>
        <w:tc>
          <w:tcPr>
            <w:tcW w:w="1974" w:type="dxa"/>
          </w:tcPr>
          <w:p w14:paraId="23957B50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NZ_CP017453.1 </w:t>
            </w:r>
          </w:p>
        </w:tc>
      </w:tr>
      <w:tr w:rsidR="00BC5D7E" w14:paraId="1D3B94D2" w14:textId="77777777" w:rsidTr="00B002BF">
        <w:tc>
          <w:tcPr>
            <w:tcW w:w="426" w:type="dxa"/>
          </w:tcPr>
          <w:p w14:paraId="30266EA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28</w:t>
            </w:r>
          </w:p>
        </w:tc>
        <w:tc>
          <w:tcPr>
            <w:tcW w:w="3563" w:type="dxa"/>
          </w:tcPr>
          <w:p w14:paraId="4D6EF92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Paraburkholderia megapolitan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DSM23488</w:t>
            </w:r>
          </w:p>
          <w:p w14:paraId="3559C8EE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 w:hint="eastAsia"/>
                <w:sz w:val="18"/>
                <w:szCs w:val="18"/>
                <w:lang w:val="en-US"/>
              </w:rPr>
              <w:t>(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LMG23650)</w:t>
            </w:r>
          </w:p>
        </w:tc>
        <w:tc>
          <w:tcPr>
            <w:tcW w:w="2498" w:type="dxa"/>
          </w:tcPr>
          <w:p w14:paraId="507E11E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 xml:space="preserve">Paraburkholderia megapolitana </w:t>
            </w:r>
          </w:p>
        </w:tc>
        <w:tc>
          <w:tcPr>
            <w:tcW w:w="1974" w:type="dxa"/>
          </w:tcPr>
          <w:p w14:paraId="0F82852C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CP041743.1</w:t>
            </w:r>
            <w:r>
              <w:rPr>
                <w:rFonts w:ascii="Times New Roman Regular" w:hAnsi="Times New Roman Regular" w:cs="Times New Roman Regular" w:hint="eastAsia"/>
                <w:sz w:val="18"/>
                <w:szCs w:val="18"/>
                <w:lang w:val="en-US"/>
              </w:rPr>
              <w:t xml:space="preserve"> </w:t>
            </w:r>
          </w:p>
        </w:tc>
      </w:tr>
      <w:tr w:rsidR="00BC5D7E" w14:paraId="29E7CDCB" w14:textId="77777777" w:rsidTr="00B002BF">
        <w:tc>
          <w:tcPr>
            <w:tcW w:w="426" w:type="dxa"/>
          </w:tcPr>
          <w:p w14:paraId="11C8F9BC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29</w:t>
            </w:r>
          </w:p>
        </w:tc>
        <w:tc>
          <w:tcPr>
            <w:tcW w:w="3563" w:type="dxa"/>
          </w:tcPr>
          <w:p w14:paraId="662152AC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Paraburkholderia acidicol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ATCC31363</w:t>
            </w:r>
          </w:p>
        </w:tc>
        <w:tc>
          <w:tcPr>
            <w:tcW w:w="2498" w:type="dxa"/>
          </w:tcPr>
          <w:p w14:paraId="276D8539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Paraburkholderia acidicola</w:t>
            </w:r>
          </w:p>
        </w:tc>
        <w:tc>
          <w:tcPr>
            <w:tcW w:w="1974" w:type="dxa"/>
          </w:tcPr>
          <w:p w14:paraId="2F9CB566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MTZV01000006.1</w:t>
            </w:r>
          </w:p>
        </w:tc>
      </w:tr>
      <w:tr w:rsidR="00BC5D7E" w14:paraId="1135029D" w14:textId="77777777" w:rsidTr="00B002BF">
        <w:tc>
          <w:tcPr>
            <w:tcW w:w="426" w:type="dxa"/>
          </w:tcPr>
          <w:p w14:paraId="3CCEA004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30</w:t>
            </w:r>
          </w:p>
        </w:tc>
        <w:tc>
          <w:tcPr>
            <w:tcW w:w="3563" w:type="dxa"/>
          </w:tcPr>
          <w:p w14:paraId="5DDD86E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Collimonas arenae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Cal35</w:t>
            </w:r>
          </w:p>
        </w:tc>
        <w:tc>
          <w:tcPr>
            <w:tcW w:w="2498" w:type="dxa"/>
          </w:tcPr>
          <w:p w14:paraId="168E2B4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Collimonas arenae</w:t>
            </w:r>
          </w:p>
        </w:tc>
        <w:tc>
          <w:tcPr>
            <w:tcW w:w="1974" w:type="dxa"/>
          </w:tcPr>
          <w:p w14:paraId="671E51C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Z_CP009962.1</w:t>
            </w:r>
          </w:p>
        </w:tc>
      </w:tr>
      <w:tr w:rsidR="00BC5D7E" w14:paraId="00DE91F4" w14:textId="77777777" w:rsidTr="00B002BF">
        <w:tc>
          <w:tcPr>
            <w:tcW w:w="426" w:type="dxa"/>
          </w:tcPr>
          <w:p w14:paraId="39B1EC0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31</w:t>
            </w:r>
          </w:p>
        </w:tc>
        <w:tc>
          <w:tcPr>
            <w:tcW w:w="3563" w:type="dxa"/>
          </w:tcPr>
          <w:p w14:paraId="79B945DF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bookmarkStart w:id="2" w:name="OLE_LINK37"/>
            <w:bookmarkStart w:id="3" w:name="OLE_LINK38"/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Chromobacterium</w:t>
            </w:r>
            <w:bookmarkEnd w:id="2"/>
            <w:bookmarkEnd w:id="3"/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 xml:space="preserve"> subtsugae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ATCC31532</w:t>
            </w:r>
          </w:p>
        </w:tc>
        <w:tc>
          <w:tcPr>
            <w:tcW w:w="2498" w:type="dxa"/>
          </w:tcPr>
          <w:p w14:paraId="53BA811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Chromobacterium subtsugae</w:t>
            </w:r>
          </w:p>
        </w:tc>
        <w:tc>
          <w:tcPr>
            <w:tcW w:w="1974" w:type="dxa"/>
          </w:tcPr>
          <w:p w14:paraId="34F6F33F" w14:textId="77777777" w:rsidR="00BC5D7E" w:rsidRDefault="001537BF">
            <w:pPr>
              <w:pStyle w:val="HTML"/>
              <w:widowControl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Q106806</w:t>
            </w:r>
          </w:p>
        </w:tc>
      </w:tr>
      <w:tr w:rsidR="00BC5D7E" w14:paraId="146AD1F4" w14:textId="77777777" w:rsidTr="00B002BF">
        <w:tc>
          <w:tcPr>
            <w:tcW w:w="426" w:type="dxa"/>
          </w:tcPr>
          <w:p w14:paraId="7591FDDA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32</w:t>
            </w:r>
          </w:p>
        </w:tc>
        <w:tc>
          <w:tcPr>
            <w:tcW w:w="3563" w:type="dxa"/>
          </w:tcPr>
          <w:p w14:paraId="7CC48795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Chromobacterium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</w:t>
            </w: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 xml:space="preserve"> ATCC53434</w:t>
            </w:r>
          </w:p>
        </w:tc>
        <w:tc>
          <w:tcPr>
            <w:tcW w:w="2498" w:type="dxa"/>
          </w:tcPr>
          <w:p w14:paraId="1A92606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Chromobacterium sp.</w:t>
            </w:r>
          </w:p>
        </w:tc>
        <w:tc>
          <w:tcPr>
            <w:tcW w:w="1974" w:type="dxa"/>
          </w:tcPr>
          <w:p w14:paraId="7C884FD0" w14:textId="77777777" w:rsidR="00BC5D7E" w:rsidRDefault="001537BF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Z_CP025429.1</w:t>
            </w:r>
          </w:p>
        </w:tc>
      </w:tr>
      <w:tr w:rsidR="00BC5D7E" w14:paraId="10CD6F76" w14:textId="77777777" w:rsidTr="00B002BF">
        <w:tc>
          <w:tcPr>
            <w:tcW w:w="426" w:type="dxa"/>
          </w:tcPr>
          <w:p w14:paraId="61054CF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33</w:t>
            </w:r>
          </w:p>
        </w:tc>
        <w:tc>
          <w:tcPr>
            <w:tcW w:w="3563" w:type="dxa"/>
          </w:tcPr>
          <w:p w14:paraId="23676D77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Chitinimona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 BJB300</w:t>
            </w:r>
          </w:p>
        </w:tc>
        <w:tc>
          <w:tcPr>
            <w:tcW w:w="2498" w:type="dxa"/>
          </w:tcPr>
          <w:p w14:paraId="51DF22C1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Chitinimona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p. </w:t>
            </w:r>
          </w:p>
        </w:tc>
        <w:tc>
          <w:tcPr>
            <w:tcW w:w="1974" w:type="dxa"/>
          </w:tcPr>
          <w:p w14:paraId="78452C9D" w14:textId="77777777" w:rsidR="00BC5D7E" w:rsidRDefault="001537BF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Z_PDZH01000032.1</w:t>
            </w:r>
          </w:p>
        </w:tc>
      </w:tr>
      <w:tr w:rsidR="00BC5D7E" w14:paraId="65A1188B" w14:textId="77777777" w:rsidTr="00B002BF">
        <w:tc>
          <w:tcPr>
            <w:tcW w:w="426" w:type="dxa"/>
          </w:tcPr>
          <w:p w14:paraId="3439AF0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34</w:t>
            </w:r>
          </w:p>
        </w:tc>
        <w:tc>
          <w:tcPr>
            <w:tcW w:w="3563" w:type="dxa"/>
          </w:tcPr>
          <w:p w14:paraId="23FD4D8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Chitinimonas koreensis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DSM17726 </w:t>
            </w:r>
          </w:p>
        </w:tc>
        <w:tc>
          <w:tcPr>
            <w:tcW w:w="2498" w:type="dxa"/>
          </w:tcPr>
          <w:p w14:paraId="47932827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Chitinimonas koreensis</w:t>
            </w:r>
          </w:p>
        </w:tc>
        <w:tc>
          <w:tcPr>
            <w:tcW w:w="1974" w:type="dxa"/>
          </w:tcPr>
          <w:p w14:paraId="73783549" w14:textId="77777777" w:rsidR="00BC5D7E" w:rsidRDefault="001537BF">
            <w:pPr>
              <w:pStyle w:val="HTML"/>
              <w:widowControl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Q106805</w:t>
            </w:r>
          </w:p>
        </w:tc>
      </w:tr>
      <w:tr w:rsidR="00BC5D7E" w14:paraId="75CEB3DC" w14:textId="77777777" w:rsidTr="00B002BF">
        <w:tc>
          <w:tcPr>
            <w:tcW w:w="426" w:type="dxa"/>
          </w:tcPr>
          <w:p w14:paraId="70378368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35</w:t>
            </w:r>
          </w:p>
        </w:tc>
        <w:tc>
          <w:tcPr>
            <w:tcW w:w="3563" w:type="dxa"/>
          </w:tcPr>
          <w:p w14:paraId="1CB910BD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Minicystis rosea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DSM24000</w:t>
            </w:r>
          </w:p>
        </w:tc>
        <w:tc>
          <w:tcPr>
            <w:tcW w:w="2498" w:type="dxa"/>
          </w:tcPr>
          <w:p w14:paraId="02C3E221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Minicystis rosea</w:t>
            </w:r>
          </w:p>
        </w:tc>
        <w:tc>
          <w:tcPr>
            <w:tcW w:w="1974" w:type="dxa"/>
          </w:tcPr>
          <w:p w14:paraId="2FC6B9B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CP016211.1</w:t>
            </w:r>
          </w:p>
        </w:tc>
      </w:tr>
      <w:tr w:rsidR="00BC5D7E" w14:paraId="0F95F534" w14:textId="77777777" w:rsidTr="00B002BF">
        <w:tc>
          <w:tcPr>
            <w:tcW w:w="426" w:type="dxa"/>
          </w:tcPr>
          <w:p w14:paraId="15D6F9BB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36</w:t>
            </w:r>
          </w:p>
        </w:tc>
        <w:tc>
          <w:tcPr>
            <w:tcW w:w="3563" w:type="dxa"/>
          </w:tcPr>
          <w:p w14:paraId="733749AE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orangium cellulosum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o0157-2</w:t>
            </w:r>
          </w:p>
        </w:tc>
        <w:tc>
          <w:tcPr>
            <w:tcW w:w="2498" w:type="dxa"/>
          </w:tcPr>
          <w:p w14:paraId="2B1294BE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orangium cellulosum</w:t>
            </w:r>
          </w:p>
        </w:tc>
        <w:tc>
          <w:tcPr>
            <w:tcW w:w="1974" w:type="dxa"/>
          </w:tcPr>
          <w:p w14:paraId="02E112AC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NC_021658.1</w:t>
            </w:r>
          </w:p>
        </w:tc>
      </w:tr>
      <w:tr w:rsidR="00BC5D7E" w14:paraId="5B2CF96D" w14:textId="77777777" w:rsidTr="00B002BF">
        <w:tc>
          <w:tcPr>
            <w:tcW w:w="426" w:type="dxa"/>
          </w:tcPr>
          <w:p w14:paraId="06EC7F86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>37</w:t>
            </w:r>
          </w:p>
        </w:tc>
        <w:tc>
          <w:tcPr>
            <w:tcW w:w="3563" w:type="dxa"/>
          </w:tcPr>
          <w:p w14:paraId="39E4E191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 w:rsidRPr="00B002BF"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orangium cellulosum</w:t>
            </w: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 strain So ce26</w:t>
            </w:r>
          </w:p>
        </w:tc>
        <w:tc>
          <w:tcPr>
            <w:tcW w:w="2498" w:type="dxa"/>
          </w:tcPr>
          <w:p w14:paraId="1CAE3FC2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i/>
                <w:iCs/>
                <w:sz w:val="18"/>
                <w:szCs w:val="18"/>
                <w:lang w:val="en-US"/>
              </w:rPr>
              <w:t>Sorangium cellulosum</w:t>
            </w:r>
          </w:p>
        </w:tc>
        <w:tc>
          <w:tcPr>
            <w:tcW w:w="1974" w:type="dxa"/>
          </w:tcPr>
          <w:p w14:paraId="63D0C546" w14:textId="77777777" w:rsidR="00BC5D7E" w:rsidRDefault="001537BF">
            <w:pPr>
              <w:widowControl/>
              <w:spacing w:after="0" w:line="240" w:lineRule="auto"/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 Regular" w:hAnsi="Times New Roman Regular" w:cs="Times New Roman Regular"/>
                <w:sz w:val="18"/>
                <w:szCs w:val="18"/>
                <w:lang w:val="en-US"/>
              </w:rPr>
              <w:t xml:space="preserve">NZ_CP012673.1 </w:t>
            </w:r>
          </w:p>
        </w:tc>
      </w:tr>
    </w:tbl>
    <w:p w14:paraId="78AF83AD" w14:textId="77777777" w:rsidR="00394B50" w:rsidRDefault="00F10116" w:rsidP="00394B50">
      <w:pPr>
        <w:spacing w:after="0" w:line="240" w:lineRule="auto"/>
        <w:jc w:val="both"/>
        <w:outlineLvl w:val="1"/>
        <w:rPr>
          <w:rFonts w:ascii="Times New Roman" w:eastAsia="宋体" w:hAnsi="Times New Roman"/>
          <w:b/>
          <w:sz w:val="20"/>
          <w:szCs w:val="20"/>
          <w:lang w:val="en-US"/>
        </w:rPr>
      </w:pPr>
      <w:r>
        <w:rPr>
          <w:rFonts w:ascii="Times New Roman" w:hAnsi="Times New Roman" w:hint="eastAsia"/>
          <w:sz w:val="20"/>
          <w:szCs w:val="20"/>
          <w:lang w:val="en-US"/>
        </w:rPr>
        <w:t xml:space="preserve"> </w:t>
      </w:r>
    </w:p>
    <w:p w14:paraId="005B858E" w14:textId="2EBDA4F3" w:rsidR="00394B50" w:rsidRDefault="00394B50" w:rsidP="00394B50">
      <w:pPr>
        <w:pStyle w:val="2"/>
        <w:rPr>
          <w:vertAlign w:val="subscript"/>
          <w:lang w:val="en-US"/>
        </w:rPr>
      </w:pPr>
      <w:bookmarkStart w:id="4" w:name="_Toc198304865"/>
      <w:r w:rsidRPr="00112485">
        <w:rPr>
          <w:rFonts w:hint="eastAsia"/>
          <w:lang w:val="en-US"/>
        </w:rPr>
        <w:lastRenderedPageBreak/>
        <w:t>Supp</w:t>
      </w:r>
      <w:r w:rsidRPr="00112485">
        <w:rPr>
          <w:lang w:val="en-US"/>
        </w:rPr>
        <w:t xml:space="preserve">lementary </w:t>
      </w:r>
      <w:r w:rsidRPr="008F33AA">
        <w:rPr>
          <w:lang w:val="en-US"/>
        </w:rPr>
        <w:t xml:space="preserve">Table </w:t>
      </w:r>
      <w:r>
        <w:rPr>
          <w:lang w:val="en-US"/>
        </w:rPr>
        <w:t>2</w:t>
      </w:r>
      <w:r w:rsidRPr="008F33AA">
        <w:rPr>
          <w:lang w:val="en-US"/>
        </w:rPr>
        <w:t xml:space="preserve">. </w:t>
      </w:r>
      <w:r w:rsidRPr="00112485">
        <w:rPr>
          <w:b w:val="0"/>
          <w:bCs/>
          <w:lang w:val="en-US"/>
        </w:rPr>
        <w:t>Annotation of genes containing</w:t>
      </w:r>
      <w:r w:rsidRPr="00112485">
        <w:rPr>
          <w:rFonts w:ascii="Times New Roman Italic" w:hAnsi="Times New Roman Italic" w:cs="Times New Roman Italic"/>
          <w:b w:val="0"/>
          <w:bCs/>
          <w:i/>
          <w:iCs/>
          <w:lang w:val="en-US"/>
        </w:rPr>
        <w:t xml:space="preserve"> mgp</w:t>
      </w:r>
      <w:r w:rsidRPr="00112485">
        <w:rPr>
          <w:b w:val="0"/>
          <w:bCs/>
          <w:lang w:val="en-US"/>
        </w:rPr>
        <w:t xml:space="preserve"> BGC via BLASTp analysis</w:t>
      </w:r>
      <w:bookmarkEnd w:id="4"/>
    </w:p>
    <w:tbl>
      <w:tblPr>
        <w:tblStyle w:val="a4"/>
        <w:tblW w:w="0" w:type="auto"/>
        <w:tblInd w:w="14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30"/>
        <w:gridCol w:w="821"/>
        <w:gridCol w:w="1385"/>
        <w:gridCol w:w="2460"/>
        <w:gridCol w:w="1531"/>
        <w:gridCol w:w="1354"/>
      </w:tblGrid>
      <w:tr w:rsidR="00394B50" w14:paraId="0BA1CEF0" w14:textId="77777777" w:rsidTr="00B43371">
        <w:tc>
          <w:tcPr>
            <w:tcW w:w="830" w:type="dxa"/>
            <w:tcBorders>
              <w:top w:val="single" w:sz="8" w:space="0" w:color="000000"/>
              <w:bottom w:val="single" w:sz="8" w:space="0" w:color="000000"/>
            </w:tcBorders>
          </w:tcPr>
          <w:p w14:paraId="521F35E2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ORF</w:t>
            </w:r>
          </w:p>
        </w:tc>
        <w:tc>
          <w:tcPr>
            <w:tcW w:w="821" w:type="dxa"/>
            <w:tcBorders>
              <w:top w:val="single" w:sz="8" w:space="0" w:color="000000"/>
              <w:bottom w:val="single" w:sz="8" w:space="0" w:color="000000"/>
            </w:tcBorders>
          </w:tcPr>
          <w:p w14:paraId="1262F9C5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No. of amino acids</w:t>
            </w:r>
          </w:p>
        </w:tc>
        <w:tc>
          <w:tcPr>
            <w:tcW w:w="1385" w:type="dxa"/>
            <w:tcBorders>
              <w:top w:val="single" w:sz="8" w:space="0" w:color="000000"/>
              <w:bottom w:val="single" w:sz="8" w:space="0" w:color="000000"/>
            </w:tcBorders>
          </w:tcPr>
          <w:p w14:paraId="7A14B42F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 xml:space="preserve">Function in </w:t>
            </w:r>
            <w:r>
              <w:rPr>
                <w:rFonts w:ascii="Times New Roman" w:eastAsia="宋体" w:hAnsi="Times New Roman" w:hint="eastAsia"/>
                <w:b/>
                <w:bCs/>
                <w:sz w:val="18"/>
                <w:szCs w:val="18"/>
                <w:lang w:val="en-US"/>
              </w:rPr>
              <w:t>mg</w:t>
            </w:r>
            <w:r>
              <w:rPr>
                <w:rFonts w:ascii="Times New Roman Italic" w:eastAsia="宋体" w:hAnsi="Times New Roman Italic" w:cs="Times New Roman Italic"/>
                <w:b/>
                <w:bCs/>
                <w:i/>
                <w:iCs/>
                <w:sz w:val="18"/>
                <w:szCs w:val="18"/>
                <w:lang w:val="en-US"/>
              </w:rPr>
              <w:t>p</w:t>
            </w: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 xml:space="preserve"> BGC</w:t>
            </w:r>
          </w:p>
        </w:tc>
        <w:tc>
          <w:tcPr>
            <w:tcW w:w="2460" w:type="dxa"/>
            <w:tcBorders>
              <w:top w:val="single" w:sz="8" w:space="0" w:color="000000"/>
              <w:bottom w:val="single" w:sz="8" w:space="0" w:color="000000"/>
            </w:tcBorders>
          </w:tcPr>
          <w:p w14:paraId="07516311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Top hit of homolog function</w:t>
            </w:r>
          </w:p>
        </w:tc>
        <w:tc>
          <w:tcPr>
            <w:tcW w:w="1531" w:type="dxa"/>
            <w:tcBorders>
              <w:top w:val="single" w:sz="8" w:space="0" w:color="000000"/>
              <w:bottom w:val="single" w:sz="8" w:space="0" w:color="000000"/>
            </w:tcBorders>
          </w:tcPr>
          <w:p w14:paraId="58523D8B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Homolog accession</w:t>
            </w:r>
          </w:p>
        </w:tc>
        <w:tc>
          <w:tcPr>
            <w:tcW w:w="1354" w:type="dxa"/>
            <w:tcBorders>
              <w:top w:val="single" w:sz="8" w:space="0" w:color="000000"/>
              <w:bottom w:val="single" w:sz="8" w:space="0" w:color="000000"/>
            </w:tcBorders>
          </w:tcPr>
          <w:p w14:paraId="660FEA71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Amino acid identity (%)</w:t>
            </w:r>
          </w:p>
        </w:tc>
      </w:tr>
      <w:tr w:rsidR="00394B50" w14:paraId="2657B63D" w14:textId="77777777" w:rsidTr="00B43371">
        <w:tc>
          <w:tcPr>
            <w:tcW w:w="830" w:type="dxa"/>
            <w:tcBorders>
              <w:top w:val="single" w:sz="8" w:space="0" w:color="000000"/>
              <w:bottom w:val="single" w:sz="4" w:space="0" w:color="auto"/>
            </w:tcBorders>
          </w:tcPr>
          <w:p w14:paraId="598C9784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-5</w:t>
            </w:r>
          </w:p>
        </w:tc>
        <w:tc>
          <w:tcPr>
            <w:tcW w:w="821" w:type="dxa"/>
            <w:tcBorders>
              <w:top w:val="single" w:sz="8" w:space="0" w:color="000000"/>
              <w:bottom w:val="single" w:sz="4" w:space="0" w:color="auto"/>
            </w:tcBorders>
          </w:tcPr>
          <w:p w14:paraId="019D83FD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36</w:t>
            </w:r>
          </w:p>
        </w:tc>
        <w:tc>
          <w:tcPr>
            <w:tcW w:w="1385" w:type="dxa"/>
            <w:tcBorders>
              <w:top w:val="single" w:sz="8" w:space="0" w:color="000000"/>
              <w:bottom w:val="single" w:sz="4" w:space="0" w:color="auto"/>
            </w:tcBorders>
          </w:tcPr>
          <w:p w14:paraId="12DD3D01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8" w:space="0" w:color="000000"/>
              <w:bottom w:val="single" w:sz="4" w:space="0" w:color="auto"/>
            </w:tcBorders>
          </w:tcPr>
          <w:p w14:paraId="4C7A1CC4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ypothetical protein FNZ07_07495</w:t>
            </w:r>
          </w:p>
        </w:tc>
        <w:tc>
          <w:tcPr>
            <w:tcW w:w="1531" w:type="dxa"/>
            <w:tcBorders>
              <w:top w:val="single" w:sz="8" w:space="0" w:color="000000"/>
              <w:bottom w:val="single" w:sz="4" w:space="0" w:color="auto"/>
            </w:tcBorders>
          </w:tcPr>
          <w:p w14:paraId="03AE6289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QDQ81032.1</w:t>
            </w:r>
          </w:p>
        </w:tc>
        <w:tc>
          <w:tcPr>
            <w:tcW w:w="1354" w:type="dxa"/>
            <w:tcBorders>
              <w:top w:val="single" w:sz="8" w:space="0" w:color="000000"/>
              <w:bottom w:val="single" w:sz="4" w:space="0" w:color="auto"/>
            </w:tcBorders>
          </w:tcPr>
          <w:p w14:paraId="5406DCF6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35/135(100%)</w:t>
            </w:r>
            <w:r>
              <w:rPr>
                <w:rFonts w:ascii="Times New Roman" w:eastAsia="宋体" w:hAnsi="Times New Roman"/>
                <w:sz w:val="18"/>
                <w:szCs w:val="18"/>
              </w:rPr>
              <w:tab/>
            </w:r>
          </w:p>
        </w:tc>
      </w:tr>
      <w:tr w:rsidR="00394B50" w14:paraId="1B8B7E4D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0DF71915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-4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5B89E2B7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32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53CB6723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3D408FB1" w14:textId="77777777" w:rsidR="00394B50" w:rsidRPr="008F33AA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 xml:space="preserve">Type </w:t>
            </w:r>
            <w:r w:rsidRPr="00B91F26">
              <w:rPr>
                <w:rFonts w:ascii="Times New Roman" w:eastAsia="YuKyokasho Medium" w:hAnsi="Times New Roman" w:cs="Times New Roman"/>
                <w:color w:val="000000"/>
                <w:sz w:val="18"/>
                <w:szCs w:val="18"/>
                <w:lang w:val="en-US"/>
              </w:rPr>
              <w:t>Ⅱ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 xml:space="preserve"> toxin-antitoxin system VapC family tox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70D55B4E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62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441CAFA7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31/131(100%)</w:t>
            </w:r>
          </w:p>
        </w:tc>
      </w:tr>
      <w:tr w:rsidR="00394B50" w14:paraId="5F1D73E3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51790146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-3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2A32C834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79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79372A56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54600EF7" w14:textId="77777777" w:rsidR="00394B50" w:rsidRPr="008F33AA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 xml:space="preserve">Type </w:t>
            </w:r>
            <w:r w:rsidRPr="00B91F26">
              <w:rPr>
                <w:rFonts w:ascii="Times New Roman" w:eastAsia="YuKyokasho Medium" w:hAnsi="Times New Roman" w:cs="Times New Roman"/>
                <w:color w:val="000000"/>
                <w:sz w:val="18"/>
                <w:szCs w:val="18"/>
                <w:lang w:val="en-US"/>
              </w:rPr>
              <w:t>Ⅱ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 xml:space="preserve"> toxin-antitoxin system Phd/YefM family antitox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042AFEF6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211367909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0083E60F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8/78(100%)</w:t>
            </w:r>
          </w:p>
        </w:tc>
      </w:tr>
      <w:tr w:rsidR="00394B50" w14:paraId="6E1B57E9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07F3AC47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-2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2A24D272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41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61AA3129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592CD240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MULTISPECIES: DoxX family prote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278AD1B8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58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139C4BF9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40/140(100%)</w:t>
            </w:r>
          </w:p>
        </w:tc>
      </w:tr>
      <w:tr w:rsidR="00394B50" w14:paraId="3446144B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2A087849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-1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21FB5F10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33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437ABAC9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565C7FEB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Pirin family prote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35A43E7A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56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78FD9B91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32/232(100%)</w:t>
            </w:r>
          </w:p>
        </w:tc>
      </w:tr>
      <w:tr w:rsidR="00394B50" w14:paraId="7F297F38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7F855C95" w14:textId="77777777" w:rsidR="00394B50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mgpR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3A3DAA14" w14:textId="77777777" w:rsidR="00394B50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06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6AB2951C" w14:textId="77777777" w:rsidR="00394B50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600F36D3" w14:textId="77777777" w:rsidR="00394B50" w:rsidRPr="008F33AA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LysR substrate-binding domain-containing prote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42B72CD2" w14:textId="77777777" w:rsidR="00394B50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54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083F4AE9" w14:textId="77777777" w:rsidR="00394B50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05/305(100%)</w:t>
            </w:r>
          </w:p>
        </w:tc>
      </w:tr>
      <w:tr w:rsidR="00394B50" w14:paraId="3012830E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7602787C" w14:textId="77777777" w:rsidR="00394B50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mgpO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57D511AD" w14:textId="77777777" w:rsidR="00394B50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521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2413F197" w14:textId="77777777" w:rsidR="00394B50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2C27FC3B" w14:textId="77777777" w:rsidR="00394B50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DUF6351 family prote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15043D20" w14:textId="77777777" w:rsidR="00394B50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170275685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EA9B85C" w14:textId="77777777" w:rsidR="00394B50" w:rsidRDefault="00394B50" w:rsidP="00B43371">
            <w:pPr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20/520(100%)</w:t>
            </w:r>
            <w:r>
              <w:rPr>
                <w:rFonts w:ascii="Times New Roman" w:eastAsia="宋体" w:hAnsi="Times New Roman"/>
                <w:sz w:val="18"/>
                <w:szCs w:val="18"/>
              </w:rPr>
              <w:tab/>
            </w:r>
          </w:p>
        </w:tc>
      </w:tr>
      <w:tr w:rsidR="00394B50" w14:paraId="5A5C36E7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513A7D90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A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4BEFD01C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281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4A0F90FF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KS-KR-ACP</w:t>
            </w: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523A63C6" w14:textId="77777777" w:rsidR="00394B50" w:rsidRPr="008F33AA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SDR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 xml:space="preserve">m 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family NAD(P)-dependent oxidoreductase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2512744E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48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00491DA" w14:textId="77777777" w:rsidR="00394B50" w:rsidRDefault="00394B50" w:rsidP="00B43371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280/1280(100%)</w:t>
            </w:r>
          </w:p>
        </w:tc>
      </w:tr>
      <w:tr w:rsidR="00394B50" w14:paraId="3B6BF725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1EB32C8A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B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5AC05DD5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665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20DC9AF5" w14:textId="77777777" w:rsidR="00394B50" w:rsidRPr="008F33AA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KS-AT-ACP-AmT-C-A-PCP</w:t>
            </w: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4A317608" w14:textId="77777777" w:rsidR="00394B50" w:rsidRPr="008F33AA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Hybrid non-ribosomal peptide synthetase/type I polyketide synthase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6689E041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46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26D052A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664/2664(100%)</w:t>
            </w:r>
          </w:p>
        </w:tc>
      </w:tr>
      <w:tr w:rsidR="00394B50" w14:paraId="33188962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37F52CF2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C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53CA05F9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744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0853F4EE" w14:textId="15A9C589" w:rsidR="00394B50" w:rsidRPr="008F33AA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C-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C-A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vertAlign w:val="subscript"/>
                <w:lang w:val="en-US"/>
              </w:rPr>
              <w:t>Thr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-PCP-C-A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vertAlign w:val="subscript"/>
                <w:lang w:val="en-US"/>
              </w:rPr>
              <w:t>Thr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-PCP-KS-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DHT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-KR-ACP</w:t>
            </w: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17E80F47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Non-ribosomal peptide synthetase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3C9ECED7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44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371E2DA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743/3743(100%)</w:t>
            </w:r>
          </w:p>
        </w:tc>
      </w:tr>
      <w:tr w:rsidR="00394B50" w14:paraId="60232508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4F5B3351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D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78CC8589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374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592BD42D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C-A-PCP-E-C-PCP-TE</w:t>
            </w: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0177A27C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Non-ribosomal peptide synthetase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65A1243E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42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71F85D60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373/2373(100%)</w:t>
            </w:r>
          </w:p>
        </w:tc>
      </w:tr>
      <w:tr w:rsidR="00394B50" w14:paraId="40C0386E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3F50992B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E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1210EABA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333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2E09AED3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KS-AT-ACP-ACP-ACP-ACP-KR</w:t>
            </w: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4484928B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Type I polyketide synthase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2CF6B9AF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40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103E4A97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332/2332(100%)</w:t>
            </w:r>
          </w:p>
        </w:tc>
      </w:tr>
      <w:tr w:rsidR="00394B50" w14:paraId="77B586F7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2941A8EE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F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56FA8B8D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896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64C878F0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KS-KS</w:t>
            </w:r>
            <w:r>
              <w:rPr>
                <w:rFonts w:ascii="Times New Roman" w:eastAsia="宋体" w:hAnsi="Times New Roman" w:hint="eastAsia"/>
                <w:sz w:val="18"/>
                <w:szCs w:val="18"/>
                <w:vertAlign w:val="subscript"/>
                <w:lang w:val="en-US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-AT-FabA</w:t>
            </w: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79D46B6C" w14:textId="77777777" w:rsidR="00394B50" w:rsidRPr="008F33AA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eta-ketoacyl synthase N-terminal-like domain-containing prote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6529FF13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38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172B6B06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895/1895(100%)</w:t>
            </w:r>
          </w:p>
        </w:tc>
      </w:tr>
      <w:tr w:rsidR="00394B50" w14:paraId="31273268" w14:textId="77777777" w:rsidTr="00B43371">
        <w:trPr>
          <w:trHeight w:val="598"/>
        </w:trPr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0A079E01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G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614551F8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13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3B668D7B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ydroxylase</w:t>
            </w: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684E8139" w14:textId="77777777" w:rsidR="00394B50" w:rsidRPr="008F33AA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Cupin-like domain-containing prote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26C043DF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170275684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8F88586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12/312(100%)</w:t>
            </w:r>
          </w:p>
        </w:tc>
      </w:tr>
      <w:tr w:rsidR="00394B50" w14:paraId="7CFC3534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47C5999F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H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02A33A70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570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4B058DB7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ER-ACP</w:t>
            </w: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2F1A73B6" w14:textId="77777777" w:rsidR="00394B50" w:rsidRPr="008F33AA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PfaD family polyunsaturated fatty acid/polyketide biosynthesis prote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24D5C983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QDQ81018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8A06980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69/569(100%)</w:t>
            </w:r>
            <w:r>
              <w:rPr>
                <w:rFonts w:ascii="Times New Roman" w:eastAsia="宋体" w:hAnsi="Times New Roman"/>
                <w:sz w:val="18"/>
                <w:szCs w:val="18"/>
              </w:rPr>
              <w:tab/>
            </w:r>
          </w:p>
        </w:tc>
      </w:tr>
      <w:tr w:rsidR="00394B50" w14:paraId="1F92C5BF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729206B2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I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6717CFC6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71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178ADB8A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Thioesterase</w:t>
            </w: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4514F33B" w14:textId="77777777" w:rsidR="00394B50" w:rsidRPr="008F33AA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MULTISPECIES: alpha/beta fold hydrolase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4FC3FDD1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31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2CED1D88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70/270(100%)</w:t>
            </w:r>
          </w:p>
        </w:tc>
      </w:tr>
      <w:tr w:rsidR="00394B50" w14:paraId="4F433A09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5CB8F3F8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J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3E746B27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40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133F8CE4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PPTase</w:t>
            </w: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080CB284" w14:textId="77777777" w:rsidR="00394B50" w:rsidRPr="008F33AA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'-phosphopantetheinyl transferase superfamily prote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6A292175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29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46F5657D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39/239(100%)</w:t>
            </w:r>
          </w:p>
        </w:tc>
      </w:tr>
      <w:tr w:rsidR="00394B50" w14:paraId="32279631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61164C00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lastRenderedPageBreak/>
              <w:t>mgpK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2F6E88F2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483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3E8889CD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171B47CE" w14:textId="77777777" w:rsidR="00394B50" w:rsidRPr="008F33AA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MULTISPECIES: polysaccharide pyruvyl transferase family prote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0C9E6482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170275682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3828B52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82/482(100%)</w:t>
            </w:r>
          </w:p>
        </w:tc>
      </w:tr>
      <w:tr w:rsidR="00394B50" w14:paraId="26547287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33B9A1A1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L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737A706E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587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3B382F16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75733408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-succinyl-5-enolpyruvyl-6-hydroxy-3-cyclohexene-1-carboxylic-acid synthase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5FA01D53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23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1C91F443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86/586(100%)</w:t>
            </w:r>
            <w:r>
              <w:rPr>
                <w:rFonts w:ascii="Times New Roman" w:eastAsia="宋体" w:hAnsi="Times New Roman"/>
                <w:sz w:val="18"/>
                <w:szCs w:val="18"/>
              </w:rPr>
              <w:tab/>
            </w:r>
          </w:p>
        </w:tc>
      </w:tr>
      <w:tr w:rsidR="00394B50" w14:paraId="4D335467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10BA63C3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M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5991E497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70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4CFB49E6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5F4EDC9C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Predicted phosphoesterase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6F7247A0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SFJ25572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0E32C81A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69/269(100%)</w:t>
            </w:r>
            <w:r>
              <w:rPr>
                <w:rFonts w:ascii="Times New Roman" w:eastAsia="宋体" w:hAnsi="Times New Roman"/>
                <w:sz w:val="18"/>
                <w:szCs w:val="18"/>
              </w:rPr>
              <w:tab/>
            </w:r>
          </w:p>
        </w:tc>
      </w:tr>
      <w:tr w:rsidR="00394B50" w14:paraId="7E18F4C5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4539CDC8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N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55984DBE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550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4EEB54EE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3525FF4F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cyl-CoA synthetase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0DC0532B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17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26434774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49/549(100%)</w:t>
            </w:r>
          </w:p>
        </w:tc>
      </w:tr>
      <w:tr w:rsidR="00394B50" w14:paraId="242A5397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1E731C49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+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1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4110D398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470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3D92351A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2D0BF9D8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MmgE/PrpD family prote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3F7C8D50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14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28461898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69/469(100%)</w:t>
            </w:r>
          </w:p>
        </w:tc>
      </w:tr>
      <w:tr w:rsidR="00394B50" w14:paraId="69ECCD3F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06D58F91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+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49F15AA2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02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4B2ED217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5E3EA301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ntibiotic biosynthesis monooxygenase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240057B9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011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C321F70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01/101(100%)</w:t>
            </w:r>
          </w:p>
        </w:tc>
      </w:tr>
      <w:tr w:rsidR="00394B50" w14:paraId="07DCCF66" w14:textId="77777777" w:rsidTr="00B43371"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3C8AE79E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mgp+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3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37E46A4C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05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50CEAD8A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4" w:space="0" w:color="auto"/>
              <w:bottom w:val="single" w:sz="4" w:space="0" w:color="auto"/>
            </w:tcBorders>
          </w:tcPr>
          <w:p w14:paraId="23E46F5C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MULTISPECIES: hypothetical protein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14:paraId="0D90E94D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WP_091015848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0B52F063" w14:textId="77777777" w:rsidR="00394B50" w:rsidRDefault="00394B50" w:rsidP="00B43371">
            <w:pPr>
              <w:widowControl/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04/204(100%)</w:t>
            </w:r>
          </w:p>
        </w:tc>
      </w:tr>
    </w:tbl>
    <w:p w14:paraId="6769B31F" w14:textId="3DF0C590" w:rsidR="00BC5D7E" w:rsidRDefault="00BC5D7E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14:paraId="5D099503" w14:textId="3C6DC10A" w:rsidR="00BC5D7E" w:rsidRPr="00112485" w:rsidRDefault="001537BF" w:rsidP="00112485">
      <w:pPr>
        <w:pStyle w:val="2"/>
        <w:rPr>
          <w:vertAlign w:val="subscript"/>
          <w:lang w:val="en-US"/>
        </w:rPr>
      </w:pPr>
      <w:bookmarkStart w:id="5" w:name="_Toc198304866"/>
      <w:r w:rsidRPr="00112485">
        <w:rPr>
          <w:rFonts w:hint="eastAsia"/>
          <w:lang w:val="en-US"/>
        </w:rPr>
        <w:t>Supp</w:t>
      </w:r>
      <w:r w:rsidRPr="00112485">
        <w:rPr>
          <w:lang w:val="en-US"/>
        </w:rPr>
        <w:t xml:space="preserve">lementary </w:t>
      </w:r>
      <w:r w:rsidRPr="008F33AA">
        <w:rPr>
          <w:lang w:val="en-US"/>
        </w:rPr>
        <w:t xml:space="preserve">Table </w:t>
      </w:r>
      <w:r w:rsidR="00394B50">
        <w:rPr>
          <w:lang w:val="en-US"/>
        </w:rPr>
        <w:t>3</w:t>
      </w:r>
      <w:r w:rsidRPr="008F33AA">
        <w:rPr>
          <w:lang w:val="en-US"/>
        </w:rPr>
        <w:t xml:space="preserve">. </w:t>
      </w:r>
      <w:r w:rsidRPr="00112485">
        <w:rPr>
          <w:b w:val="0"/>
          <w:bCs/>
          <w:lang w:val="en-US"/>
        </w:rPr>
        <w:t>Annotation of genes containing</w:t>
      </w:r>
      <w:r w:rsidRPr="00112485">
        <w:rPr>
          <w:b w:val="0"/>
          <w:bCs/>
          <w:i/>
          <w:iCs/>
          <w:lang w:val="en-US"/>
        </w:rPr>
        <w:t xml:space="preserve"> chp</w:t>
      </w:r>
      <w:r w:rsidRPr="00112485">
        <w:rPr>
          <w:b w:val="0"/>
          <w:bCs/>
          <w:lang w:val="en-US"/>
        </w:rPr>
        <w:t xml:space="preserve"> BGC via BLASTp analysis</w:t>
      </w:r>
      <w:bookmarkEnd w:id="5"/>
      <w:r w:rsidRPr="00112485">
        <w:rPr>
          <w:b w:val="0"/>
          <w:bCs/>
          <w:lang w:val="en-US"/>
        </w:rPr>
        <w:t xml:space="preserve"> </w:t>
      </w:r>
    </w:p>
    <w:tbl>
      <w:tblPr>
        <w:tblStyle w:val="a4"/>
        <w:tblW w:w="0" w:type="auto"/>
        <w:tblInd w:w="14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91"/>
        <w:gridCol w:w="703"/>
        <w:gridCol w:w="1248"/>
        <w:gridCol w:w="2849"/>
        <w:gridCol w:w="1536"/>
        <w:gridCol w:w="1354"/>
      </w:tblGrid>
      <w:tr w:rsidR="00BC5D7E" w14:paraId="7C499F3C" w14:textId="77777777">
        <w:tc>
          <w:tcPr>
            <w:tcW w:w="691" w:type="dxa"/>
            <w:tcBorders>
              <w:top w:val="single" w:sz="8" w:space="0" w:color="000000"/>
              <w:bottom w:val="single" w:sz="8" w:space="0" w:color="000000"/>
            </w:tcBorders>
          </w:tcPr>
          <w:p w14:paraId="53A66B6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ORF</w:t>
            </w:r>
          </w:p>
        </w:tc>
        <w:tc>
          <w:tcPr>
            <w:tcW w:w="703" w:type="dxa"/>
            <w:tcBorders>
              <w:top w:val="single" w:sz="8" w:space="0" w:color="000000"/>
              <w:bottom w:val="single" w:sz="8" w:space="0" w:color="000000"/>
            </w:tcBorders>
          </w:tcPr>
          <w:p w14:paraId="3272598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No. of amino acids</w:t>
            </w:r>
          </w:p>
        </w:tc>
        <w:tc>
          <w:tcPr>
            <w:tcW w:w="1248" w:type="dxa"/>
            <w:tcBorders>
              <w:top w:val="single" w:sz="8" w:space="0" w:color="000000"/>
              <w:bottom w:val="single" w:sz="8" w:space="0" w:color="000000"/>
            </w:tcBorders>
          </w:tcPr>
          <w:p w14:paraId="67E18275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 xml:space="preserve">Function in </w:t>
            </w:r>
            <w:r>
              <w:rPr>
                <w:rFonts w:ascii="Times New Roman Italic" w:eastAsia="宋体" w:hAnsi="Times New Roman Italic" w:cs="Times New Roman Italic"/>
                <w:b/>
                <w:bCs/>
                <w:i/>
                <w:iCs/>
                <w:sz w:val="18"/>
                <w:szCs w:val="18"/>
                <w:lang w:val="en-US"/>
              </w:rPr>
              <w:t>chp</w:t>
            </w: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 xml:space="preserve"> BGC</w:t>
            </w:r>
          </w:p>
        </w:tc>
        <w:tc>
          <w:tcPr>
            <w:tcW w:w="2849" w:type="dxa"/>
            <w:tcBorders>
              <w:top w:val="single" w:sz="8" w:space="0" w:color="000000"/>
              <w:bottom w:val="single" w:sz="8" w:space="0" w:color="000000"/>
            </w:tcBorders>
          </w:tcPr>
          <w:p w14:paraId="5156AA5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Top hit of homolog function</w:t>
            </w:r>
          </w:p>
        </w:tc>
        <w:tc>
          <w:tcPr>
            <w:tcW w:w="1536" w:type="dxa"/>
            <w:tcBorders>
              <w:top w:val="single" w:sz="8" w:space="0" w:color="000000"/>
              <w:bottom w:val="single" w:sz="8" w:space="0" w:color="000000"/>
            </w:tcBorders>
          </w:tcPr>
          <w:p w14:paraId="04D2357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Homolog accession</w:t>
            </w:r>
          </w:p>
        </w:tc>
        <w:tc>
          <w:tcPr>
            <w:tcW w:w="1354" w:type="dxa"/>
            <w:tcBorders>
              <w:top w:val="single" w:sz="8" w:space="0" w:color="000000"/>
              <w:bottom w:val="single" w:sz="8" w:space="0" w:color="000000"/>
            </w:tcBorders>
          </w:tcPr>
          <w:p w14:paraId="0F599F8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Amino acid identity (%)</w:t>
            </w:r>
          </w:p>
        </w:tc>
      </w:tr>
      <w:tr w:rsidR="00BC5D7E" w14:paraId="5F1F7CF7" w14:textId="77777777">
        <w:tc>
          <w:tcPr>
            <w:tcW w:w="691" w:type="dxa"/>
            <w:tcBorders>
              <w:top w:val="single" w:sz="8" w:space="0" w:color="000000"/>
              <w:bottom w:val="single" w:sz="4" w:space="0" w:color="auto"/>
            </w:tcBorders>
          </w:tcPr>
          <w:p w14:paraId="2F6EAC8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-4</w:t>
            </w:r>
          </w:p>
        </w:tc>
        <w:tc>
          <w:tcPr>
            <w:tcW w:w="703" w:type="dxa"/>
            <w:tcBorders>
              <w:top w:val="single" w:sz="8" w:space="0" w:color="000000"/>
              <w:bottom w:val="single" w:sz="4" w:space="0" w:color="auto"/>
            </w:tcBorders>
          </w:tcPr>
          <w:p w14:paraId="43DE322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51</w:t>
            </w:r>
          </w:p>
        </w:tc>
        <w:tc>
          <w:tcPr>
            <w:tcW w:w="1248" w:type="dxa"/>
            <w:tcBorders>
              <w:top w:val="single" w:sz="8" w:space="0" w:color="000000"/>
              <w:bottom w:val="single" w:sz="4" w:space="0" w:color="auto"/>
            </w:tcBorders>
          </w:tcPr>
          <w:p w14:paraId="3E35E977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8" w:space="0" w:color="000000"/>
              <w:bottom w:val="single" w:sz="4" w:space="0" w:color="auto"/>
            </w:tcBorders>
          </w:tcPr>
          <w:p w14:paraId="354A4D0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bookmarkStart w:id="6" w:name="OLE_LINK39"/>
            <w:bookmarkStart w:id="7" w:name="OLE_LINK40"/>
            <w:r>
              <w:rPr>
                <w:rFonts w:ascii="Times New Roman" w:eastAsia="宋体" w:hAnsi="Times New Roman" w:hint="eastAsia"/>
                <w:sz w:val="18"/>
                <w:szCs w:val="18"/>
              </w:rPr>
              <w:t>SDR family oxidoreductase</w:t>
            </w:r>
            <w:bookmarkEnd w:id="6"/>
            <w:bookmarkEnd w:id="7"/>
          </w:p>
        </w:tc>
        <w:tc>
          <w:tcPr>
            <w:tcW w:w="1536" w:type="dxa"/>
            <w:tcBorders>
              <w:top w:val="single" w:sz="8" w:space="0" w:color="000000"/>
              <w:bottom w:val="single" w:sz="4" w:space="0" w:color="auto"/>
            </w:tcBorders>
          </w:tcPr>
          <w:p w14:paraId="7E79D45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403.1</w:t>
            </w:r>
          </w:p>
        </w:tc>
        <w:tc>
          <w:tcPr>
            <w:tcW w:w="1354" w:type="dxa"/>
            <w:tcBorders>
              <w:top w:val="single" w:sz="8" w:space="0" w:color="000000"/>
              <w:bottom w:val="single" w:sz="4" w:space="0" w:color="auto"/>
            </w:tcBorders>
          </w:tcPr>
          <w:p w14:paraId="22D4F74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50/250(100%)</w:t>
            </w:r>
          </w:p>
        </w:tc>
      </w:tr>
      <w:tr w:rsidR="00BC5D7E" w14:paraId="74D1DA90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5609FA9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-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3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57DEDA5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28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1B6B9FB1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0AD9F97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bookmarkStart w:id="8" w:name="OLE_LINK42"/>
            <w:bookmarkStart w:id="9" w:name="OLE_LINK41"/>
            <w:r>
              <w:rPr>
                <w:rFonts w:ascii="Times New Roman" w:eastAsia="宋体" w:hAnsi="Times New Roman" w:hint="eastAsia"/>
                <w:sz w:val="18"/>
                <w:szCs w:val="18"/>
              </w:rPr>
              <w:t>Phosphoglycolate phosphatase</w:t>
            </w:r>
            <w:bookmarkEnd w:id="8"/>
            <w:bookmarkEnd w:id="9"/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6744B5A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401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1F9BCE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27/227(100%)</w:t>
            </w:r>
          </w:p>
        </w:tc>
      </w:tr>
      <w:tr w:rsidR="00BC5D7E" w14:paraId="1DB7D42C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31BAB9E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-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637B9D6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489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185340C2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4CE8040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bookmarkStart w:id="10" w:name="OLE_LINK43"/>
            <w:bookmarkStart w:id="11" w:name="OLE_LINK44"/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nthranilate synthase component</w:t>
            </w: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I</w:t>
            </w:r>
            <w:bookmarkEnd w:id="10"/>
            <w:bookmarkEnd w:id="11"/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7BEE76A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399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064B9C4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88/488(100%)</w:t>
            </w:r>
          </w:p>
        </w:tc>
      </w:tr>
      <w:tr w:rsidR="00BC5D7E" w14:paraId="6A2CFAC0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3053572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-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1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0844463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559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3E46A943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37D83DC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bookmarkStart w:id="12" w:name="OLE_LINK45"/>
            <w:bookmarkStart w:id="13" w:name="OLE_LINK46"/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ypothetical protein</w:t>
            </w:r>
            <w:bookmarkEnd w:id="12"/>
            <w:bookmarkEnd w:id="13"/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7DC74F0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146008325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6230189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55/555(100%)</w:t>
            </w:r>
          </w:p>
        </w:tc>
      </w:tr>
      <w:tr w:rsidR="00BC5D7E" w14:paraId="59F93695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5A9C8F0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J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43282CB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549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7747C676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17958B3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bookmarkStart w:id="14" w:name="OLE_LINK47"/>
            <w:bookmarkStart w:id="15" w:name="OLE_LINK48"/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M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ethyl-accepting chemotaxis protein</w:t>
            </w:r>
            <w:bookmarkEnd w:id="14"/>
            <w:bookmarkEnd w:id="15"/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5F0B6C10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394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43D97E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48/548(100%)</w:t>
            </w:r>
          </w:p>
        </w:tc>
      </w:tr>
      <w:tr w:rsidR="00BC5D7E" w14:paraId="5FE7DA4E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48AFDEC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h</w:t>
            </w: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pK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1E023A4F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19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56839D26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12309A57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class I SAM-dependent methyltransferase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6D9DC5C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392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8B9831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18/218(100%)</w:t>
            </w:r>
          </w:p>
        </w:tc>
      </w:tr>
      <w:tr w:rsidR="00BC5D7E" w14:paraId="12EEFAE8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5CAEDC5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bookmarkStart w:id="16" w:name="_Hlk172980305"/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L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3B47048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950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2E85F84D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64937777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bookmarkStart w:id="17" w:name="OLE_LINK49"/>
            <w:bookmarkStart w:id="18" w:name="OLE_LINK50"/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R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ibonucleoside-diphosphate reductase subunit alpha</w:t>
            </w:r>
            <w:bookmarkEnd w:id="17"/>
            <w:bookmarkEnd w:id="18"/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085AF3B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390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2445558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949/949(100%)</w:t>
            </w:r>
          </w:p>
        </w:tc>
      </w:tr>
      <w:bookmarkEnd w:id="16"/>
      <w:tr w:rsidR="00BC5D7E" w14:paraId="70F7D116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751C481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A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59072BF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794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032F969B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KS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-AT-ACP-AmT-C-A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Leu1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-PCP</w:t>
            </w: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53B157ED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ybrid non-ribosomal peptide synthetase/type I polyketide synthase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558711F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388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9C90CA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793/2793(100%)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ab/>
            </w:r>
          </w:p>
        </w:tc>
      </w:tr>
      <w:tr w:rsidR="00BC5D7E" w14:paraId="3DA42710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6E1D387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B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720B463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522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35911C2C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C-A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Gln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-PCP-C-A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Ala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-PCP-KS-AT-KR-ACP</w:t>
            </w: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1AF29163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bookmarkStart w:id="19" w:name="OLE_LINK52"/>
            <w:bookmarkStart w:id="20" w:name="OLE_LINK51"/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H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 xml:space="preserve">ypothetical protein </w:t>
            </w:r>
            <w:bookmarkEnd w:id="19"/>
            <w:bookmarkEnd w:id="20"/>
            <w:r>
              <w:rPr>
                <w:rFonts w:ascii="Times New Roman" w:eastAsia="宋体" w:hAnsi="Times New Roman" w:hint="eastAsia"/>
                <w:sz w:val="18"/>
                <w:szCs w:val="18"/>
              </w:rPr>
              <w:t>AWB61_02580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66C04EC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KZE84882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7A9B94B0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521/3521(100%)</w:t>
            </w:r>
          </w:p>
        </w:tc>
      </w:tr>
      <w:tr w:rsidR="00BC5D7E" w14:paraId="4B1DF88A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5D7B65D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C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61FF629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351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1D771BFF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</w:rPr>
              <w:t>C-A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Val/Ile</w:t>
            </w:r>
            <w:r w:rsidRPr="008F33AA">
              <w:rPr>
                <w:rFonts w:ascii="Times New Roman" w:eastAsia="宋体" w:hAnsi="Times New Roman"/>
                <w:sz w:val="18"/>
                <w:szCs w:val="18"/>
              </w:rPr>
              <w:t>-PCP-E-C-PCP-TE</w:t>
            </w: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7D79BBE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N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on-ribosomal peptide synthetase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4229BA6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382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5E19BA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350/2350(100%)</w:t>
            </w:r>
          </w:p>
        </w:tc>
      </w:tr>
      <w:tr w:rsidR="00BC5D7E" w14:paraId="21D4558A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57D4A4E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D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13C79C9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142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6BCF492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KS-AT-ACP-ACP-ACP-ACP-ACP-KR</w:t>
            </w: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0A3690D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T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ype I polyketide synthase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6A5F9E7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193603929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714FEA1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141/2141(100%)</w:t>
            </w:r>
          </w:p>
        </w:tc>
      </w:tr>
      <w:tr w:rsidR="00BC5D7E" w14:paraId="7690F81F" w14:textId="77777777">
        <w:trPr>
          <w:trHeight w:val="358"/>
        </w:trPr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69E2593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lastRenderedPageBreak/>
              <w:t>chpE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2B86454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1823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591CF05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KS-KS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-AT-FabA</w:t>
            </w: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463D05E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ypothetical protein AWB61_21400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2E17857F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KZE84808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7691D2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822/1822(100%)</w:t>
            </w:r>
          </w:p>
        </w:tc>
      </w:tr>
      <w:tr w:rsidR="00BC5D7E" w14:paraId="0854124D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328BC6F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F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375D5FA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571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142A722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ER-ACP</w:t>
            </w: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3B6A8475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PfaD family polyunsaturated fatty acid/polyketide biosynthesis protein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0068561F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52257951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DBCA00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70/570(100%)</w:t>
            </w:r>
          </w:p>
        </w:tc>
      </w:tr>
      <w:tr w:rsidR="00BC5D7E" w14:paraId="481C55D2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1C4EC91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G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1585959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65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40C926C3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Thioesterase</w:t>
            </w: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7FE0DD4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lpha/beta fold hydrolase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7096EAB3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7249468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68B6CE7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64/264(100%)</w:t>
            </w:r>
          </w:p>
        </w:tc>
      </w:tr>
      <w:tr w:rsidR="00BC5D7E" w14:paraId="664440D9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02152CE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H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0168B56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37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2903B9D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PPTase</w:t>
            </w: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0EFE196A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bookmarkStart w:id="21" w:name="OLE_LINK53"/>
            <w:bookmarkStart w:id="22" w:name="OLE_LINK54"/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4'-phosphopantetheinyl transferase superfamily protein</w:t>
            </w:r>
            <w:bookmarkEnd w:id="21"/>
            <w:bookmarkEnd w:id="22"/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4521BEC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52257950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AA1A503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36/236(100%)</w:t>
            </w:r>
          </w:p>
        </w:tc>
      </w:tr>
      <w:tr w:rsidR="00BC5D7E" w14:paraId="51090BEE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6378C01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I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2A6E047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478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59AE9928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1A366F65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P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 xml:space="preserve">olysaccharide pyruvyl transferase family protein 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355C43B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373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2F9DBA83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77/477(100%)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ab/>
            </w:r>
          </w:p>
        </w:tc>
      </w:tr>
      <w:tr w:rsidR="00BC5D7E" w14:paraId="30E02102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631B893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+1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326C086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05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758C2AB1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1D4EB420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bookmarkStart w:id="23" w:name="OLE_LINK55"/>
            <w:bookmarkStart w:id="24" w:name="OLE_LINK62"/>
            <w:bookmarkStart w:id="25" w:name="OLE_LINK57"/>
            <w:bookmarkStart w:id="26" w:name="OLE_LINK56"/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ypothetical protein</w:t>
            </w:r>
            <w:bookmarkEnd w:id="23"/>
            <w:bookmarkEnd w:id="24"/>
            <w:bookmarkEnd w:id="25"/>
            <w:bookmarkEnd w:id="26"/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6F60F1C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52257949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752894C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04/204(100%)</w:t>
            </w:r>
          </w:p>
        </w:tc>
      </w:tr>
      <w:tr w:rsidR="00BC5D7E" w14:paraId="7C5F4F8D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215F22A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+2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59C1C4E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3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79AB9008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45C17300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ypothetical protein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296596A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370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9513B5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32/132(100%)</w:t>
            </w:r>
          </w:p>
        </w:tc>
      </w:tr>
      <w:tr w:rsidR="00BC5D7E" w14:paraId="22E30C93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6F7BBC3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+3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78F0B50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2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455E34D9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4A1E382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ypothetical protein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045E244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366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2AA1F93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31/131(100%)</w:t>
            </w:r>
          </w:p>
        </w:tc>
      </w:tr>
      <w:tr w:rsidR="00BC5D7E" w14:paraId="23A2E943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7B662975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+4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1951675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70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62F63591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1A71E80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ypothetical protein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1EDEFAAF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43573363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6B43D08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bookmarkStart w:id="27" w:name="OLE_LINK58"/>
            <w:bookmarkStart w:id="28" w:name="OLE_LINK59"/>
            <w:r>
              <w:rPr>
                <w:rFonts w:ascii="Times New Roman" w:eastAsia="宋体" w:hAnsi="Times New Roman" w:hint="eastAsia"/>
                <w:sz w:val="18"/>
                <w:szCs w:val="18"/>
              </w:rPr>
              <w:t>69/69(100%)</w:t>
            </w:r>
            <w:bookmarkEnd w:id="27"/>
            <w:bookmarkEnd w:id="28"/>
          </w:p>
        </w:tc>
      </w:tr>
      <w:tr w:rsidR="00BC5D7E" w14:paraId="364C1ADA" w14:textId="77777777"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3BDB87AE" w14:textId="77777777" w:rsidR="00BC5D7E" w:rsidRDefault="001537BF">
            <w:pPr>
              <w:spacing w:after="0" w:line="240" w:lineRule="auto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hp+5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6FF0FDF7" w14:textId="77777777" w:rsidR="00BC5D7E" w:rsidRDefault="001537BF">
            <w:pPr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61</w:t>
            </w:r>
          </w:p>
        </w:tc>
        <w:tc>
          <w:tcPr>
            <w:tcW w:w="1248" w:type="dxa"/>
            <w:tcBorders>
              <w:top w:val="single" w:sz="4" w:space="0" w:color="auto"/>
              <w:bottom w:val="single" w:sz="4" w:space="0" w:color="auto"/>
            </w:tcBorders>
          </w:tcPr>
          <w:p w14:paraId="0B4BF22E" w14:textId="77777777" w:rsidR="00BC5D7E" w:rsidRDefault="00BC5D7E">
            <w:pPr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849" w:type="dxa"/>
            <w:tcBorders>
              <w:top w:val="single" w:sz="4" w:space="0" w:color="auto"/>
              <w:bottom w:val="single" w:sz="4" w:space="0" w:color="auto"/>
            </w:tcBorders>
          </w:tcPr>
          <w:p w14:paraId="7B969584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R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 xml:space="preserve">ibonucleoside-diphosphate reductase subunit 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eta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5AF2DBBE" w14:textId="77777777" w:rsidR="00BC5D7E" w:rsidRDefault="001537BF">
            <w:pPr>
              <w:pStyle w:val="HTML"/>
              <w:widowControl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P_043573358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1E4EC5B" w14:textId="77777777" w:rsidR="00BC5D7E" w:rsidRDefault="001537BF">
            <w:pPr>
              <w:spacing w:after="0" w:line="240" w:lineRule="auto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60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/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360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(100%)</w:t>
            </w:r>
          </w:p>
        </w:tc>
      </w:tr>
    </w:tbl>
    <w:p w14:paraId="20AEF517" w14:textId="77777777" w:rsidR="00BC5D7E" w:rsidRDefault="00BC5D7E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14:paraId="72FD294D" w14:textId="59937067" w:rsidR="00BC5D7E" w:rsidRDefault="001537BF" w:rsidP="00112485">
      <w:pPr>
        <w:pStyle w:val="2"/>
        <w:rPr>
          <w:vertAlign w:val="subscript"/>
          <w:lang w:val="en-US"/>
        </w:rPr>
      </w:pPr>
      <w:bookmarkStart w:id="29" w:name="_Toc198304867"/>
      <w:r w:rsidRPr="00112485">
        <w:rPr>
          <w:rFonts w:cs="Times New Roman" w:hint="eastAsia"/>
          <w:lang w:val="en-US"/>
        </w:rPr>
        <w:t>Supp</w:t>
      </w:r>
      <w:r w:rsidRPr="00112485">
        <w:rPr>
          <w:rFonts w:cs="Times New Roman"/>
          <w:lang w:val="en-US"/>
        </w:rPr>
        <w:t xml:space="preserve">lementary </w:t>
      </w:r>
      <w:r w:rsidRPr="008F33AA">
        <w:rPr>
          <w:rFonts w:cs="Times New Roman"/>
          <w:lang w:val="en-US"/>
        </w:rPr>
        <w:t xml:space="preserve">Table </w:t>
      </w:r>
      <w:r w:rsidR="00394B50">
        <w:rPr>
          <w:rFonts w:cs="Times New Roman"/>
          <w:lang w:val="en-US"/>
        </w:rPr>
        <w:t>4</w:t>
      </w:r>
      <w:r w:rsidRPr="008F33AA">
        <w:rPr>
          <w:rFonts w:cs="Times New Roman"/>
          <w:lang w:val="en-US"/>
        </w:rPr>
        <w:t>.</w:t>
      </w:r>
      <w:r w:rsidRPr="008F33AA">
        <w:rPr>
          <w:lang w:val="en-US"/>
        </w:rPr>
        <w:t xml:space="preserve"> </w:t>
      </w:r>
      <w:r w:rsidRPr="00112485">
        <w:rPr>
          <w:b w:val="0"/>
          <w:bCs/>
          <w:lang w:val="en-US"/>
        </w:rPr>
        <w:t xml:space="preserve">Annotation of genes containing </w:t>
      </w:r>
      <w:r w:rsidRPr="00112485">
        <w:rPr>
          <w:rFonts w:ascii="Times New Roman Italic" w:hAnsi="Times New Roman Italic" w:cs="Times New Roman Italic"/>
          <w:b w:val="0"/>
          <w:bCs/>
          <w:i/>
          <w:iCs/>
          <w:lang w:val="en-US"/>
        </w:rPr>
        <w:t>ctp</w:t>
      </w:r>
      <w:r w:rsidRPr="00112485">
        <w:rPr>
          <w:b w:val="0"/>
          <w:bCs/>
          <w:lang w:val="en-US"/>
        </w:rPr>
        <w:t xml:space="preserve"> BGC via BLASTp analysis</w:t>
      </w:r>
      <w:bookmarkEnd w:id="29"/>
      <w:r w:rsidRPr="00112485">
        <w:rPr>
          <w:b w:val="0"/>
          <w:bCs/>
          <w:lang w:val="en-US"/>
        </w:rPr>
        <w:t xml:space="preserve"> </w:t>
      </w:r>
    </w:p>
    <w:tbl>
      <w:tblPr>
        <w:tblStyle w:val="a4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47"/>
        <w:gridCol w:w="760"/>
        <w:gridCol w:w="1529"/>
        <w:gridCol w:w="2391"/>
        <w:gridCol w:w="1600"/>
        <w:gridCol w:w="1354"/>
      </w:tblGrid>
      <w:tr w:rsidR="00BC5D7E" w14:paraId="6B3C7C9D" w14:textId="77777777">
        <w:trPr>
          <w:jc w:val="center"/>
        </w:trPr>
        <w:tc>
          <w:tcPr>
            <w:tcW w:w="747" w:type="dxa"/>
            <w:tcBorders>
              <w:top w:val="single" w:sz="8" w:space="0" w:color="000000"/>
              <w:bottom w:val="single" w:sz="8" w:space="0" w:color="000000"/>
            </w:tcBorders>
          </w:tcPr>
          <w:p w14:paraId="752666C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ORF</w:t>
            </w:r>
          </w:p>
        </w:tc>
        <w:tc>
          <w:tcPr>
            <w:tcW w:w="760" w:type="dxa"/>
            <w:tcBorders>
              <w:top w:val="single" w:sz="8" w:space="0" w:color="000000"/>
              <w:bottom w:val="single" w:sz="8" w:space="0" w:color="000000"/>
            </w:tcBorders>
          </w:tcPr>
          <w:p w14:paraId="5D41F19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No. of amino acids</w:t>
            </w:r>
          </w:p>
        </w:tc>
        <w:tc>
          <w:tcPr>
            <w:tcW w:w="1529" w:type="dxa"/>
            <w:tcBorders>
              <w:top w:val="single" w:sz="8" w:space="0" w:color="000000"/>
              <w:bottom w:val="single" w:sz="8" w:space="0" w:color="000000"/>
            </w:tcBorders>
          </w:tcPr>
          <w:p w14:paraId="45DD9C6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 xml:space="preserve">Function in </w:t>
            </w:r>
            <w:r>
              <w:rPr>
                <w:rFonts w:ascii="Times New Roman Italic" w:eastAsia="宋体" w:hAnsi="Times New Roman Italic" w:cs="Times New Roman Italic"/>
                <w:b/>
                <w:bCs/>
                <w:i/>
                <w:iCs/>
                <w:sz w:val="18"/>
                <w:szCs w:val="18"/>
                <w:lang w:val="en-US"/>
              </w:rPr>
              <w:t>ctp</w:t>
            </w: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 xml:space="preserve"> BGC</w:t>
            </w:r>
          </w:p>
        </w:tc>
        <w:tc>
          <w:tcPr>
            <w:tcW w:w="2391" w:type="dxa"/>
            <w:tcBorders>
              <w:top w:val="single" w:sz="8" w:space="0" w:color="000000"/>
              <w:bottom w:val="single" w:sz="8" w:space="0" w:color="000000"/>
            </w:tcBorders>
          </w:tcPr>
          <w:p w14:paraId="61C5C28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Top hit of homolog function</w:t>
            </w:r>
          </w:p>
        </w:tc>
        <w:tc>
          <w:tcPr>
            <w:tcW w:w="1600" w:type="dxa"/>
            <w:tcBorders>
              <w:top w:val="single" w:sz="8" w:space="0" w:color="000000"/>
              <w:bottom w:val="single" w:sz="8" w:space="0" w:color="000000"/>
            </w:tcBorders>
          </w:tcPr>
          <w:p w14:paraId="7AC4AE33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Homolog accession</w:t>
            </w:r>
          </w:p>
        </w:tc>
        <w:tc>
          <w:tcPr>
            <w:tcW w:w="1354" w:type="dxa"/>
            <w:tcBorders>
              <w:top w:val="single" w:sz="8" w:space="0" w:color="000000"/>
              <w:bottom w:val="single" w:sz="8" w:space="0" w:color="000000"/>
            </w:tcBorders>
          </w:tcPr>
          <w:p w14:paraId="665BCFB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  <w:lang w:val="en-US"/>
              </w:rPr>
              <w:t>Amino acid identity (%)</w:t>
            </w:r>
          </w:p>
        </w:tc>
      </w:tr>
      <w:tr w:rsidR="00BC5D7E" w14:paraId="11D4AD91" w14:textId="77777777">
        <w:trPr>
          <w:jc w:val="center"/>
        </w:trPr>
        <w:tc>
          <w:tcPr>
            <w:tcW w:w="747" w:type="dxa"/>
            <w:tcBorders>
              <w:top w:val="single" w:sz="8" w:space="0" w:color="000000"/>
              <w:bottom w:val="single" w:sz="4" w:space="0" w:color="auto"/>
            </w:tcBorders>
          </w:tcPr>
          <w:p w14:paraId="0A858AC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-4</w:t>
            </w:r>
          </w:p>
        </w:tc>
        <w:tc>
          <w:tcPr>
            <w:tcW w:w="760" w:type="dxa"/>
            <w:tcBorders>
              <w:top w:val="single" w:sz="8" w:space="0" w:color="000000"/>
              <w:bottom w:val="single" w:sz="4" w:space="0" w:color="auto"/>
            </w:tcBorders>
          </w:tcPr>
          <w:p w14:paraId="40298B9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60</w:t>
            </w:r>
          </w:p>
        </w:tc>
        <w:tc>
          <w:tcPr>
            <w:tcW w:w="1529" w:type="dxa"/>
            <w:tcBorders>
              <w:top w:val="single" w:sz="8" w:space="0" w:color="000000"/>
              <w:bottom w:val="single" w:sz="4" w:space="0" w:color="auto"/>
            </w:tcBorders>
          </w:tcPr>
          <w:p w14:paraId="14DD32DE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8" w:space="0" w:color="000000"/>
              <w:bottom w:val="single" w:sz="4" w:space="0" w:color="auto"/>
            </w:tcBorders>
          </w:tcPr>
          <w:p w14:paraId="04F530A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TOBE domain-containing protein</w:t>
            </w:r>
          </w:p>
        </w:tc>
        <w:tc>
          <w:tcPr>
            <w:tcW w:w="1600" w:type="dxa"/>
            <w:tcBorders>
              <w:top w:val="single" w:sz="8" w:space="0" w:color="000000"/>
              <w:bottom w:val="single" w:sz="4" w:space="0" w:color="auto"/>
            </w:tcBorders>
          </w:tcPr>
          <w:p w14:paraId="4D589E35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W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P_051319214.1</w:t>
            </w:r>
          </w:p>
        </w:tc>
        <w:tc>
          <w:tcPr>
            <w:tcW w:w="1354" w:type="dxa"/>
            <w:tcBorders>
              <w:top w:val="single" w:sz="8" w:space="0" w:color="000000"/>
              <w:bottom w:val="single" w:sz="4" w:space="0" w:color="auto"/>
            </w:tcBorders>
          </w:tcPr>
          <w:p w14:paraId="5BBA36C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59/259(100%)</w:t>
            </w:r>
          </w:p>
        </w:tc>
      </w:tr>
      <w:tr w:rsidR="00BC5D7E" w14:paraId="6C7EFD05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2713406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-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3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289AC07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7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53D6FB56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7974E51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M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olybdate ABC transporter substrate-binding protein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14865F55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34607452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0203F29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46/246(100%)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ab/>
            </w:r>
          </w:p>
        </w:tc>
      </w:tr>
      <w:tr w:rsidR="00BC5D7E" w14:paraId="067FDAF5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5EBDAB6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-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2D66095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26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3E81A799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0F0773A0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M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olybdate ABC transporter permease subunit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2BEB68D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28447091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0121BDE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25/225(100%)</w:t>
            </w:r>
          </w:p>
        </w:tc>
      </w:tr>
      <w:tr w:rsidR="00BC5D7E" w14:paraId="39CC9AB2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71FFA2C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-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1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77146CF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358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65A60571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2D2BB0A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bookmarkStart w:id="30" w:name="OLE_LINK24"/>
            <w:bookmarkStart w:id="31" w:name="OLE_LINK23"/>
            <w:r w:rsidRPr="008F33AA">
              <w:rPr>
                <w:rFonts w:ascii="Times New Roman" w:eastAsia="宋体" w:hAnsi="Times New Roman"/>
                <w:sz w:val="18"/>
                <w:szCs w:val="18"/>
              </w:rPr>
              <w:t>M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olybdenum ABC transporter ATP-binding protein</w:t>
            </w:r>
            <w:bookmarkEnd w:id="30"/>
            <w:bookmarkEnd w:id="31"/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00256A30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28447092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66773A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57/357(100%)</w:t>
            </w:r>
          </w:p>
        </w:tc>
      </w:tr>
      <w:tr w:rsidR="00BC5D7E" w14:paraId="0F36CBEA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79577C65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I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2C4C37D0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503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0305E9A1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14E0686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AMP nucleosidase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001229F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28447093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3E18EF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97/497(100%)</w:t>
            </w:r>
          </w:p>
        </w:tc>
      </w:tr>
      <w:tr w:rsidR="00BC5D7E" w14:paraId="47500709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44398EDF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J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6F2AEA0F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55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5C62349D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3E894BEB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T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ransporter substrate-binding domain-containing protein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34324AE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28447094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086FE27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54/254(100%)</w:t>
            </w:r>
          </w:p>
        </w:tc>
      </w:tr>
      <w:tr w:rsidR="00BC5D7E" w14:paraId="392BD94A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642ABE4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R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56D1C99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6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492F50A4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3735728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 xml:space="preserve">LysR family transcriptional regulator 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1878764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QNM94661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605F0AB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95/295(100%)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ab/>
            </w:r>
          </w:p>
        </w:tc>
      </w:tr>
      <w:tr w:rsidR="00BC5D7E" w14:paraId="0812E2D6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623BC38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K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29C9BFA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52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3BC9614D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37A68A5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bookmarkStart w:id="32" w:name="OLE_LINK25"/>
            <w:bookmarkStart w:id="33" w:name="OLE_LINK26"/>
            <w:r>
              <w:rPr>
                <w:rFonts w:ascii="Times New Roman" w:eastAsia="宋体" w:hAnsi="Times New Roman" w:hint="eastAsia"/>
                <w:sz w:val="18"/>
                <w:szCs w:val="18"/>
              </w:rPr>
              <w:t>CTP synthase</w:t>
            </w:r>
            <w:bookmarkEnd w:id="32"/>
            <w:bookmarkEnd w:id="33"/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0B15C40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51319215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D0E48F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51/251(100%)</w:t>
            </w:r>
          </w:p>
        </w:tc>
      </w:tr>
      <w:tr w:rsidR="00BC5D7E" w14:paraId="15F4624F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5794E5CF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L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06412DA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122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0D808E39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17DCE98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ntibiotic biosynthesis monooxygenase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10F81BE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28447097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1952BB9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21/121(100%)</w:t>
            </w:r>
          </w:p>
        </w:tc>
      </w:tr>
      <w:tr w:rsidR="00BC5D7E" w14:paraId="7CB105DC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5B6C363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A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616964D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716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234EDCD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KS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-AT-ACP-AmT-C-A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Leu1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-PCP</w:t>
            </w: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237B995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bookmarkStart w:id="34" w:name="OLE_LINK27"/>
            <w:bookmarkStart w:id="35" w:name="OLE_LINK28"/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ybrid non-ribosomal peptide synthetase/type I polyketide synthase</w:t>
            </w:r>
            <w:bookmarkEnd w:id="34"/>
            <w:bookmarkEnd w:id="35"/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57B6B25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WP_034607454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16E57B1F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715/2715(100%)</w:t>
            </w:r>
          </w:p>
        </w:tc>
      </w:tr>
      <w:tr w:rsidR="00BC5D7E" w14:paraId="3B80CC93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2E3AD29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B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21ACD21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3569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7E04151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C-A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Gln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-PCP-C-A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Ala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-PCP-KS-AT-KR-ACP</w:t>
            </w: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7DAA0CA9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bookmarkStart w:id="36" w:name="OLE_LINK30"/>
            <w:bookmarkStart w:id="37" w:name="OLE_LINK29"/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ybrid non-ribosomal peptide synthetase/type I polyketide synthase</w:t>
            </w:r>
            <w:bookmarkEnd w:id="36"/>
            <w:bookmarkEnd w:id="37"/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7FB4B29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28447098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2344D2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568/3568(100%)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ab/>
            </w:r>
          </w:p>
        </w:tc>
      </w:tr>
      <w:tr w:rsidR="00BC5D7E" w14:paraId="1EB2701F" w14:textId="77777777">
        <w:trPr>
          <w:trHeight w:val="598"/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5735037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lastRenderedPageBreak/>
              <w:t>ctpC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27D29A7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380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557C7D7A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</w:rPr>
              <w:t>C-A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Val/Ile/Leu2</w:t>
            </w:r>
            <w:r w:rsidRPr="008F33AA">
              <w:rPr>
                <w:rFonts w:ascii="Times New Roman" w:eastAsia="宋体" w:hAnsi="Times New Roman"/>
                <w:sz w:val="18"/>
                <w:szCs w:val="18"/>
              </w:rPr>
              <w:t>-PCP-E-C-PCP-TE</w:t>
            </w: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23E69EA5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Non-ribosomal peptide synthetase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6160D3F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28447099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5AAFA0A3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379/2379(100%)</w:t>
            </w:r>
          </w:p>
        </w:tc>
      </w:tr>
      <w:tr w:rsidR="00BC5D7E" w14:paraId="1D5B6958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3E84261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D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6EB6D9A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1814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77C8176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KS-AT-ACP-ACP-ACP-ACP-KR</w:t>
            </w: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5236DEDA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bookmarkStart w:id="38" w:name="OLE_LINK31"/>
            <w:bookmarkStart w:id="39" w:name="OLE_LINK32"/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T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ype I polyketide synthase</w:t>
            </w:r>
            <w:bookmarkEnd w:id="38"/>
            <w:bookmarkEnd w:id="39"/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1E10249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84300472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6C589510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152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/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2152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(100%)</w:t>
            </w:r>
          </w:p>
        </w:tc>
      </w:tr>
      <w:tr w:rsidR="00BC5D7E" w14:paraId="05F49F37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56E5296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E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3072962F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55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36F8584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KR</w:t>
            </w: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705F4F0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T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ype I polyketide synthase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13683C2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84300472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20D77D7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54/354(100%)</w:t>
            </w:r>
          </w:p>
        </w:tc>
      </w:tr>
      <w:tr w:rsidR="00BC5D7E" w14:paraId="7600781E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148CACD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E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73CE8B5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838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55C56CE3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KS-KS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-AT-FabA</w:t>
            </w: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11EF3548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 xml:space="preserve">eta-ketoacyl synthase N-terminal-like domain-containing protein 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20DBC57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28447101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2A32B2C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837/1837(100%)</w:t>
            </w:r>
          </w:p>
        </w:tc>
      </w:tr>
      <w:tr w:rsidR="00BC5D7E" w14:paraId="76988BF1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0B0D073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F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0DDAAD9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03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19431157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ER-ACP</w:t>
            </w: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3CFCFE03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bookmarkStart w:id="40" w:name="OLE_LINK34"/>
            <w:bookmarkStart w:id="41" w:name="OLE_LINK33"/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P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faD family polyunsaturated fatty acid/polyketide biosynthesis protein</w:t>
            </w:r>
            <w:bookmarkEnd w:id="40"/>
            <w:bookmarkEnd w:id="41"/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50A996E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51319216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150EDF4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02/602(100%)</w:t>
            </w:r>
          </w:p>
        </w:tc>
      </w:tr>
      <w:tr w:rsidR="00BC5D7E" w14:paraId="75C9FB10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553DA4FF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G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38EF9BA3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66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5B327D40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Thioesterase</w:t>
            </w: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3AFBF39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lpha/beta fold hydrolase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6EBBCA0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51319217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354366C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65/265(100%)</w:t>
            </w:r>
          </w:p>
        </w:tc>
      </w:tr>
      <w:tr w:rsidR="00BC5D7E" w14:paraId="67DD7647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60B185C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H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1567066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478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2C6C8936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5AD8AB84" w14:textId="77777777" w:rsidR="00BC5D7E" w:rsidRPr="008F33AA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P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olysaccharide pyruvyl transferase family protein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4538CB0F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157462049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2ED2CBB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77/477(100%)</w:t>
            </w:r>
          </w:p>
        </w:tc>
      </w:tr>
      <w:tr w:rsidR="00BC5D7E" w14:paraId="4E7340B5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360F835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+1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0C2EA2F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21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742F531E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5694A13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ypothetical protein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1EFA2DA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51319218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7EB7062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20/220(100%)</w:t>
            </w:r>
          </w:p>
        </w:tc>
      </w:tr>
      <w:tr w:rsidR="00BC5D7E" w14:paraId="7D7BB913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3686516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+2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59EE64C4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191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299C8673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74DEBC0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EAL domain-containing protein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1FE1032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34607623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1642030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190/1190(100%)</w:t>
            </w:r>
          </w:p>
        </w:tc>
      </w:tr>
      <w:tr w:rsidR="00BC5D7E" w14:paraId="41018BBA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0E78065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+3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2D970102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92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150E6A51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65116EEE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H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ypothetical protein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68D98191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157462050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7B4C811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1/291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(100%)</w:t>
            </w:r>
          </w:p>
        </w:tc>
      </w:tr>
      <w:tr w:rsidR="00BC5D7E" w14:paraId="3AAF6D70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  <w:bottom w:val="single" w:sz="4" w:space="0" w:color="auto"/>
            </w:tcBorders>
          </w:tcPr>
          <w:p w14:paraId="735A2AEB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+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4</w:t>
            </w:r>
          </w:p>
        </w:tc>
        <w:tc>
          <w:tcPr>
            <w:tcW w:w="760" w:type="dxa"/>
            <w:tcBorders>
              <w:top w:val="single" w:sz="4" w:space="0" w:color="auto"/>
              <w:bottom w:val="single" w:sz="4" w:space="0" w:color="auto"/>
            </w:tcBorders>
          </w:tcPr>
          <w:p w14:paraId="652D7D1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73</w:t>
            </w: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14:paraId="1D24E826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</w:tcPr>
          <w:p w14:paraId="2BEAB8E5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HEPN domain-containing protein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66C400C8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28447104.1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</w:tcPr>
          <w:p w14:paraId="085EDF76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72/172(100%)</w:t>
            </w:r>
          </w:p>
        </w:tc>
      </w:tr>
      <w:tr w:rsidR="00BC5D7E" w14:paraId="3FDA508F" w14:textId="77777777">
        <w:trPr>
          <w:jc w:val="center"/>
        </w:trPr>
        <w:tc>
          <w:tcPr>
            <w:tcW w:w="747" w:type="dxa"/>
            <w:tcBorders>
              <w:top w:val="single" w:sz="4" w:space="0" w:color="auto"/>
            </w:tcBorders>
          </w:tcPr>
          <w:p w14:paraId="770624AC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Times New Roman Italic" w:eastAsia="宋体" w:hAnsi="Times New Roman Italic" w:cs="Times New Roman Italic"/>
                <w:i/>
                <w:iCs/>
                <w:sz w:val="18"/>
                <w:szCs w:val="18"/>
                <w:lang w:val="en-US"/>
              </w:rPr>
              <w:t>ctp+</w:t>
            </w:r>
            <w:r>
              <w:rPr>
                <w:rFonts w:ascii="Times New Roman Italic" w:eastAsia="宋体" w:hAnsi="Times New Roman Italic" w:cs="Times New Roman Italic" w:hint="eastAsia"/>
                <w:i/>
                <w:iCs/>
                <w:sz w:val="18"/>
                <w:szCs w:val="18"/>
                <w:lang w:val="en-US"/>
              </w:rPr>
              <w:t>5</w:t>
            </w:r>
          </w:p>
        </w:tc>
        <w:tc>
          <w:tcPr>
            <w:tcW w:w="760" w:type="dxa"/>
            <w:tcBorders>
              <w:top w:val="single" w:sz="4" w:space="0" w:color="auto"/>
            </w:tcBorders>
          </w:tcPr>
          <w:p w14:paraId="41B9C329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94</w:t>
            </w:r>
          </w:p>
        </w:tc>
        <w:tc>
          <w:tcPr>
            <w:tcW w:w="1529" w:type="dxa"/>
            <w:tcBorders>
              <w:top w:val="single" w:sz="4" w:space="0" w:color="auto"/>
            </w:tcBorders>
          </w:tcPr>
          <w:p w14:paraId="0E80CC4C" w14:textId="77777777" w:rsidR="00BC5D7E" w:rsidRDefault="00BC5D7E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391" w:type="dxa"/>
            <w:tcBorders>
              <w:top w:val="single" w:sz="4" w:space="0" w:color="auto"/>
            </w:tcBorders>
          </w:tcPr>
          <w:p w14:paraId="7E2A2F43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bookmarkStart w:id="42" w:name="OLE_LINK35"/>
            <w:bookmarkStart w:id="43" w:name="OLE_LINK36"/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N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ucleotidyltransferase domain-containing protein</w:t>
            </w:r>
            <w:bookmarkEnd w:id="42"/>
            <w:bookmarkEnd w:id="43"/>
          </w:p>
        </w:tc>
        <w:tc>
          <w:tcPr>
            <w:tcW w:w="1600" w:type="dxa"/>
            <w:tcBorders>
              <w:top w:val="single" w:sz="4" w:space="0" w:color="auto"/>
            </w:tcBorders>
          </w:tcPr>
          <w:p w14:paraId="33640B43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WP_028447105.1</w:t>
            </w:r>
          </w:p>
        </w:tc>
        <w:tc>
          <w:tcPr>
            <w:tcW w:w="1354" w:type="dxa"/>
            <w:tcBorders>
              <w:top w:val="single" w:sz="4" w:space="0" w:color="auto"/>
            </w:tcBorders>
          </w:tcPr>
          <w:p w14:paraId="2010CECD" w14:textId="77777777" w:rsidR="00BC5D7E" w:rsidRDefault="001537BF">
            <w:pPr>
              <w:widowControl/>
              <w:spacing w:after="0" w:line="240" w:lineRule="auto"/>
              <w:jc w:val="left"/>
              <w:outlineLvl w:val="1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93/93(100%)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ab/>
            </w:r>
          </w:p>
        </w:tc>
      </w:tr>
    </w:tbl>
    <w:p w14:paraId="63C45432" w14:textId="650DBF12" w:rsidR="00F16D2C" w:rsidRDefault="00F16D2C">
      <w:pPr>
        <w:spacing w:after="0" w:line="240" w:lineRule="auto"/>
      </w:pPr>
    </w:p>
    <w:p w14:paraId="023C797F" w14:textId="2F9875D9" w:rsidR="00394B50" w:rsidRDefault="00F16D2C">
      <w:pPr>
        <w:spacing w:after="0" w:line="240" w:lineRule="auto"/>
      </w:pPr>
      <w:r>
        <w:br w:type="page"/>
      </w:r>
    </w:p>
    <w:p w14:paraId="27C954C5" w14:textId="7C0BDA8E" w:rsidR="00394B50" w:rsidRPr="00832841" w:rsidRDefault="00394B50" w:rsidP="00832841">
      <w:pPr>
        <w:pStyle w:val="2"/>
        <w:rPr>
          <w:noProof/>
          <w:lang w:val="en-US"/>
        </w:rPr>
      </w:pPr>
      <w:bookmarkStart w:id="44" w:name="_Toc198304868"/>
      <w:r w:rsidRPr="006321C3">
        <w:rPr>
          <w:rFonts w:hint="eastAsia"/>
          <w:lang w:val="en-US"/>
        </w:rPr>
        <w:lastRenderedPageBreak/>
        <w:t>Supp</w:t>
      </w:r>
      <w:r w:rsidRPr="006321C3">
        <w:rPr>
          <w:lang w:val="en-US"/>
        </w:rPr>
        <w:t xml:space="preserve">lementary </w:t>
      </w:r>
      <w:r w:rsidRPr="008F33AA">
        <w:rPr>
          <w:lang w:val="en-US"/>
        </w:rPr>
        <w:t xml:space="preserve">Table </w:t>
      </w:r>
      <w:r>
        <w:rPr>
          <w:lang w:val="en-US"/>
        </w:rPr>
        <w:t>5</w:t>
      </w:r>
      <w:r w:rsidRPr="008F33AA">
        <w:rPr>
          <w:rFonts w:eastAsia="宋体"/>
          <w:lang w:val="en-US"/>
        </w:rPr>
        <w:t xml:space="preserve">.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 xml:space="preserve">H (600 MHz) and </w:t>
      </w:r>
      <w:r w:rsidRPr="008F33AA">
        <w:rPr>
          <w:b w:val="0"/>
          <w:bCs/>
          <w:vertAlign w:val="superscript"/>
          <w:lang w:val="en-US"/>
        </w:rPr>
        <w:t>13</w:t>
      </w:r>
      <w:r w:rsidRPr="008F33AA">
        <w:rPr>
          <w:b w:val="0"/>
          <w:bCs/>
          <w:lang w:val="en-US"/>
        </w:rPr>
        <w:t>C (150 MHz) NMR Data of</w:t>
      </w:r>
      <w:r w:rsidRPr="008F33AA">
        <w:rPr>
          <w:rFonts w:eastAsia="宋体"/>
          <w:b w:val="0"/>
          <w:bCs/>
          <w:lang w:val="en-US"/>
        </w:rPr>
        <w:t xml:space="preserve"> </w:t>
      </w:r>
      <w:r>
        <w:rPr>
          <w:rFonts w:eastAsia="宋体"/>
          <w:lang w:val="en-US"/>
        </w:rPr>
        <w:t>1</w:t>
      </w:r>
      <w:r w:rsidRPr="008F33AA">
        <w:rPr>
          <w:rFonts w:eastAsia="宋体"/>
          <w:b w:val="0"/>
          <w:bCs/>
          <w:lang w:val="en-US"/>
        </w:rPr>
        <w:t xml:space="preserve"> </w:t>
      </w:r>
      <w:r w:rsidRPr="008F33AA">
        <w:rPr>
          <w:b w:val="0"/>
          <w:bCs/>
          <w:lang w:val="en-US"/>
        </w:rPr>
        <w:t xml:space="preserve">in </w:t>
      </w:r>
      <w:r w:rsidRPr="008F33AA">
        <w:rPr>
          <w:rFonts w:eastAsia="宋体"/>
          <w:b w:val="0"/>
          <w:bCs/>
          <w:lang w:val="en-US"/>
        </w:rPr>
        <w:t>DMSO-</w:t>
      </w:r>
      <w:r w:rsidRPr="008F33AA">
        <w:rPr>
          <w:rFonts w:eastAsia="宋体"/>
          <w:b w:val="0"/>
          <w:bCs/>
          <w:i/>
          <w:lang w:val="en-US"/>
        </w:rPr>
        <w:t>d</w:t>
      </w:r>
      <w:r w:rsidRPr="008F33AA">
        <w:rPr>
          <w:rFonts w:eastAsia="宋体"/>
          <w:b w:val="0"/>
          <w:bCs/>
          <w:vertAlign w:val="subscript"/>
          <w:lang w:val="en-US"/>
        </w:rPr>
        <w:t>6</w:t>
      </w:r>
      <w:bookmarkEnd w:id="44"/>
    </w:p>
    <w:p w14:paraId="644D2DF5" w14:textId="6935E77D" w:rsidR="009030FE" w:rsidRPr="00115251" w:rsidRDefault="009030FE" w:rsidP="00115251">
      <w:pPr>
        <w:spacing w:after="0" w:line="240" w:lineRule="auto"/>
        <w:jc w:val="center"/>
        <w:outlineLvl w:val="1"/>
        <w:rPr>
          <w:rFonts w:ascii="Times New Roman" w:eastAsia="宋体" w:hAnsi="Times New Roman"/>
          <w:sz w:val="20"/>
          <w:szCs w:val="20"/>
          <w:vertAlign w:val="subscript"/>
        </w:rPr>
      </w:pPr>
      <w:r w:rsidRPr="009030FE">
        <w:rPr>
          <w:rFonts w:ascii="Times New Roman" w:eastAsia="宋体" w:hAnsi="Times New Roman"/>
          <w:noProof/>
          <w:sz w:val="20"/>
          <w:szCs w:val="20"/>
          <w:vertAlign w:val="subscript"/>
          <w:lang w:val="en-US"/>
        </w:rPr>
        <w:drawing>
          <wp:inline distT="0" distB="0" distL="0" distR="0" wp14:anchorId="57CF7F6D" wp14:editId="4C71FFD0">
            <wp:extent cx="4829908" cy="1283362"/>
            <wp:effectExtent l="0" t="0" r="0" b="0"/>
            <wp:docPr id="172969979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9699795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864570" cy="12925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5"/>
        <w:gridCol w:w="851"/>
        <w:gridCol w:w="1134"/>
        <w:gridCol w:w="1780"/>
        <w:gridCol w:w="1843"/>
        <w:gridCol w:w="1490"/>
      </w:tblGrid>
      <w:tr w:rsidR="00394B50" w14:paraId="4CF69834" w14:textId="77777777" w:rsidTr="00B43371">
        <w:trPr>
          <w:trHeight w:val="302"/>
          <w:jc w:val="center"/>
        </w:trPr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1C5E13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4F5E823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7B5E2C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no</w:t>
            </w:r>
          </w:p>
        </w:tc>
        <w:tc>
          <w:tcPr>
            <w:tcW w:w="291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7C9B6A0" w14:textId="12228590" w:rsidR="00394B50" w:rsidRDefault="00394B50" w:rsidP="00B43371">
            <w:pPr>
              <w:spacing w:after="0" w:line="240" w:lineRule="auto"/>
              <w:jc w:val="both"/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  <w:t>1</w:t>
            </w:r>
          </w:p>
        </w:tc>
        <w:tc>
          <w:tcPr>
            <w:tcW w:w="333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06FD2C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b/>
                <w:bCs/>
                <w:sz w:val="18"/>
                <w:szCs w:val="18"/>
              </w:rPr>
            </w:pPr>
          </w:p>
        </w:tc>
      </w:tr>
      <w:tr w:rsidR="00394B50" w14:paraId="4986CCBD" w14:textId="77777777" w:rsidTr="00B43371">
        <w:trPr>
          <w:trHeight w:val="302"/>
          <w:jc w:val="center"/>
        </w:trPr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B39D04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3F8991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31540D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ype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165A19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in Hz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2F5191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楷体" w:eastAsia="楷体" w:hAnsi="楷体" w:hint="eastAsia"/>
                <w:i/>
                <w:sz w:val="18"/>
                <w:szCs w:val="18"/>
              </w:rPr>
              <w:t>△</w:t>
            </w: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4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D13FB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楷体" w:eastAsia="楷体" w:hAnsi="楷体" w:hint="eastAsia"/>
                <w:i/>
                <w:sz w:val="18"/>
                <w:szCs w:val="18"/>
              </w:rPr>
              <w:t>△</w:t>
            </w: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c</w:t>
            </w:r>
          </w:p>
        </w:tc>
      </w:tr>
      <w:tr w:rsidR="00394B50" w14:paraId="523CFE72" w14:textId="77777777" w:rsidTr="0003290B">
        <w:trPr>
          <w:trHeight w:val="274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5369466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hp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08BEABC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15D1647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a</w:t>
            </w:r>
          </w:p>
          <w:p w14:paraId="1D06E06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2BDC70D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42E2C22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103E186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393BB60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-N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42C43A9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D085DD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4505CB2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5, C</w:t>
            </w:r>
          </w:p>
          <w:p w14:paraId="0A4FE90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9.8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36AC1C3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3C3664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7.5, CH</w:t>
            </w:r>
          </w:p>
          <w:p w14:paraId="7A37E57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5.1, CH</w:t>
            </w:r>
          </w:p>
          <w:p w14:paraId="4D6B1C7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212FBC0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780" w:type="dxa"/>
            <w:tcBorders>
              <w:top w:val="single" w:sz="4" w:space="0" w:color="auto"/>
              <w:left w:val="nil"/>
              <w:right w:val="nil"/>
            </w:tcBorders>
          </w:tcPr>
          <w:p w14:paraId="3F4E08C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2FB2994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6, dd (2.9, 14.8)</w:t>
            </w:r>
          </w:p>
          <w:p w14:paraId="71AEDF0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08, dd (9.7, 14.8)</w:t>
            </w:r>
          </w:p>
          <w:p w14:paraId="5CAE1BA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85, m</w:t>
            </w:r>
            <w:r w:rsidRPr="008F33AA"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  <w:lang w:val="en-US"/>
              </w:rPr>
              <w:t>a</w:t>
            </w:r>
          </w:p>
          <w:p w14:paraId="1E66C97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65, m</w:t>
            </w:r>
          </w:p>
          <w:p w14:paraId="684C2CE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49, d (5.4)</w:t>
            </w:r>
          </w:p>
          <w:p w14:paraId="4D64779C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7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 xml:space="preserve">.20, 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s</w:t>
            </w:r>
          </w:p>
          <w:p w14:paraId="224D6AA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75, s</w:t>
            </w:r>
          </w:p>
          <w:p w14:paraId="0F01270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7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.60, d (8.9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</w:tcPr>
          <w:p w14:paraId="3A428D9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﹢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1</w:t>
            </w:r>
          </w:p>
          <w:p w14:paraId="263E71C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﹢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1</w:t>
            </w:r>
          </w:p>
          <w:p w14:paraId="449EF72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17C0DD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F2C1BA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A2D4C4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6D50B2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490" w:type="dxa"/>
            <w:tcBorders>
              <w:top w:val="single" w:sz="4" w:space="0" w:color="auto"/>
              <w:left w:val="nil"/>
              <w:right w:val="nil"/>
            </w:tcBorders>
          </w:tcPr>
          <w:p w14:paraId="7618ACB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BA66CA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AA4094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7204E03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01AFF7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66C65AF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629C38B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1E391B9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  <w:p w14:paraId="0FE4A93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2</w:t>
            </w:r>
          </w:p>
        </w:tc>
      </w:tr>
      <w:tr w:rsidR="00394B50" w14:paraId="7C0AE262" w14:textId="77777777" w:rsidTr="00B43371">
        <w:trPr>
          <w:trHeight w:val="932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08FA363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Thr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01FF2E9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35ABBA7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181E208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56D1F69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</w:p>
          <w:p w14:paraId="4FECDC4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4CCACA0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69.9, C</w:t>
            </w:r>
          </w:p>
          <w:p w14:paraId="1AB590F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8.6, CH</w:t>
            </w:r>
          </w:p>
          <w:p w14:paraId="42880BF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7.1, CH</w:t>
            </w:r>
          </w:p>
          <w:p w14:paraId="783F8BD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9.7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right w:val="nil"/>
            </w:tcBorders>
          </w:tcPr>
          <w:p w14:paraId="38E5C9F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283095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1, dd (6.5, 8.3)</w:t>
            </w:r>
          </w:p>
          <w:p w14:paraId="580A0FF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512796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5, d (6.4)</w:t>
            </w:r>
          </w:p>
          <w:p w14:paraId="00C7362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91, d (8.3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</w:tcPr>
          <w:p w14:paraId="7574A38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﹢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1</w:t>
            </w:r>
          </w:p>
          <w:p w14:paraId="16B2181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953B3A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B20D4F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25967E1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490" w:type="dxa"/>
            <w:tcBorders>
              <w:top w:val="single" w:sz="4" w:space="0" w:color="auto"/>
              <w:left w:val="nil"/>
              <w:right w:val="nil"/>
            </w:tcBorders>
          </w:tcPr>
          <w:p w14:paraId="196F1B7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67D23B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9CFA62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4E26FAD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4872ED6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5</w:t>
            </w:r>
          </w:p>
        </w:tc>
      </w:tr>
      <w:tr w:rsidR="00394B50" w14:paraId="1FC7AAFE" w14:textId="77777777" w:rsidTr="00B43371">
        <w:trPr>
          <w:trHeight w:val="949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489BB28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Thr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181BBDB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7B4A719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71F5AD8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79104E3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</w:p>
          <w:p w14:paraId="0194A8C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3F1AF72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69.9, C</w:t>
            </w:r>
          </w:p>
          <w:p w14:paraId="0888D43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7.7, CH</w:t>
            </w:r>
          </w:p>
          <w:p w14:paraId="0440F0C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6.6, CH</w:t>
            </w:r>
          </w:p>
          <w:p w14:paraId="4A61FD1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9.2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right w:val="nil"/>
            </w:tcBorders>
          </w:tcPr>
          <w:p w14:paraId="2C379D1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C937D7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2, dd (4.0, 8.3)</w:t>
            </w:r>
          </w:p>
          <w:p w14:paraId="7140F17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94, m</w:t>
            </w:r>
          </w:p>
          <w:p w14:paraId="637CDED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96, d (6.4)</w:t>
            </w:r>
          </w:p>
          <w:p w14:paraId="487CB76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00, d (6.8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</w:tcPr>
          <w:p w14:paraId="73944B6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B1D5A4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﹢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1</w:t>
            </w:r>
          </w:p>
          <w:p w14:paraId="501C2D2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</w:t>
            </w:r>
          </w:p>
          <w:p w14:paraId="63FC29B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</w:tc>
        <w:tc>
          <w:tcPr>
            <w:tcW w:w="1490" w:type="dxa"/>
            <w:tcBorders>
              <w:top w:val="single" w:sz="4" w:space="0" w:color="auto"/>
              <w:left w:val="nil"/>
              <w:right w:val="nil"/>
            </w:tcBorders>
          </w:tcPr>
          <w:p w14:paraId="5BD8824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C0ADE3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67FBF0E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47565AC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6E4BA3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7</w:t>
            </w:r>
          </w:p>
        </w:tc>
      </w:tr>
      <w:tr w:rsidR="00394B50" w14:paraId="03815CE6" w14:textId="77777777" w:rsidTr="00B43371">
        <w:trPr>
          <w:trHeight w:val="1266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49F786C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dhd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37FB269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39051B1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a</w:t>
            </w:r>
          </w:p>
          <w:p w14:paraId="13ED3B3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0F04879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3BD3707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</w:p>
          <w:p w14:paraId="398D9A2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085FDB1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</w:p>
          <w:p w14:paraId="6064735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08A9D21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7</w:t>
            </w:r>
          </w:p>
          <w:p w14:paraId="75ED44A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</w:p>
          <w:p w14:paraId="2A705A8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334E5B3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9</w:t>
            </w:r>
          </w:p>
          <w:p w14:paraId="600F1DB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</w:p>
          <w:p w14:paraId="3EF38DD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2094FF7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</w:p>
          <w:p w14:paraId="0F1A59D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00F486F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</w:p>
          <w:p w14:paraId="3FEB462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3FEEAFB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</w:p>
          <w:p w14:paraId="42D6EBB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</w:t>
            </w:r>
          </w:p>
          <w:p w14:paraId="4A1DEA8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a</w:t>
            </w:r>
          </w:p>
          <w:p w14:paraId="78BC14F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b</w:t>
            </w:r>
          </w:p>
          <w:p w14:paraId="627D173A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</w:p>
          <w:p w14:paraId="73F101A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</w:p>
          <w:p w14:paraId="7FD87D7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2F52215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0.5, C</w:t>
            </w:r>
          </w:p>
          <w:p w14:paraId="7CD6AC3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29AE75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1BA9072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4.4, CH</w:t>
            </w:r>
          </w:p>
          <w:p w14:paraId="3E83951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1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8FB893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9, CH</w:t>
            </w:r>
          </w:p>
          <w:p w14:paraId="44CBF87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6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007E63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2A18996A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CC2368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6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1B2834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08640BE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12931C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0.4, CH</w:t>
            </w:r>
          </w:p>
          <w:p w14:paraId="2466594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6, CH</w:t>
            </w:r>
          </w:p>
          <w:p w14:paraId="057B0FE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D1D9E2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448BA6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4, CH</w:t>
            </w:r>
          </w:p>
          <w:p w14:paraId="052327F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0.3, CH</w:t>
            </w:r>
          </w:p>
          <w:p w14:paraId="30C09A20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7E5995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6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E385EA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394AB9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7986FE2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4.7, CH</w:t>
            </w:r>
          </w:p>
          <w:p w14:paraId="4AD09FD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3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right w:val="nil"/>
            </w:tcBorders>
          </w:tcPr>
          <w:p w14:paraId="408FEEC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CC7A6D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57, dd (7.4, 14.3)</w:t>
            </w:r>
          </w:p>
          <w:p w14:paraId="4259B8C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712058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4.2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969F89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51, m</w:t>
            </w:r>
          </w:p>
          <w:p w14:paraId="51725A5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39, m</w:t>
            </w:r>
          </w:p>
          <w:p w14:paraId="2B00E99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5, m</w:t>
            </w:r>
          </w:p>
          <w:p w14:paraId="5D0E16D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3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08F909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EAB0A8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3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2BFF22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3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8B992F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24869F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F16AC9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3E7A74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908E57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559146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570703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58CA0D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90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5F02B21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23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577FF3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42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786C46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23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829CB6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45, m</w:t>
            </w:r>
          </w:p>
          <w:p w14:paraId="366D37C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04, d (6.2)</w:t>
            </w:r>
          </w:p>
          <w:p w14:paraId="17010BA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50, d (8.9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</w:tcPr>
          <w:p w14:paraId="1E29016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lastRenderedPageBreak/>
              <w:t>0</w:t>
            </w:r>
          </w:p>
          <w:p w14:paraId="2626957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</w:t>
            </w:r>
          </w:p>
          <w:p w14:paraId="313FFA8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E7AC4C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6DC589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E407A2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3</w:t>
            </w:r>
          </w:p>
          <w:p w14:paraId="5A9AA1A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79375C3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BD9120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3194856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9CEC6D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3</w:t>
            </w:r>
          </w:p>
          <w:p w14:paraId="7CAEFAB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5FD481A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767E378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63255D2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2B72BD9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0</w:t>
            </w:r>
          </w:p>
          <w:p w14:paraId="6BE0145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0E78EFD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5096321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2D0DA46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</w:t>
            </w:r>
          </w:p>
          <w:p w14:paraId="7F68044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478752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C341C7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4</w:t>
            </w:r>
          </w:p>
          <w:p w14:paraId="6635926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303EF6C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490" w:type="dxa"/>
            <w:tcBorders>
              <w:top w:val="single" w:sz="4" w:space="0" w:color="auto"/>
              <w:left w:val="nil"/>
              <w:right w:val="nil"/>
            </w:tcBorders>
          </w:tcPr>
          <w:p w14:paraId="7A8D027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EA4332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4C4A066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EE4649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AF430D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7502EAE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BFB1D6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2</w:t>
            </w:r>
          </w:p>
          <w:p w14:paraId="3BA3BEC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3DAA14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569D11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788722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890C8A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56E206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6CDF088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3572AD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2124C8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lastRenderedPageBreak/>
              <w:t>0</w:t>
            </w:r>
          </w:p>
          <w:p w14:paraId="130D834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872C85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367B7D6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3A86B82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D54756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C29EA0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3F0506E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3EE6DAB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3</w:t>
            </w:r>
          </w:p>
          <w:p w14:paraId="396219B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</w:tc>
      </w:tr>
      <w:tr w:rsidR="00394B50" w14:paraId="6B648887" w14:textId="77777777" w:rsidTr="00B43371">
        <w:trPr>
          <w:trHeight w:val="2194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14D587B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Hoh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5EC579F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58E4A87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571F856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a</w:t>
            </w:r>
          </w:p>
          <w:p w14:paraId="6F4D34F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7FF5567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020428A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a</w:t>
            </w:r>
          </w:p>
          <w:p w14:paraId="7498FC9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2C1E155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</w:p>
          <w:p w14:paraId="192603F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62733EF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4.5, C</w:t>
            </w:r>
          </w:p>
          <w:p w14:paraId="7A43B64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3.6, CH</w:t>
            </w:r>
          </w:p>
          <w:p w14:paraId="12B51AF0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7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8D72BF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01BDDD0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6.3, C</w:t>
            </w:r>
          </w:p>
          <w:p w14:paraId="6BD5F20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6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9B3844A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6E6D1D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00CFF7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8, C</w:t>
            </w:r>
          </w:p>
        </w:tc>
        <w:tc>
          <w:tcPr>
            <w:tcW w:w="1780" w:type="dxa"/>
            <w:tcBorders>
              <w:top w:val="single" w:sz="4" w:space="0" w:color="auto"/>
              <w:left w:val="nil"/>
              <w:right w:val="nil"/>
            </w:tcBorders>
          </w:tcPr>
          <w:p w14:paraId="2DB17AA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CBC481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12, m</w:t>
            </w:r>
          </w:p>
          <w:p w14:paraId="2E2777B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69, m</w:t>
            </w:r>
          </w:p>
          <w:p w14:paraId="3B29B3D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65, m</w:t>
            </w:r>
          </w:p>
          <w:p w14:paraId="49E5876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587CEF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68, m</w:t>
            </w:r>
          </w:p>
          <w:p w14:paraId="461B7FB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64, m</w:t>
            </w:r>
          </w:p>
          <w:p w14:paraId="27FF933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7, m</w:t>
            </w:r>
          </w:p>
          <w:p w14:paraId="12BF182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</w:tcPr>
          <w:p w14:paraId="480F012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5</w:t>
            </w:r>
          </w:p>
          <w:p w14:paraId="02AB7B8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7</w:t>
            </w:r>
          </w:p>
          <w:p w14:paraId="07AF8FE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4</w:t>
            </w:r>
          </w:p>
          <w:p w14:paraId="7530C69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B409E9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2910D38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2</w:t>
            </w:r>
          </w:p>
          <w:p w14:paraId="058EF52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86075B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0791F54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2</w:t>
            </w:r>
          </w:p>
        </w:tc>
        <w:tc>
          <w:tcPr>
            <w:tcW w:w="1490" w:type="dxa"/>
            <w:tcBorders>
              <w:top w:val="single" w:sz="4" w:space="0" w:color="auto"/>
              <w:left w:val="nil"/>
              <w:right w:val="nil"/>
            </w:tcBorders>
          </w:tcPr>
          <w:p w14:paraId="057B9D4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24D89A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4</w:t>
            </w:r>
          </w:p>
          <w:p w14:paraId="23A5C15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3</w:t>
            </w:r>
          </w:p>
          <w:p w14:paraId="28F767D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7</w:t>
            </w:r>
          </w:p>
          <w:p w14:paraId="3657B49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DB8E17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3</w:t>
            </w:r>
          </w:p>
          <w:p w14:paraId="18AFA5A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2</w:t>
            </w:r>
          </w:p>
          <w:p w14:paraId="257282F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  <w:p w14:paraId="3517C16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</w:tr>
      <w:tr w:rsidR="00394B50" w14:paraId="7F6AAAA3" w14:textId="77777777" w:rsidTr="00B43371">
        <w:trPr>
          <w:trHeight w:val="1258"/>
          <w:jc w:val="center"/>
        </w:trPr>
        <w:tc>
          <w:tcPr>
            <w:tcW w:w="1055" w:type="dxa"/>
            <w:tcBorders>
              <w:top w:val="single" w:sz="4" w:space="0" w:color="auto"/>
            </w:tcBorders>
          </w:tcPr>
          <w:p w14:paraId="0AD68EA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Moba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642AFD1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603D7C6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31DA7C1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25D693A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33EB7B0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BDCBEE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59.9, C</w:t>
            </w:r>
          </w:p>
          <w:p w14:paraId="0E9540B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02.3, C</w:t>
            </w:r>
          </w:p>
          <w:p w14:paraId="0EE0BCB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3.9, CH</w:t>
            </w:r>
          </w:p>
          <w:p w14:paraId="5EB4AB9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5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  <w:p w14:paraId="5426D9E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780" w:type="dxa"/>
            <w:tcBorders>
              <w:top w:val="single" w:sz="4" w:space="0" w:color="auto"/>
            </w:tcBorders>
          </w:tcPr>
          <w:p w14:paraId="71815E6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B0FBB8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3.39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59A451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01, d (7.1)</w:t>
            </w:r>
          </w:p>
          <w:p w14:paraId="3A58964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00, d (7.1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389503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75D66F6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</w:t>
            </w:r>
          </w:p>
          <w:p w14:paraId="3E7D536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68F4A5A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C83C35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</w:tc>
        <w:tc>
          <w:tcPr>
            <w:tcW w:w="1490" w:type="dxa"/>
            <w:tcBorders>
              <w:top w:val="single" w:sz="4" w:space="0" w:color="auto"/>
            </w:tcBorders>
          </w:tcPr>
          <w:p w14:paraId="35E9F25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B02D89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673CACD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DBEA72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  <w:p w14:paraId="361FDCE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</w:tr>
    </w:tbl>
    <w:p w14:paraId="3A2120CF" w14:textId="77777777" w:rsidR="00394B50" w:rsidRPr="005C2D32" w:rsidRDefault="00394B50" w:rsidP="00394B50">
      <w:pPr>
        <w:spacing w:after="0" w:line="240" w:lineRule="auto"/>
        <w:jc w:val="both"/>
        <w:rPr>
          <w:rFonts w:ascii="Times New Roman" w:hAnsi="Times New Roman"/>
          <w:color w:val="000000" w:themeColor="text1"/>
          <w:sz w:val="21"/>
          <w:szCs w:val="21"/>
        </w:rPr>
      </w:pPr>
      <w:r w:rsidRPr="005C2D32">
        <w:rPr>
          <w:rFonts w:ascii="Times New Roman" w:hAnsi="Times New Roman"/>
          <w:i/>
          <w:color w:val="000000" w:themeColor="text1"/>
          <w:sz w:val="21"/>
          <w:szCs w:val="21"/>
          <w:vertAlign w:val="superscript"/>
        </w:rPr>
        <w:t>a</w:t>
      </w:r>
      <w:r w:rsidRPr="005C2D32">
        <w:rPr>
          <w:rFonts w:ascii="Times New Roman" w:hAnsi="Times New Roman"/>
          <w:color w:val="000000" w:themeColor="text1"/>
          <w:sz w:val="21"/>
          <w:szCs w:val="21"/>
        </w:rPr>
        <w:t xml:space="preserve"> overlapped</w:t>
      </w:r>
    </w:p>
    <w:p w14:paraId="23F466C3" w14:textId="224C1661" w:rsidR="00394B50" w:rsidRPr="005C2D32" w:rsidRDefault="00394B50" w:rsidP="00394B50">
      <w:pPr>
        <w:spacing w:after="0" w:line="240" w:lineRule="auto"/>
        <w:jc w:val="both"/>
        <w:rPr>
          <w:rFonts w:ascii="Times New Roman" w:hAnsi="Times New Roman"/>
          <w:color w:val="000000" w:themeColor="text1"/>
          <w:sz w:val="21"/>
          <w:szCs w:val="21"/>
          <w:lang w:val="en-US"/>
        </w:rPr>
      </w:pPr>
      <w:r w:rsidRPr="005C2D32">
        <w:rPr>
          <w:rFonts w:ascii="Times New Roman" w:hAnsi="Times New Roman" w:hint="eastAsia"/>
          <w:i/>
          <w:color w:val="000000" w:themeColor="text1"/>
          <w:sz w:val="21"/>
          <w:szCs w:val="21"/>
          <w:vertAlign w:val="superscript"/>
          <w:lang w:val="en-US"/>
        </w:rPr>
        <w:t>b</w:t>
      </w:r>
      <w:r w:rsidRPr="005C2D32">
        <w:rPr>
          <w:rFonts w:ascii="楷体" w:eastAsia="楷体" w:hAnsi="楷体" w:hint="eastAsia"/>
          <w:i/>
          <w:color w:val="000000" w:themeColor="text1"/>
          <w:sz w:val="18"/>
          <w:szCs w:val="18"/>
          <w:lang w:val="en-US"/>
        </w:rPr>
        <w:t>△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C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lang w:val="en-US"/>
        </w:rPr>
        <w:t xml:space="preserve"> =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 xml:space="preserve"> 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C (</w:t>
      </w:r>
      <w:r w:rsidR="00B002BF">
        <w:rPr>
          <w:rFonts w:ascii="Times New Roman" w:eastAsia="宋体" w:hAnsi="Times New Roman"/>
          <w:b/>
          <w:color w:val="000000" w:themeColor="text1"/>
          <w:sz w:val="18"/>
          <w:szCs w:val="18"/>
          <w:vertAlign w:val="subscript"/>
          <w:lang w:val="en-US"/>
        </w:rPr>
        <w:t>1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)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lang w:val="en-US"/>
        </w:rPr>
        <w:t>-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C(megapolipeptin A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begin"/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  <w:lang w:val="en-US"/>
        </w:rPr>
        <w:instrText xml:space="preserve"> ADDIN EN.CITE &lt;EndNote&gt;&lt;Cite&gt;&lt;Author&gt;Bruno S. Paulo&lt;/Author&gt;&lt;Year&gt;2024&lt;/Year&gt;&lt;RecNum&gt;102&lt;/RecNum&gt;&lt;DisplayText&gt;&lt;style face="superscript"&gt;1&lt;/style&gt;&lt;/DisplayText&gt;&lt;record&gt;&lt;rec-number&gt;102&lt;/rec-number&gt;&lt;foreign-keys&gt;&lt;key app="EN" db-id="2we9tpwtq20ze4etpst50xstp00axezpsdee" timestamp="1720788660"&gt;102&lt;/key&gt;&lt;/foreign-keys&gt;&lt;ref-type name="Journal Article"&gt;17&lt;/ref-type&gt;&lt;contributors&gt;&lt;authors&gt;&lt;author&gt;Bruno S. Paulo, Michael J. J. Recchia, Sanghoon Lee, et al.&lt;/author&gt;&lt;/authors&gt;&lt;/contributors&gt;&lt;titles&gt;&lt;title&gt;Discovery of megapolipeptins by genome mining of a Burkholderiales bacteria collection&lt;/title&gt;&lt;secondary-title&gt;ChemRxiv&lt;/secondary-title&gt;&lt;/titles&gt;&lt;periodical&gt;&lt;full-title&gt;ChemRxiv&lt;/full-title&gt;&lt;/periodical&gt;&lt;num-vols&gt;This content is a preprint and has not been peer-reviewed&lt;/num-vols&gt;&lt;dates&gt;&lt;year&gt;2024&lt;/year&gt;&lt;/dates&gt;&lt;urls&gt;&lt;/urls&gt;&lt;electronic-resource-num&gt;10.26434/chemrxiv-2024-rt3sh&lt;/electronic-resource-num&gt;&lt;/record&gt;&lt;/Cite&gt;&lt;/EndNote&gt;</w:instrTex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separate"/>
      </w:r>
      <w:r w:rsidR="005C2D32" w:rsidRPr="005C2D32"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  <w:vertAlign w:val="superscript"/>
          <w:lang w:val="en-US"/>
        </w:rPr>
        <w:t>1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end"/>
      </w:r>
      <w:r w:rsidR="00123301"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)</w:t>
      </w:r>
    </w:p>
    <w:p w14:paraId="72171E34" w14:textId="5C035384" w:rsidR="00394B50" w:rsidRPr="005C2D32" w:rsidRDefault="00394B50" w:rsidP="00394B50">
      <w:pPr>
        <w:spacing w:after="0" w:line="240" w:lineRule="auto"/>
        <w:jc w:val="both"/>
        <w:rPr>
          <w:rFonts w:ascii="Times New Roman" w:hAnsi="Times New Roman"/>
          <w:color w:val="000000" w:themeColor="text1"/>
          <w:sz w:val="21"/>
          <w:szCs w:val="21"/>
          <w:lang w:val="en-US"/>
        </w:rPr>
      </w:pPr>
      <w:r w:rsidRPr="005C2D32">
        <w:rPr>
          <w:rFonts w:ascii="Times New Roman" w:hAnsi="Times New Roman"/>
          <w:i/>
          <w:color w:val="000000" w:themeColor="text1"/>
          <w:sz w:val="21"/>
          <w:szCs w:val="21"/>
          <w:vertAlign w:val="superscript"/>
          <w:lang w:val="en-US"/>
        </w:rPr>
        <w:t>c</w:t>
      </w:r>
      <w:r w:rsidRPr="005C2D32">
        <w:rPr>
          <w:rFonts w:ascii="楷体" w:eastAsia="楷体" w:hAnsi="楷体" w:hint="eastAsia"/>
          <w:i/>
          <w:color w:val="000000" w:themeColor="text1"/>
          <w:sz w:val="18"/>
          <w:szCs w:val="18"/>
          <w:lang w:val="en-US"/>
        </w:rPr>
        <w:t>△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H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lang w:val="en-US"/>
        </w:rPr>
        <w:t xml:space="preserve"> =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 xml:space="preserve"> 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H (</w:t>
      </w:r>
      <w:r w:rsidR="00B002BF">
        <w:rPr>
          <w:rFonts w:ascii="Times New Roman" w:eastAsia="宋体" w:hAnsi="Times New Roman"/>
          <w:b/>
          <w:color w:val="000000" w:themeColor="text1"/>
          <w:sz w:val="18"/>
          <w:szCs w:val="18"/>
          <w:vertAlign w:val="subscript"/>
          <w:lang w:val="en-US"/>
        </w:rPr>
        <w:t>1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)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lang w:val="en-US"/>
        </w:rPr>
        <w:t>-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H (megapolipeptin A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begin"/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  <w:lang w:val="en-US"/>
        </w:rPr>
        <w:instrText xml:space="preserve"> ADDIN EN.CITE &lt;EndNote&gt;&lt;Cite&gt;&lt;Author&gt;Bruno S. Paulo&lt;/Author&gt;&lt;Year&gt;2024&lt;/Year&gt;&lt;RecNum&gt;102&lt;/RecNum&gt;&lt;DisplayText&gt;&lt;style face="superscript"&gt;1&lt;/style&gt;&lt;/DisplayText&gt;&lt;record&gt;&lt;rec-number&gt;102&lt;/rec-number&gt;&lt;foreign-keys&gt;&lt;key app="EN" db-id="2we9tpwtq20ze4etpst50xstp00axezpsdee" timestamp="1720788660"&gt;102&lt;/key&gt;&lt;/foreign-keys&gt;&lt;ref-type name="Journal Article"&gt;17&lt;/ref-type&gt;&lt;contributors&gt;&lt;authors&gt;&lt;author&gt;Bruno S. Paulo, Michael J. J. Recchia, Sanghoon Lee, et al.&lt;/author&gt;&lt;/authors&gt;&lt;/contributors&gt;&lt;titles&gt;&lt;title&gt;Discovery of megapolipeptins by genome mining of a Burkholderiales bacteria collection&lt;/title&gt;&lt;secondary-title&gt;ChemRxiv&lt;/secondary-title&gt;&lt;/titles&gt;&lt;periodical&gt;&lt;full-title&gt;ChemRxiv&lt;/full-title&gt;&lt;/periodical&gt;&lt;num-vols&gt;This content is a preprint and has not been peer-reviewed&lt;/num-vols&gt;&lt;dates&gt;&lt;year&gt;2024&lt;/year&gt;&lt;/dates&gt;&lt;urls&gt;&lt;/urls&gt;&lt;electronic-resource-num&gt;10.26434/chemrxiv-2024-rt3sh&lt;/electronic-resource-num&gt;&lt;/record&gt;&lt;/Cite&gt;&lt;/EndNote&gt;</w:instrTex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separate"/>
      </w:r>
      <w:r w:rsidR="005C2D32" w:rsidRPr="005C2D32"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  <w:vertAlign w:val="superscript"/>
          <w:lang w:val="en-US"/>
        </w:rPr>
        <w:t>1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end"/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 xml:space="preserve">) </w:t>
      </w:r>
    </w:p>
    <w:p w14:paraId="3568CF94" w14:textId="658D6AF0" w:rsidR="00394B50" w:rsidRPr="005C2D32" w:rsidRDefault="00F16D2C" w:rsidP="005C2D32">
      <w:pPr>
        <w:spacing w:after="0" w:line="240" w:lineRule="auto"/>
        <w:rPr>
          <w:color w:val="000000" w:themeColor="text1"/>
          <w:sz w:val="21"/>
          <w:lang w:val="en-US"/>
        </w:rPr>
      </w:pPr>
      <w:r w:rsidRPr="005C2D32">
        <w:rPr>
          <w:color w:val="000000" w:themeColor="text1"/>
          <w:sz w:val="21"/>
          <w:lang w:val="en-US"/>
        </w:rPr>
        <w:br w:type="page"/>
      </w:r>
    </w:p>
    <w:p w14:paraId="4CBF5841" w14:textId="6DCC7BA9" w:rsidR="00394B50" w:rsidRPr="00832841" w:rsidRDefault="00394B50" w:rsidP="00832841">
      <w:pPr>
        <w:pStyle w:val="2"/>
        <w:rPr>
          <w:noProof/>
          <w:lang w:val="en-US"/>
        </w:rPr>
      </w:pPr>
      <w:bookmarkStart w:id="45" w:name="_Toc198304869"/>
      <w:r w:rsidRPr="006321C3">
        <w:rPr>
          <w:rFonts w:hint="eastAsia"/>
          <w:lang w:val="en-US"/>
        </w:rPr>
        <w:lastRenderedPageBreak/>
        <w:t>Supp</w:t>
      </w:r>
      <w:r w:rsidRPr="006321C3">
        <w:rPr>
          <w:lang w:val="en-US"/>
        </w:rPr>
        <w:t xml:space="preserve">lementary </w:t>
      </w:r>
      <w:r w:rsidRPr="008F33AA">
        <w:rPr>
          <w:lang w:val="en-US"/>
        </w:rPr>
        <w:t xml:space="preserve">Table </w:t>
      </w:r>
      <w:r>
        <w:rPr>
          <w:lang w:val="en-US"/>
        </w:rPr>
        <w:t>6</w:t>
      </w:r>
      <w:r w:rsidRPr="008F33AA">
        <w:rPr>
          <w:rFonts w:eastAsia="宋体"/>
          <w:lang w:val="en-US"/>
        </w:rPr>
        <w:t xml:space="preserve">.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 xml:space="preserve">H (500 MHz) and </w:t>
      </w:r>
      <w:r w:rsidRPr="008F33AA">
        <w:rPr>
          <w:b w:val="0"/>
          <w:bCs/>
          <w:vertAlign w:val="superscript"/>
          <w:lang w:val="en-US"/>
        </w:rPr>
        <w:t>13</w:t>
      </w:r>
      <w:r w:rsidRPr="008F33AA">
        <w:rPr>
          <w:b w:val="0"/>
          <w:bCs/>
          <w:lang w:val="en-US"/>
        </w:rPr>
        <w:t>C (125 MHz) NMR Data of</w:t>
      </w:r>
      <w:r w:rsidRPr="008F33AA">
        <w:rPr>
          <w:rFonts w:eastAsia="宋体"/>
          <w:b w:val="0"/>
          <w:bCs/>
          <w:lang w:val="en-US"/>
        </w:rPr>
        <w:t xml:space="preserve"> </w:t>
      </w:r>
      <w:r>
        <w:rPr>
          <w:rFonts w:eastAsia="宋体"/>
          <w:lang w:val="en-US"/>
        </w:rPr>
        <w:t>2</w:t>
      </w:r>
      <w:r w:rsidRPr="008F33AA">
        <w:rPr>
          <w:rFonts w:eastAsia="宋体"/>
          <w:b w:val="0"/>
          <w:bCs/>
          <w:lang w:val="en-US"/>
        </w:rPr>
        <w:t xml:space="preserve"> </w:t>
      </w:r>
      <w:r w:rsidRPr="008F33AA">
        <w:rPr>
          <w:b w:val="0"/>
          <w:bCs/>
          <w:lang w:val="en-US"/>
        </w:rPr>
        <w:t xml:space="preserve">in </w:t>
      </w:r>
      <w:r w:rsidRPr="008F33AA">
        <w:rPr>
          <w:rFonts w:eastAsia="宋体"/>
          <w:b w:val="0"/>
          <w:bCs/>
          <w:lang w:val="en-US"/>
        </w:rPr>
        <w:t>DMSO-</w:t>
      </w:r>
      <w:r w:rsidRPr="008F33AA">
        <w:rPr>
          <w:rFonts w:eastAsia="宋体"/>
          <w:b w:val="0"/>
          <w:bCs/>
          <w:i/>
          <w:lang w:val="en-US"/>
        </w:rPr>
        <w:t>d</w:t>
      </w:r>
      <w:r w:rsidRPr="008F33AA">
        <w:rPr>
          <w:rFonts w:eastAsia="宋体"/>
          <w:b w:val="0"/>
          <w:bCs/>
          <w:vertAlign w:val="subscript"/>
          <w:lang w:val="en-US"/>
        </w:rPr>
        <w:t>6</w:t>
      </w:r>
      <w:bookmarkEnd w:id="45"/>
    </w:p>
    <w:p w14:paraId="42DBB508" w14:textId="10FC1AB9" w:rsidR="009030FE" w:rsidRDefault="009030FE" w:rsidP="006C4DB5">
      <w:pPr>
        <w:spacing w:after="0" w:line="240" w:lineRule="auto"/>
        <w:jc w:val="center"/>
        <w:outlineLvl w:val="1"/>
        <w:rPr>
          <w:rFonts w:ascii="Times New Roman" w:eastAsia="宋体" w:hAnsi="Times New Roman"/>
          <w:sz w:val="20"/>
          <w:szCs w:val="20"/>
          <w:vertAlign w:val="subscript"/>
        </w:rPr>
      </w:pPr>
      <w:r w:rsidRPr="009030FE">
        <w:rPr>
          <w:rFonts w:ascii="Times New Roman" w:eastAsia="宋体" w:hAnsi="Times New Roman"/>
          <w:noProof/>
          <w:sz w:val="20"/>
          <w:szCs w:val="20"/>
          <w:vertAlign w:val="subscript"/>
          <w:lang w:val="en-US"/>
        </w:rPr>
        <w:drawing>
          <wp:inline distT="0" distB="0" distL="0" distR="0" wp14:anchorId="1D91BBEA" wp14:editId="2B19B0D1">
            <wp:extent cx="4783016" cy="1198014"/>
            <wp:effectExtent l="0" t="0" r="0" b="0"/>
            <wp:docPr id="208536120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5361205" name=""/>
                    <pic:cNvPicPr/>
                  </pic:nvPicPr>
                  <pic:blipFill rotWithShape="1">
                    <a:blip r:embed="rId9"/>
                    <a:srcRect b="15119"/>
                    <a:stretch/>
                  </pic:blipFill>
                  <pic:spPr bwMode="auto">
                    <a:xfrm>
                      <a:off x="0" y="0"/>
                      <a:ext cx="4821848" cy="12077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1055"/>
        <w:gridCol w:w="1134"/>
        <w:gridCol w:w="2171"/>
        <w:gridCol w:w="1168"/>
        <w:gridCol w:w="1774"/>
      </w:tblGrid>
      <w:tr w:rsidR="00394B50" w14:paraId="4A267ECF" w14:textId="77777777" w:rsidTr="00B43371">
        <w:trPr>
          <w:trHeight w:val="302"/>
          <w:jc w:val="center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3A9855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</w:p>
        </w:tc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96D184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948FBB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no</w:t>
            </w:r>
          </w:p>
        </w:tc>
        <w:tc>
          <w:tcPr>
            <w:tcW w:w="330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FED5DA5" w14:textId="032C93F9" w:rsidR="00394B50" w:rsidRDefault="00394B50" w:rsidP="00B43371">
            <w:pPr>
              <w:spacing w:after="0" w:line="240" w:lineRule="auto"/>
              <w:jc w:val="both"/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  <w:t>2</w:t>
            </w:r>
          </w:p>
        </w:tc>
        <w:tc>
          <w:tcPr>
            <w:tcW w:w="294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2E455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b/>
                <w:bCs/>
                <w:sz w:val="18"/>
                <w:szCs w:val="18"/>
              </w:rPr>
            </w:pPr>
          </w:p>
        </w:tc>
      </w:tr>
      <w:tr w:rsidR="00394B50" w14:paraId="196EE77D" w14:textId="77777777" w:rsidTr="00B43371">
        <w:trPr>
          <w:trHeight w:val="302"/>
          <w:jc w:val="center"/>
        </w:trPr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1DB962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</w:p>
        </w:tc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01B3C0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DB337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ype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52EC7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in Hz)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345A76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楷体" w:eastAsia="楷体" w:hAnsi="楷体" w:hint="eastAsia"/>
                <w:i/>
                <w:sz w:val="18"/>
                <w:szCs w:val="18"/>
              </w:rPr>
              <w:t>△</w:t>
            </w: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23514E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楷体" w:eastAsia="楷体" w:hAnsi="楷体" w:hint="eastAsia"/>
                <w:i/>
                <w:sz w:val="18"/>
                <w:szCs w:val="18"/>
              </w:rPr>
              <w:t>△</w:t>
            </w: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c</w:t>
            </w:r>
          </w:p>
        </w:tc>
      </w:tr>
      <w:tr w:rsidR="00394B50" w14:paraId="70BC1044" w14:textId="77777777" w:rsidTr="00B43371">
        <w:trPr>
          <w:trHeight w:val="2194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4EB3618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hpa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52B15DF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796DE7F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a</w:t>
            </w:r>
          </w:p>
          <w:p w14:paraId="086849B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23E0D5D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0377485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121FA2F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62BB209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-N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3FDE124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570FED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1AEC98E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73.4, C</w:t>
            </w:r>
          </w:p>
          <w:p w14:paraId="01B1BA5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39.9, CH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  <w:t>2</w:t>
            </w:r>
          </w:p>
          <w:p w14:paraId="1A477EB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  <w:p w14:paraId="43D41E4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67.5, CH</w:t>
            </w:r>
          </w:p>
          <w:p w14:paraId="3B9A495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55.1, CH</w:t>
            </w:r>
          </w:p>
          <w:p w14:paraId="28FC1CE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0.4, CH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  <w:t>2</w:t>
            </w:r>
          </w:p>
          <w:p w14:paraId="6AEE317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4EEBC69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</w:pPr>
          </w:p>
          <w:p w14:paraId="462E898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  <w:t>2.26, dd (2.2, 14.6)</w:t>
            </w:r>
          </w:p>
          <w:p w14:paraId="025E4DB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  <w:t>2.08, dd (9.8, 14.6)</w:t>
            </w:r>
          </w:p>
          <w:p w14:paraId="76D756B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  <w:t>3.85, m</w:t>
            </w:r>
            <w:r w:rsidRPr="008F33AA"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  <w:lang w:val="en-US"/>
              </w:rPr>
              <w:t>a</w:t>
            </w:r>
          </w:p>
          <w:p w14:paraId="3E278FE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  <w:t>3.64, m</w:t>
            </w:r>
          </w:p>
          <w:p w14:paraId="0EC7F8B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  <w:t>3.49, d (4.7)</w:t>
            </w:r>
          </w:p>
          <w:p w14:paraId="289D6AFC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  <w:lang w:val="en-US"/>
              </w:rPr>
              <w:t>7</w:t>
            </w:r>
            <w:r w:rsidRPr="008F33AA"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  <w:t xml:space="preserve">.18, </w:t>
            </w:r>
            <w:r w:rsidRPr="008F33AA"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  <w:lang w:val="en-US"/>
              </w:rPr>
              <w:t>s</w:t>
            </w:r>
          </w:p>
          <w:p w14:paraId="3A1E0B9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  <w:t>6.76, s</w:t>
            </w:r>
          </w:p>
          <w:p w14:paraId="2DB00CC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  <w:lang w:val="en-US"/>
              </w:rPr>
              <w:t>7</w:t>
            </w:r>
            <w:r w:rsidRPr="008F33AA">
              <w:rPr>
                <w:rFonts w:ascii="Times New Roman" w:eastAsia="宋体" w:hAnsi="Times New Roman"/>
                <w:color w:val="000000" w:themeColor="text1"/>
                <w:sz w:val="18"/>
                <w:szCs w:val="18"/>
                <w:lang w:val="en-US"/>
              </w:rPr>
              <w:t>.55, d (9.1)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55E7157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D2F7B0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18EAA1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920B85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74D602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E6DF9D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C160F1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654C928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59D59D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08BA9E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901C9E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64AA70B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79B3DEB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475284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  <w:p w14:paraId="1D97961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B65F02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3</w:t>
            </w:r>
          </w:p>
        </w:tc>
      </w:tr>
      <w:tr w:rsidR="00394B50" w14:paraId="3756A562" w14:textId="77777777" w:rsidTr="00B43371">
        <w:trPr>
          <w:trHeight w:val="416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79C8EEB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Thr1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2C7A156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629307A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3D9A3EB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61655F5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</w:p>
          <w:p w14:paraId="0906F9B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6BA710B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69.8, C</w:t>
            </w:r>
          </w:p>
          <w:p w14:paraId="0339F70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58.6, CH</w:t>
            </w:r>
          </w:p>
          <w:p w14:paraId="61C6B5C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7.1, CH</w:t>
            </w:r>
          </w:p>
          <w:p w14:paraId="1F37DB1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9.7, CH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3CDD361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  <w:p w14:paraId="0D70A1F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21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35024E8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84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348A998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05, d (6.4)</w:t>
            </w:r>
          </w:p>
          <w:p w14:paraId="4430DB1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77, d (8.3)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21529FC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79C98B7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3F8F23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071A7B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633BC8A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078CCEB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FE1F5A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A98E41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36737F4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07E6ABB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9</w:t>
            </w:r>
          </w:p>
        </w:tc>
      </w:tr>
      <w:tr w:rsidR="00394B50" w14:paraId="4F2FCBCE" w14:textId="77777777" w:rsidTr="00B43371">
        <w:trPr>
          <w:trHeight w:val="274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12137DE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Thr2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10D14CC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487B239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3710512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08056EE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</w:p>
          <w:p w14:paraId="537D515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09A5546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69.8, C</w:t>
            </w:r>
          </w:p>
          <w:p w14:paraId="26A32A2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57.6, CH</w:t>
            </w:r>
          </w:p>
          <w:p w14:paraId="5C94683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6.9, CH</w:t>
            </w:r>
          </w:p>
          <w:p w14:paraId="446DF3B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9.2, CH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492BC47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  <w:p w14:paraId="2F1CF54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33, dd (4.3, 8.7)</w:t>
            </w:r>
          </w:p>
          <w:p w14:paraId="04FA7BC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93, m</w:t>
            </w:r>
          </w:p>
          <w:p w14:paraId="186BA37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0.95, d (6.1)</w:t>
            </w:r>
          </w:p>
          <w:p w14:paraId="7469DC3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7.80, d (8.6)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1C325D1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</w:t>
            </w:r>
          </w:p>
          <w:p w14:paraId="5328E71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6335FA4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28CF53F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34D5840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E36AAB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1240858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504F4B8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  <w:p w14:paraId="0D108E4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3</w:t>
            </w:r>
          </w:p>
        </w:tc>
      </w:tr>
      <w:tr w:rsidR="00394B50" w14:paraId="53D1B00B" w14:textId="77777777" w:rsidTr="00B43371">
        <w:trPr>
          <w:trHeight w:val="557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77AA81A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dhda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633C485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1AAF403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a</w:t>
            </w:r>
          </w:p>
          <w:p w14:paraId="504044D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4C9CEBE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3B12DEE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</w:p>
          <w:p w14:paraId="5DFEF40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18E57B4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</w:p>
          <w:p w14:paraId="36B7237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2AD9644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7</w:t>
            </w:r>
          </w:p>
          <w:p w14:paraId="70E9BB6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</w:p>
          <w:p w14:paraId="51C7720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6B6E4A1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9</w:t>
            </w:r>
          </w:p>
          <w:p w14:paraId="011D1C2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</w:p>
          <w:p w14:paraId="54CD452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61E2CC3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</w:p>
          <w:p w14:paraId="54C190F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20E2D03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</w:p>
          <w:p w14:paraId="385A6CDA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000EBAB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</w:p>
          <w:p w14:paraId="501ED2C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</w:t>
            </w:r>
          </w:p>
          <w:p w14:paraId="498A0320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a</w:t>
            </w:r>
          </w:p>
          <w:p w14:paraId="4EA6C56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b</w:t>
            </w:r>
          </w:p>
          <w:p w14:paraId="6EEF038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</w:p>
          <w:p w14:paraId="62669A4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</w:p>
          <w:p w14:paraId="153A2A0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736C29C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0.4, C</w:t>
            </w:r>
          </w:p>
          <w:p w14:paraId="178AED0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7B4725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70929DE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4.4, CH</w:t>
            </w:r>
          </w:p>
          <w:p w14:paraId="43BFEF1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1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5445FA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6, CH</w:t>
            </w:r>
          </w:p>
          <w:p w14:paraId="1B15A39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6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832AF1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B7455F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91265DA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1DA51D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F82391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1D5D41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0.3, CH</w:t>
            </w:r>
          </w:p>
          <w:p w14:paraId="033760CA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7E88C95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0A1535C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807E8A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4, CH</w:t>
            </w:r>
          </w:p>
          <w:p w14:paraId="5276498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0.2, CH</w:t>
            </w:r>
          </w:p>
          <w:p w14:paraId="1EEEC21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898B93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7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606F43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.9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3D3850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14A3F78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5.2, CH</w:t>
            </w:r>
          </w:p>
          <w:p w14:paraId="715AB0C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1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3F3BD25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  <w:p w14:paraId="7501927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.55, dd (7.2, 13.9)</w:t>
            </w:r>
          </w:p>
          <w:p w14:paraId="585C11C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.36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5F21FA2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4.21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35863FE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.51, m</w:t>
            </w:r>
          </w:p>
          <w:p w14:paraId="7A4E27F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3.39, m</w:t>
            </w:r>
          </w:p>
          <w:p w14:paraId="235FADD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39, m</w:t>
            </w:r>
          </w:p>
          <w:p w14:paraId="289C975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21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1A6627E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25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5C1610E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35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5593400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25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0D0C9C7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.91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37DB837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7B4EED8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1DFA4B1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261EF03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lastRenderedPageBreak/>
              <w:t>1.99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0BF35A4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11DB5B3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2748204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1.91, m</w:t>
            </w:r>
            <w:r>
              <w:rPr>
                <w:rFonts w:ascii="Times New Roman" w:eastAsia="宋体" w:hAnsi="Times New Roman"/>
                <w:i/>
                <w:iCs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150A497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.25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46B00FC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1.41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6B5A00B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.25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76DA218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3.45, m</w:t>
            </w:r>
          </w:p>
          <w:p w14:paraId="294528F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.04, d (6.4)</w:t>
            </w:r>
          </w:p>
          <w:p w14:paraId="5D41350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8.47, d (8.8)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299BB78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</w:t>
            </w:r>
          </w:p>
          <w:p w14:paraId="55DC0D5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</w:t>
            </w:r>
          </w:p>
          <w:p w14:paraId="75F9440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6B4D1C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1E0D9E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7A130F5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484123F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60DE28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DB6F03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E2A2BC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2</w:t>
            </w:r>
          </w:p>
          <w:p w14:paraId="42DF055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0DC47A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1DB586D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803CB2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2494F6E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01D12E1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+ 0.1</w:t>
            </w:r>
          </w:p>
          <w:p w14:paraId="50E24CA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14A4494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7D9C6E7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7546386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1EF70C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79C78C7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76588B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0D3A2D7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0BEE2FF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BB3613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  <w:p w14:paraId="3BA4405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744EB2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9FEDF3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61C5E77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04EB48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2</w:t>
            </w:r>
          </w:p>
          <w:p w14:paraId="66714EA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2</w:t>
            </w:r>
          </w:p>
          <w:p w14:paraId="23E336C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EBA78C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2</w:t>
            </w:r>
          </w:p>
          <w:p w14:paraId="32B7E1A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2</w:t>
            </w:r>
          </w:p>
          <w:p w14:paraId="535987F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CC1A13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1B5375D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2</w:t>
            </w:r>
          </w:p>
          <w:p w14:paraId="6BDC299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7834956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lastRenderedPageBreak/>
              <w:t>0</w:t>
            </w:r>
          </w:p>
          <w:p w14:paraId="1455049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2</w:t>
            </w:r>
          </w:p>
          <w:p w14:paraId="1C9EAD5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0E6BAB5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5398AA7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2</w:t>
            </w:r>
          </w:p>
          <w:p w14:paraId="22D0F8E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  <w:p w14:paraId="45EA06B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  <w:p w14:paraId="3E1189C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1DF809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36541C6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2</w:t>
            </w:r>
          </w:p>
        </w:tc>
      </w:tr>
      <w:tr w:rsidR="00394B50" w14:paraId="5B4708BC" w14:textId="77777777" w:rsidTr="00B43371">
        <w:trPr>
          <w:trHeight w:val="2194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2E5B8B0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Hoha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08F1A77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39B2803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0FED546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1ECB195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7098852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a</w:t>
            </w:r>
          </w:p>
          <w:p w14:paraId="26394C3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7F2D970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</w:p>
          <w:p w14:paraId="130882A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</w:p>
          <w:p w14:paraId="4887F0E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/7-COO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2231409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3.7, C</w:t>
            </w:r>
          </w:p>
          <w:p w14:paraId="5687613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2.6, CH</w:t>
            </w:r>
          </w:p>
          <w:p w14:paraId="22A9EAC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B9FAB2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5.9, C</w:t>
            </w:r>
          </w:p>
          <w:p w14:paraId="6776DEF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654D99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102C3540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B037EF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6, C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202B863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0C9428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18, m</w:t>
            </w:r>
          </w:p>
          <w:p w14:paraId="040903C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73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8E232D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8C47A1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71, m</w:t>
            </w:r>
          </w:p>
          <w:p w14:paraId="348D332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64, m</w:t>
            </w:r>
          </w:p>
          <w:p w14:paraId="27F034B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8, m</w:t>
            </w:r>
          </w:p>
          <w:p w14:paraId="4523FAC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05835A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2.27, brs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23100D1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</w:t>
            </w:r>
          </w:p>
          <w:p w14:paraId="39D2B34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</w:t>
            </w:r>
          </w:p>
          <w:p w14:paraId="63354E3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</w:t>
            </w:r>
          </w:p>
          <w:p w14:paraId="0F0570A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FF"/>
                <w:sz w:val="18"/>
                <w:szCs w:val="18"/>
              </w:rPr>
            </w:pPr>
          </w:p>
          <w:p w14:paraId="5EBEF7F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</w:t>
            </w:r>
          </w:p>
          <w:p w14:paraId="5F3B243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AE8D38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+ 0.1</w:t>
            </w:r>
          </w:p>
          <w:p w14:paraId="5108C14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57ECBB8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FE417D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3</w:t>
            </w:r>
          </w:p>
          <w:p w14:paraId="5C738A7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5793DEA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FF"/>
                <w:sz w:val="18"/>
                <w:szCs w:val="18"/>
              </w:rPr>
            </w:pPr>
          </w:p>
          <w:p w14:paraId="5ED0B9C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874DC3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02</w:t>
            </w:r>
          </w:p>
          <w:p w14:paraId="063115A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0</w:t>
            </w:r>
          </w:p>
          <w:p w14:paraId="2418822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FF"/>
                <w:sz w:val="18"/>
                <w:szCs w:val="18"/>
              </w:rPr>
            </w:pPr>
          </w:p>
        </w:tc>
      </w:tr>
      <w:tr w:rsidR="00394B50" w14:paraId="7DAA26F1" w14:textId="77777777" w:rsidTr="00B43371">
        <w:trPr>
          <w:trHeight w:val="1258"/>
          <w:jc w:val="center"/>
        </w:trPr>
        <w:tc>
          <w:tcPr>
            <w:tcW w:w="851" w:type="dxa"/>
            <w:tcBorders>
              <w:top w:val="single" w:sz="4" w:space="0" w:color="auto"/>
            </w:tcBorders>
          </w:tcPr>
          <w:p w14:paraId="4F26EEF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Moba</w:t>
            </w:r>
          </w:p>
        </w:tc>
        <w:tc>
          <w:tcPr>
            <w:tcW w:w="1055" w:type="dxa"/>
            <w:tcBorders>
              <w:top w:val="single" w:sz="4" w:space="0" w:color="auto"/>
            </w:tcBorders>
          </w:tcPr>
          <w:p w14:paraId="23AA24F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5158EA2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5B1BAC8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4FB60F5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1676FF6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E2FFB5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59.8</w:t>
            </w:r>
          </w:p>
          <w:p w14:paraId="41CAF16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02.3, C</w:t>
            </w:r>
          </w:p>
          <w:p w14:paraId="219CF04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3.9, CH</w:t>
            </w:r>
          </w:p>
          <w:p w14:paraId="1CBB0CD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5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  <w:p w14:paraId="4EE96D2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</w:tcBorders>
          </w:tcPr>
          <w:p w14:paraId="6C0D361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1E1617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3.39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E65840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02, d (6.6)</w:t>
            </w:r>
          </w:p>
          <w:p w14:paraId="2786B9F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00, d (6.7)</w:t>
            </w:r>
          </w:p>
        </w:tc>
        <w:tc>
          <w:tcPr>
            <w:tcW w:w="1168" w:type="dxa"/>
            <w:tcBorders>
              <w:top w:val="single" w:sz="4" w:space="0" w:color="auto"/>
            </w:tcBorders>
          </w:tcPr>
          <w:p w14:paraId="76980B4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1F5432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</w:t>
            </w:r>
          </w:p>
          <w:p w14:paraId="791E67B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E7DBFE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938EF6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</w:tc>
        <w:tc>
          <w:tcPr>
            <w:tcW w:w="1774" w:type="dxa"/>
            <w:tcBorders>
              <w:top w:val="single" w:sz="4" w:space="0" w:color="auto"/>
            </w:tcBorders>
          </w:tcPr>
          <w:p w14:paraId="7844B8A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F6DAD8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DA6BE1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70D6DB5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</w:tc>
      </w:tr>
    </w:tbl>
    <w:p w14:paraId="03A4F98B" w14:textId="77777777" w:rsidR="00394B50" w:rsidRPr="0003290B" w:rsidRDefault="00394B50" w:rsidP="00394B50">
      <w:pPr>
        <w:spacing w:after="0" w:line="240" w:lineRule="auto"/>
        <w:jc w:val="both"/>
        <w:rPr>
          <w:rFonts w:ascii="Times New Roman" w:hAnsi="Times New Roman"/>
          <w:sz w:val="21"/>
          <w:szCs w:val="21"/>
          <w:lang w:val="en-US"/>
        </w:rPr>
      </w:pPr>
      <w:proofErr w:type="gramStart"/>
      <w:r w:rsidRPr="0003290B">
        <w:rPr>
          <w:rFonts w:ascii="Times New Roman" w:hAnsi="Times New Roman"/>
          <w:i/>
          <w:sz w:val="21"/>
          <w:szCs w:val="21"/>
          <w:vertAlign w:val="superscript"/>
          <w:lang w:val="en-US"/>
        </w:rPr>
        <w:t>a</w:t>
      </w:r>
      <w:proofErr w:type="gramEnd"/>
      <w:r w:rsidRPr="0003290B">
        <w:rPr>
          <w:rFonts w:ascii="Times New Roman" w:hAnsi="Times New Roman"/>
          <w:sz w:val="21"/>
          <w:szCs w:val="21"/>
          <w:lang w:val="en-US"/>
        </w:rPr>
        <w:t xml:space="preserve"> overlapped</w:t>
      </w:r>
    </w:p>
    <w:p w14:paraId="6B060510" w14:textId="413A525B" w:rsidR="00394B50" w:rsidRPr="005C2D32" w:rsidRDefault="00394B50" w:rsidP="00394B50">
      <w:pPr>
        <w:spacing w:after="0" w:line="240" w:lineRule="auto"/>
        <w:jc w:val="both"/>
        <w:rPr>
          <w:rFonts w:ascii="Times New Roman" w:hAnsi="Times New Roman"/>
          <w:color w:val="000000" w:themeColor="text1"/>
          <w:sz w:val="21"/>
          <w:szCs w:val="21"/>
          <w:lang w:val="en-US"/>
        </w:rPr>
      </w:pPr>
      <w:r w:rsidRPr="008F33AA">
        <w:rPr>
          <w:rFonts w:ascii="Times New Roman" w:hAnsi="Times New Roman" w:hint="eastAsia"/>
          <w:i/>
          <w:sz w:val="21"/>
          <w:szCs w:val="21"/>
          <w:vertAlign w:val="superscript"/>
          <w:lang w:val="en-US"/>
        </w:rPr>
        <w:t>b</w:t>
      </w:r>
      <w:r w:rsidRPr="008F33AA">
        <w:rPr>
          <w:rFonts w:ascii="楷体" w:eastAsia="楷体" w:hAnsi="楷体" w:hint="eastAsia"/>
          <w:i/>
          <w:sz w:val="18"/>
          <w:szCs w:val="18"/>
          <w:lang w:val="en-US"/>
        </w:rPr>
        <w:t>△</w:t>
      </w:r>
      <w:r>
        <w:rPr>
          <w:rFonts w:ascii="Times New Roman" w:eastAsia="新宋体" w:hAnsi="Times New Roman"/>
          <w:i/>
          <w:sz w:val="18"/>
          <w:szCs w:val="18"/>
        </w:rPr>
        <w:t>δ</w:t>
      </w:r>
      <w:r w:rsidRPr="008F33AA">
        <w:rPr>
          <w:rFonts w:ascii="Times New Roman" w:eastAsia="宋体" w:hAnsi="Times New Roman"/>
          <w:sz w:val="18"/>
          <w:szCs w:val="18"/>
          <w:vertAlign w:val="subscript"/>
          <w:lang w:val="en-US"/>
        </w:rPr>
        <w:t>C</w:t>
      </w:r>
      <w:r w:rsidRPr="008F33AA">
        <w:rPr>
          <w:rFonts w:ascii="Times New Roman" w:eastAsia="宋体" w:hAnsi="Times New Roman"/>
          <w:sz w:val="18"/>
          <w:szCs w:val="18"/>
          <w:lang w:val="en-US"/>
        </w:rPr>
        <w:t xml:space="preserve"> =</w:t>
      </w:r>
      <w:r w:rsidRPr="008F33AA">
        <w:rPr>
          <w:rFonts w:ascii="Times New Roman" w:eastAsia="宋体" w:hAnsi="Times New Roman"/>
          <w:sz w:val="18"/>
          <w:szCs w:val="18"/>
          <w:vertAlign w:val="subscript"/>
          <w:lang w:val="en-US"/>
        </w:rPr>
        <w:t xml:space="preserve"> </w:t>
      </w:r>
      <w:r>
        <w:rPr>
          <w:rFonts w:ascii="Times New Roman" w:eastAsia="新宋体" w:hAnsi="Times New Roman"/>
          <w:i/>
          <w:sz w:val="18"/>
          <w:szCs w:val="18"/>
        </w:rPr>
        <w:t>δ</w:t>
      </w:r>
      <w:r w:rsidRPr="008F33AA">
        <w:rPr>
          <w:rFonts w:ascii="Times New Roman" w:eastAsia="宋体" w:hAnsi="Times New Roman"/>
          <w:sz w:val="18"/>
          <w:szCs w:val="18"/>
          <w:vertAlign w:val="subscript"/>
          <w:lang w:val="en-US"/>
        </w:rPr>
        <w:t>C (</w:t>
      </w:r>
      <w:r w:rsidR="00B002BF">
        <w:rPr>
          <w:rFonts w:ascii="Times New Roman" w:eastAsia="宋体" w:hAnsi="Times New Roman"/>
          <w:b/>
          <w:sz w:val="18"/>
          <w:szCs w:val="18"/>
          <w:vertAlign w:val="subscript"/>
          <w:lang w:val="en-US"/>
        </w:rPr>
        <w:t>2</w:t>
      </w:r>
      <w:r w:rsidRPr="008F33AA">
        <w:rPr>
          <w:rFonts w:ascii="Times New Roman" w:eastAsia="宋体" w:hAnsi="Times New Roman"/>
          <w:sz w:val="18"/>
          <w:szCs w:val="18"/>
          <w:vertAlign w:val="subscript"/>
          <w:lang w:val="en-US"/>
        </w:rPr>
        <w:t>)</w:t>
      </w:r>
      <w:r w:rsidRPr="008F33AA">
        <w:rPr>
          <w:rFonts w:ascii="Times New Roman" w:eastAsia="宋体" w:hAnsi="Times New Roman"/>
          <w:sz w:val="18"/>
          <w:szCs w:val="18"/>
          <w:lang w:val="en-US"/>
        </w:rPr>
        <w:t>-</w:t>
      </w:r>
      <w:r>
        <w:rPr>
          <w:rFonts w:ascii="Times New Roman" w:eastAsia="新宋体" w:hAnsi="Times New Roman"/>
          <w:i/>
          <w:sz w:val="18"/>
          <w:szCs w:val="18"/>
        </w:rPr>
        <w:t>δ</w:t>
      </w:r>
      <w:r w:rsidRPr="008F33AA">
        <w:rPr>
          <w:rFonts w:ascii="Times New Roman" w:eastAsia="宋体" w:hAnsi="Times New Roman"/>
          <w:sz w:val="18"/>
          <w:szCs w:val="18"/>
          <w:vertAlign w:val="subscript"/>
          <w:lang w:val="en-US"/>
        </w:rPr>
        <w:t>C(</w:t>
      </w:r>
      <w:r>
        <w:rPr>
          <w:rFonts w:ascii="Times New Roman" w:eastAsia="宋体" w:hAnsi="Times New Roman"/>
          <w:sz w:val="18"/>
          <w:szCs w:val="18"/>
          <w:vertAlign w:val="subscript"/>
          <w:lang w:val="en-US"/>
        </w:rPr>
        <w:t>mega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polipeptin A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begin"/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  <w:lang w:val="en-US"/>
        </w:rPr>
        <w:instrText xml:space="preserve"> ADDIN EN.CITE &lt;EndNote&gt;&lt;Cite&gt;&lt;Author&gt;Bruno S. Paulo&lt;/Author&gt;&lt;Year&gt;2024&lt;/Year&gt;&lt;RecNum&gt;102&lt;/RecNum&gt;&lt;DisplayText&gt;&lt;style face="superscript"&gt;1&lt;/style&gt;&lt;/DisplayText&gt;&lt;record&gt;&lt;rec-number&gt;102&lt;/rec-number&gt;&lt;foreign-keys&gt;&lt;key app="EN" db-id="2we9tpwtq20ze4etpst50xstp00axezpsdee" timestamp="1720788660"&gt;102&lt;/key&gt;&lt;/foreign-keys&gt;&lt;ref-type name="Journal Article"&gt;17&lt;/ref-type&gt;&lt;contributors&gt;&lt;authors&gt;&lt;author&gt;Bruno S. Paulo, Michael J. J. Recchia, Sanghoon Lee, et al.&lt;/author&gt;&lt;/authors&gt;&lt;/contributors&gt;&lt;titles&gt;&lt;title&gt;Discovery of megapolipeptins by genome mining of a Burkholderiales bacteria collection&lt;/title&gt;&lt;secondary-title&gt;ChemRxiv&lt;/secondary-title&gt;&lt;/titles&gt;&lt;periodical&gt;&lt;full-title&gt;ChemRxiv&lt;/full-title&gt;&lt;/periodical&gt;&lt;num-vols&gt;This content is a preprint and has not been peer-reviewed&lt;/num-vols&gt;&lt;dates&gt;&lt;year&gt;2024&lt;/year&gt;&lt;/dates&gt;&lt;urls&gt;&lt;/urls&gt;&lt;electronic-resource-num&gt;10.26434/chemrxiv-2024-rt3sh&lt;/electronic-resource-num&gt;&lt;/record&gt;&lt;/Cite&gt;&lt;/EndNote&gt;</w:instrTex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separate"/>
      </w:r>
      <w:r w:rsidR="005C2D32" w:rsidRPr="005C2D32"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  <w:vertAlign w:val="superscript"/>
          <w:lang w:val="en-US"/>
        </w:rPr>
        <w:t>1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end"/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 xml:space="preserve">) </w:t>
      </w:r>
    </w:p>
    <w:p w14:paraId="70736A84" w14:textId="757648B1" w:rsidR="007934A2" w:rsidRPr="005C2D32" w:rsidRDefault="00394B50" w:rsidP="00394B50">
      <w:pPr>
        <w:spacing w:after="0" w:line="240" w:lineRule="auto"/>
        <w:jc w:val="both"/>
        <w:rPr>
          <w:rFonts w:ascii="Times New Roman" w:hAnsi="Times New Roman"/>
          <w:color w:val="000000" w:themeColor="text1"/>
          <w:sz w:val="21"/>
          <w:szCs w:val="21"/>
          <w:lang w:val="en-US"/>
        </w:rPr>
      </w:pPr>
      <w:r w:rsidRPr="005C2D32">
        <w:rPr>
          <w:rFonts w:ascii="Times New Roman" w:hAnsi="Times New Roman"/>
          <w:i/>
          <w:color w:val="000000" w:themeColor="text1"/>
          <w:sz w:val="21"/>
          <w:szCs w:val="21"/>
          <w:vertAlign w:val="superscript"/>
          <w:lang w:val="en-US"/>
        </w:rPr>
        <w:t>c</w:t>
      </w:r>
      <w:r w:rsidRPr="005C2D32">
        <w:rPr>
          <w:rFonts w:ascii="楷体" w:eastAsia="楷体" w:hAnsi="楷体" w:hint="eastAsia"/>
          <w:i/>
          <w:color w:val="000000" w:themeColor="text1"/>
          <w:sz w:val="18"/>
          <w:szCs w:val="18"/>
          <w:lang w:val="en-US"/>
        </w:rPr>
        <w:t>△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H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lang w:val="en-US"/>
        </w:rPr>
        <w:t xml:space="preserve"> =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 xml:space="preserve"> 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H (</w:t>
      </w:r>
      <w:r w:rsidR="00B002BF">
        <w:rPr>
          <w:rFonts w:ascii="Times New Roman" w:eastAsia="宋体" w:hAnsi="Times New Roman"/>
          <w:b/>
          <w:color w:val="000000" w:themeColor="text1"/>
          <w:sz w:val="18"/>
          <w:szCs w:val="18"/>
          <w:vertAlign w:val="subscript"/>
          <w:lang w:val="en-US"/>
        </w:rPr>
        <w:t>2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)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lang w:val="en-US"/>
        </w:rPr>
        <w:t>-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H (megapolipeptin A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begin"/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  <w:lang w:val="en-US"/>
        </w:rPr>
        <w:instrText xml:space="preserve"> ADDIN EN.CITE &lt;EndNote&gt;&lt;Cite&gt;&lt;Author&gt;Bruno S. Paulo&lt;/Author&gt;&lt;Year&gt;2024&lt;/Year&gt;&lt;RecNum&gt;102&lt;/RecNum&gt;&lt;DisplayText&gt;&lt;style face="superscript"&gt;1&lt;/style&gt;&lt;/DisplayText&gt;&lt;record&gt;&lt;rec-number&gt;102&lt;/rec-number&gt;&lt;foreign-keys&gt;&lt;key app="EN" db-id="2we9tpwtq20ze4etpst50xstp00axezpsdee" timestamp="1720788660"&gt;102&lt;/key&gt;&lt;/foreign-keys&gt;&lt;ref-type name="Journal Article"&gt;17&lt;/ref-type&gt;&lt;contributors&gt;&lt;authors&gt;&lt;author&gt;Bruno S. Paulo, Michael J. J. Recchia, Sanghoon Lee, et al.&lt;/author&gt;&lt;/authors&gt;&lt;/contributors&gt;&lt;titles&gt;&lt;title&gt;Discovery of megapolipeptins by genome mining of a Burkholderiales bacteria collection&lt;/title&gt;&lt;secondary-title&gt;ChemRxiv&lt;/secondary-title&gt;&lt;/titles&gt;&lt;periodical&gt;&lt;full-title&gt;ChemRxiv&lt;/full-title&gt;&lt;/periodical&gt;&lt;num-vols&gt;This content is a preprint and has not been peer-reviewed&lt;/num-vols&gt;&lt;dates&gt;&lt;year&gt;2024&lt;/year&gt;&lt;/dates&gt;&lt;urls&gt;&lt;/urls&gt;&lt;electronic-resource-num&gt;10.26434/chemrxiv-2024-rt3sh&lt;/electronic-resource-num&gt;&lt;/record&gt;&lt;/Cite&gt;&lt;/EndNote&gt;</w:instrTex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separate"/>
      </w:r>
      <w:r w:rsidR="005C2D32" w:rsidRPr="005C2D32"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  <w:vertAlign w:val="superscript"/>
          <w:lang w:val="en-US"/>
        </w:rPr>
        <w:t>1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end"/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 xml:space="preserve">) </w:t>
      </w:r>
    </w:p>
    <w:p w14:paraId="5E92C0FF" w14:textId="5B40CDA8" w:rsidR="00832841" w:rsidRPr="005C2D32" w:rsidRDefault="00F16D2C" w:rsidP="005C2D32">
      <w:pPr>
        <w:spacing w:after="0" w:line="240" w:lineRule="auto"/>
        <w:rPr>
          <w:rFonts w:ascii="Times New Roman" w:eastAsia="宋体" w:hAnsi="Times New Roman"/>
          <w:b/>
          <w:color w:val="000000" w:themeColor="text1"/>
          <w:sz w:val="21"/>
          <w:szCs w:val="21"/>
          <w:lang w:val="en-US"/>
        </w:rPr>
      </w:pPr>
      <w:r w:rsidRPr="005C2D32">
        <w:rPr>
          <w:rFonts w:ascii="Times New Roman" w:eastAsia="宋体" w:hAnsi="Times New Roman"/>
          <w:b/>
          <w:color w:val="000000" w:themeColor="text1"/>
          <w:sz w:val="21"/>
          <w:szCs w:val="21"/>
          <w:lang w:val="en-US"/>
        </w:rPr>
        <w:br w:type="page"/>
      </w:r>
    </w:p>
    <w:p w14:paraId="5C03DB59" w14:textId="58B0E8D2" w:rsidR="00A25AB1" w:rsidRPr="006D6E0E" w:rsidRDefault="00394B50" w:rsidP="00832841">
      <w:pPr>
        <w:pStyle w:val="2"/>
        <w:rPr>
          <w:noProof/>
          <w:lang w:val="en-US"/>
        </w:rPr>
      </w:pPr>
      <w:bookmarkStart w:id="46" w:name="_Toc198304870"/>
      <w:r w:rsidRPr="003A5F74">
        <w:rPr>
          <w:rFonts w:hint="eastAsia"/>
          <w:lang w:val="en-US"/>
        </w:rPr>
        <w:lastRenderedPageBreak/>
        <w:t>Supp</w:t>
      </w:r>
      <w:r w:rsidRPr="003A5F74">
        <w:rPr>
          <w:lang w:val="en-US"/>
        </w:rPr>
        <w:t xml:space="preserve">lementary </w:t>
      </w:r>
      <w:r w:rsidRPr="008F33AA">
        <w:rPr>
          <w:lang w:val="en-US"/>
        </w:rPr>
        <w:t xml:space="preserve">Table </w:t>
      </w:r>
      <w:r>
        <w:rPr>
          <w:lang w:val="en-US"/>
        </w:rPr>
        <w:t>7</w:t>
      </w:r>
      <w:r w:rsidRPr="008F33AA">
        <w:rPr>
          <w:rFonts w:eastAsia="宋体"/>
          <w:lang w:val="en-US"/>
        </w:rPr>
        <w:t xml:space="preserve">.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 xml:space="preserve">H (600 MHz) and </w:t>
      </w:r>
      <w:r w:rsidRPr="008F33AA">
        <w:rPr>
          <w:b w:val="0"/>
          <w:bCs/>
          <w:vertAlign w:val="superscript"/>
          <w:lang w:val="en-US"/>
        </w:rPr>
        <w:t>13</w:t>
      </w:r>
      <w:r w:rsidRPr="008F33AA">
        <w:rPr>
          <w:b w:val="0"/>
          <w:bCs/>
          <w:lang w:val="en-US"/>
        </w:rPr>
        <w:t>C (150 MHz) NMR Data of</w:t>
      </w:r>
      <w:r w:rsidRPr="008F33AA">
        <w:rPr>
          <w:rFonts w:eastAsia="宋体"/>
          <w:b w:val="0"/>
          <w:bCs/>
          <w:lang w:val="en-US"/>
        </w:rPr>
        <w:t xml:space="preserve"> </w:t>
      </w:r>
      <w:r>
        <w:rPr>
          <w:rFonts w:eastAsia="宋体"/>
          <w:lang w:val="en-US"/>
        </w:rPr>
        <w:t>3</w:t>
      </w:r>
      <w:r w:rsidRPr="008F33AA">
        <w:rPr>
          <w:rFonts w:eastAsia="宋体"/>
          <w:b w:val="0"/>
          <w:bCs/>
          <w:lang w:val="en-US"/>
        </w:rPr>
        <w:t xml:space="preserve"> </w:t>
      </w:r>
      <w:r w:rsidRPr="008F33AA">
        <w:rPr>
          <w:b w:val="0"/>
          <w:bCs/>
          <w:lang w:val="en-US"/>
        </w:rPr>
        <w:t xml:space="preserve">in </w:t>
      </w:r>
      <w:r w:rsidRPr="008F33AA">
        <w:rPr>
          <w:rFonts w:eastAsia="宋体"/>
          <w:b w:val="0"/>
          <w:bCs/>
          <w:lang w:val="en-US"/>
        </w:rPr>
        <w:t>DMSO-</w:t>
      </w:r>
      <w:r w:rsidRPr="008F33AA">
        <w:rPr>
          <w:rFonts w:eastAsia="宋体"/>
          <w:b w:val="0"/>
          <w:bCs/>
          <w:i/>
          <w:lang w:val="en-US"/>
        </w:rPr>
        <w:t>d</w:t>
      </w:r>
      <w:r w:rsidRPr="008F33AA">
        <w:rPr>
          <w:rFonts w:eastAsia="宋体"/>
          <w:b w:val="0"/>
          <w:bCs/>
          <w:vertAlign w:val="subscript"/>
          <w:lang w:val="en-US"/>
        </w:rPr>
        <w:t>6</w:t>
      </w:r>
      <w:bookmarkEnd w:id="46"/>
    </w:p>
    <w:p w14:paraId="469975FB" w14:textId="43A5A8F7" w:rsidR="009030FE" w:rsidRPr="00A25AB1" w:rsidRDefault="009030FE" w:rsidP="00115251">
      <w:pPr>
        <w:spacing w:after="0" w:line="240" w:lineRule="auto"/>
        <w:ind w:firstLineChars="50" w:firstLine="110"/>
        <w:jc w:val="both"/>
        <w:outlineLvl w:val="1"/>
        <w:rPr>
          <w:noProof/>
        </w:rPr>
      </w:pPr>
      <w:r w:rsidRPr="009030FE">
        <w:rPr>
          <w:noProof/>
          <w:lang w:val="en-US"/>
        </w:rPr>
        <w:drawing>
          <wp:inline distT="0" distB="0" distL="0" distR="0" wp14:anchorId="05AE1306" wp14:editId="3B0F086D">
            <wp:extent cx="5002875" cy="1203570"/>
            <wp:effectExtent l="0" t="0" r="1270" b="3175"/>
            <wp:docPr id="60752835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7528358" name=""/>
                    <pic:cNvPicPr/>
                  </pic:nvPicPr>
                  <pic:blipFill rotWithShape="1">
                    <a:blip r:embed="rId10"/>
                    <a:srcRect b="5655"/>
                    <a:stretch/>
                  </pic:blipFill>
                  <pic:spPr bwMode="auto">
                    <a:xfrm>
                      <a:off x="0" y="0"/>
                      <a:ext cx="5010601" cy="12054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1055"/>
        <w:gridCol w:w="1134"/>
        <w:gridCol w:w="2171"/>
        <w:gridCol w:w="1168"/>
        <w:gridCol w:w="1774"/>
      </w:tblGrid>
      <w:tr w:rsidR="00394B50" w14:paraId="5E73C039" w14:textId="77777777" w:rsidTr="00B43371">
        <w:trPr>
          <w:trHeight w:val="302"/>
          <w:jc w:val="center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3BACE2F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</w:p>
          <w:p w14:paraId="13A8DDD4" w14:textId="77777777" w:rsidR="00B70A9C" w:rsidRDefault="00B70A9C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</w:p>
        </w:tc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5052CBF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3683E5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no</w:t>
            </w:r>
          </w:p>
        </w:tc>
        <w:tc>
          <w:tcPr>
            <w:tcW w:w="330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2C6780" w14:textId="766E07E6" w:rsidR="00394B50" w:rsidRDefault="00394B50" w:rsidP="00B43371">
            <w:pPr>
              <w:spacing w:after="0" w:line="240" w:lineRule="auto"/>
              <w:jc w:val="both"/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  <w:t>3</w:t>
            </w:r>
          </w:p>
        </w:tc>
        <w:tc>
          <w:tcPr>
            <w:tcW w:w="294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F8B4F7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b/>
                <w:bCs/>
                <w:sz w:val="18"/>
                <w:szCs w:val="18"/>
              </w:rPr>
            </w:pPr>
          </w:p>
        </w:tc>
      </w:tr>
      <w:tr w:rsidR="00394B50" w14:paraId="08C326E0" w14:textId="77777777" w:rsidTr="00B43371">
        <w:trPr>
          <w:trHeight w:val="302"/>
          <w:jc w:val="center"/>
        </w:trPr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9A2358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</w:p>
        </w:tc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EED632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4027FF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ype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F4705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in Hz)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8771D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楷体" w:eastAsia="楷体" w:hAnsi="楷体" w:hint="eastAsia"/>
                <w:i/>
                <w:sz w:val="18"/>
                <w:szCs w:val="18"/>
              </w:rPr>
              <w:t>△</w:t>
            </w: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126CE3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楷体" w:eastAsia="楷体" w:hAnsi="楷体" w:hint="eastAsia"/>
                <w:i/>
                <w:sz w:val="18"/>
                <w:szCs w:val="18"/>
              </w:rPr>
              <w:t>△</w:t>
            </w: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c</w:t>
            </w:r>
          </w:p>
        </w:tc>
      </w:tr>
      <w:tr w:rsidR="00394B50" w14:paraId="2744BB4D" w14:textId="77777777" w:rsidTr="00B43371">
        <w:trPr>
          <w:trHeight w:val="841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41B706A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hpa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25867BF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334DDFDC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a</w:t>
            </w:r>
          </w:p>
          <w:p w14:paraId="4D91D8C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6F37478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36BFE71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</w:p>
          <w:p w14:paraId="7B10A66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48CDC4B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-N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8FFA88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22F0D79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-OH</w:t>
            </w:r>
          </w:p>
          <w:p w14:paraId="0C8AF36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4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-NH</w:t>
            </w:r>
          </w:p>
          <w:p w14:paraId="49A8777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5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-O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5EFB907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5, C</w:t>
            </w:r>
          </w:p>
          <w:p w14:paraId="73E1A0E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9.9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31E5E9C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C462B8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7.5, CH</w:t>
            </w:r>
          </w:p>
          <w:p w14:paraId="0B0057F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5.1, CH</w:t>
            </w:r>
          </w:p>
          <w:p w14:paraId="273AB57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12501B7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263AE63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C9ED67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7, dd (2.8, 14.8)</w:t>
            </w:r>
          </w:p>
          <w:p w14:paraId="3495C70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08, dd (9.7, 14.8)</w:t>
            </w:r>
          </w:p>
          <w:p w14:paraId="71013BC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86, m</w:t>
            </w:r>
          </w:p>
          <w:p w14:paraId="575FDC4C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65, m</w:t>
            </w:r>
          </w:p>
          <w:p w14:paraId="13932BB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49, d (4.7)</w:t>
            </w:r>
          </w:p>
          <w:p w14:paraId="10002E9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7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.18, s</w:t>
            </w:r>
          </w:p>
          <w:p w14:paraId="720767E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77, s</w:t>
            </w:r>
          </w:p>
          <w:p w14:paraId="212948E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4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.81, brs</w:t>
            </w:r>
          </w:p>
          <w:p w14:paraId="47DFA7C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55, d (9.0)</w:t>
            </w:r>
          </w:p>
          <w:p w14:paraId="6A355F6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46, brs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1C99DCE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﹢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1</w:t>
            </w:r>
          </w:p>
          <w:p w14:paraId="55BBF4F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6B07A6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B5555E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73CD627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9488B5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F163CF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732E41B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09D310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396F928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854C72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37688D3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40FE485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762A889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2</w:t>
            </w:r>
          </w:p>
          <w:p w14:paraId="58C64E1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2</w:t>
            </w:r>
          </w:p>
          <w:p w14:paraId="4AAF78C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8B9B77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7</w:t>
            </w:r>
          </w:p>
          <w:p w14:paraId="17BF76F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</w:tr>
      <w:tr w:rsidR="00394B50" w14:paraId="5DB4780C" w14:textId="77777777" w:rsidTr="00B43371">
        <w:trPr>
          <w:trHeight w:val="932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12D2485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Thr1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282D595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6EC9397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38AF7D4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3F65D2D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</w:p>
          <w:p w14:paraId="4056C8A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  <w:p w14:paraId="5C5D08E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O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782C973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69.8, C</w:t>
            </w:r>
          </w:p>
          <w:p w14:paraId="61B2AD8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8.6, CH</w:t>
            </w:r>
          </w:p>
          <w:p w14:paraId="1EB871C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7.1, CH</w:t>
            </w:r>
          </w:p>
          <w:p w14:paraId="24F0E52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9.7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48942CE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78AD5E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2, dd (6.7, 8.4)</w:t>
            </w:r>
          </w:p>
          <w:p w14:paraId="243C1BA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5, m</w:t>
            </w:r>
          </w:p>
          <w:p w14:paraId="30FD22A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5, d (6.4)</w:t>
            </w:r>
          </w:p>
          <w:p w14:paraId="7A26D30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77, d (8.4)</w:t>
            </w:r>
          </w:p>
          <w:p w14:paraId="3E7AB17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8, brs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03F83C0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652327F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0C1FA2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7CA5F9C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066BA10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6A0C843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D3A396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3DB9206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021DC0C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A7866B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8</w:t>
            </w:r>
          </w:p>
          <w:p w14:paraId="0809093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</w:tr>
      <w:tr w:rsidR="00394B50" w14:paraId="1B12C55F" w14:textId="77777777" w:rsidTr="00B43371">
        <w:trPr>
          <w:trHeight w:val="557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6F6E4D1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Thr2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7591027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57185A3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5C4A82E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318C4F8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</w:p>
          <w:p w14:paraId="6ED3BAB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  <w:p w14:paraId="4BAE118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O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6FE38AB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69.9, C</w:t>
            </w:r>
          </w:p>
          <w:p w14:paraId="074D4F1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7.6, CH</w:t>
            </w:r>
          </w:p>
          <w:p w14:paraId="3BDF2F3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6.6, CH</w:t>
            </w:r>
          </w:p>
          <w:p w14:paraId="7C2259D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9.2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4CDD94A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B9C94C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3, dd (4.0, 8.4)</w:t>
            </w:r>
          </w:p>
          <w:p w14:paraId="71043C0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93, m</w:t>
            </w:r>
          </w:p>
          <w:p w14:paraId="4A80D3E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95, d (6.3)</w:t>
            </w:r>
          </w:p>
          <w:p w14:paraId="4B4E37A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0, d (8.4)</w:t>
            </w:r>
          </w:p>
          <w:p w14:paraId="12B91F3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98, brs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62EF40E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F9968B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</w:t>
            </w:r>
          </w:p>
          <w:p w14:paraId="0B52C79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</w:t>
            </w:r>
          </w:p>
          <w:p w14:paraId="01BFAB8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3124DC7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E2AD3C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2</w:t>
            </w:r>
          </w:p>
          <w:p w14:paraId="7C0BE85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6FDC2FA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6D1E38B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4</w:t>
            </w:r>
          </w:p>
          <w:p w14:paraId="3B71E2B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</w:tr>
      <w:tr w:rsidR="00394B50" w14:paraId="63DE669C" w14:textId="77777777" w:rsidTr="00B43371">
        <w:trPr>
          <w:trHeight w:val="2194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3A2A86E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dhta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0C86515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17EC49E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a</w:t>
            </w:r>
          </w:p>
          <w:p w14:paraId="5EDB288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18AFDE6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2DF3D0D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</w:p>
          <w:p w14:paraId="7D9F7D2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6A91321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</w:p>
          <w:p w14:paraId="5F3B45A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7FEB81A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7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</w:p>
          <w:p w14:paraId="08D93AFC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7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10B8974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8</w:t>
            </w:r>
          </w:p>
          <w:p w14:paraId="148FA44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9</w:t>
            </w:r>
          </w:p>
          <w:p w14:paraId="659E27C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</w:p>
          <w:p w14:paraId="7F6A1F3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253D6EB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</w:p>
          <w:p w14:paraId="40CCDFDC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0EB4C70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</w:p>
          <w:p w14:paraId="4845062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1B0ADEF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</w:p>
          <w:p w14:paraId="0B19664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</w:t>
            </w:r>
          </w:p>
          <w:p w14:paraId="6876825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</w:p>
          <w:p w14:paraId="25744DA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</w:p>
          <w:p w14:paraId="79D3E30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a</w:t>
            </w:r>
          </w:p>
          <w:p w14:paraId="50B9317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b</w:t>
            </w:r>
          </w:p>
          <w:p w14:paraId="6BABD62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3A42B4C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</w:p>
          <w:p w14:paraId="2C1D719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-NH</w:t>
            </w:r>
          </w:p>
          <w:p w14:paraId="009B4BA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5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-O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60B310E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0.5, C</w:t>
            </w:r>
          </w:p>
          <w:p w14:paraId="509D2F3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4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9290B20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769CA2AA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4.4, CH</w:t>
            </w:r>
          </w:p>
          <w:p w14:paraId="72193E0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1.7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D6C9C1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6, CH</w:t>
            </w:r>
          </w:p>
          <w:p w14:paraId="5AACA4D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6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C3DF7A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60525FB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8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32EC31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3FF8B3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0.4, CH</w:t>
            </w:r>
          </w:p>
          <w:p w14:paraId="3D8BD35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8, CH</w:t>
            </w:r>
          </w:p>
          <w:p w14:paraId="3837395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9A0D50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A18DCA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56D7046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2, CH</w:t>
            </w:r>
          </w:p>
          <w:p w14:paraId="11D1EE8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DB80FC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942064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54F6D7F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0.2, CH</w:t>
            </w:r>
          </w:p>
          <w:p w14:paraId="1CC7C4D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0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6D863F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4.6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267F18F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4.9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74ECFA8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2547F4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5.3, CH</w:t>
            </w:r>
          </w:p>
          <w:p w14:paraId="3EA3F6C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2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333FE3C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512F45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54, dd (7.4, 14.1)</w:t>
            </w:r>
          </w:p>
          <w:p w14:paraId="333437F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36, dd (5.8, 14.1)</w:t>
            </w:r>
          </w:p>
          <w:p w14:paraId="75531B4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4.2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04B316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52, m</w:t>
            </w:r>
          </w:p>
          <w:p w14:paraId="2FB289B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39, m</w:t>
            </w:r>
          </w:p>
          <w:p w14:paraId="6F59264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42, m</w:t>
            </w:r>
          </w:p>
          <w:p w14:paraId="4A1DC5C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0, m</w:t>
            </w:r>
          </w:p>
          <w:p w14:paraId="733A7E9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03, m</w:t>
            </w:r>
          </w:p>
          <w:p w14:paraId="2616A83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91, m</w:t>
            </w:r>
          </w:p>
          <w:p w14:paraId="4E40258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DEC032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lastRenderedPageBreak/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241027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307BA1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A7BB72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72F7F4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433E67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61E661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73F2C9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D9D709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BF560B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90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3F8C431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23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2F6B7E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42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DF8E32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25, m</w:t>
            </w:r>
          </w:p>
          <w:p w14:paraId="602EC2F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44, m</w:t>
            </w:r>
          </w:p>
          <w:p w14:paraId="7CFA0A8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04, d (6.2)</w:t>
            </w:r>
          </w:p>
          <w:p w14:paraId="1F7352A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46, d (9.0)</w:t>
            </w:r>
          </w:p>
          <w:p w14:paraId="2636E10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40, brs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2264B0C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lastRenderedPageBreak/>
              <w:t>0</w:t>
            </w:r>
          </w:p>
          <w:p w14:paraId="0BDD875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﹢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1</w:t>
            </w:r>
          </w:p>
          <w:p w14:paraId="4C9E33C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C34457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C598B3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</w:t>
            </w:r>
          </w:p>
          <w:p w14:paraId="023FBF8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62A3C7D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03600C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2C8F7A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2D1E3A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917BF8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4F1AB46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lastRenderedPageBreak/>
              <w:t>0</w:t>
            </w:r>
          </w:p>
          <w:p w14:paraId="4E875C2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39E85A9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21E7C20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2</w:t>
            </w:r>
          </w:p>
          <w:p w14:paraId="530A327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49400A5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38D90A5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796E6C9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C47E30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CDD29D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B9AA34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675A40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3A23130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E9D2BD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2</w:t>
            </w:r>
          </w:p>
          <w:p w14:paraId="1EA7911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</w:t>
            </w:r>
          </w:p>
          <w:p w14:paraId="1D765CB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60CF191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4026DF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2</w:t>
            </w:r>
          </w:p>
          <w:p w14:paraId="6C4036D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7685188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6B0B741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3172AB3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71E603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35E5A5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5BCFAE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DF218F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  <w:p w14:paraId="5BB51D5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E33695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lastRenderedPageBreak/>
              <w:t>0</w:t>
            </w:r>
          </w:p>
          <w:p w14:paraId="255E486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D0BE6D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3CA4918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06F37A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5B65B6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FDC790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81C8EE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1AA35A6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07D038D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  <w:p w14:paraId="5A21BA5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AF68FD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3FF83A9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30EB86E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2</w:t>
            </w:r>
          </w:p>
          <w:p w14:paraId="56A2DE3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413330A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3</w:t>
            </w:r>
          </w:p>
        </w:tc>
      </w:tr>
      <w:tr w:rsidR="00394B50" w14:paraId="167E1542" w14:textId="77777777" w:rsidTr="00832841">
        <w:trPr>
          <w:trHeight w:val="841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661356B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Hoha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0EF3C2B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3880C9F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3FD084A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a</w:t>
            </w:r>
          </w:p>
          <w:p w14:paraId="3D7F0EC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4E65F28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38152A6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a</w:t>
            </w:r>
          </w:p>
          <w:p w14:paraId="1F07E48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0CD7746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</w:p>
          <w:p w14:paraId="409946F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</w:p>
          <w:p w14:paraId="534470B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/7-COO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03A5B19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3.7, C</w:t>
            </w:r>
          </w:p>
          <w:p w14:paraId="0699D64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2.6, CH</w:t>
            </w:r>
          </w:p>
          <w:p w14:paraId="56BE2A0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85F05EA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072C4C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6.0, C</w:t>
            </w:r>
          </w:p>
          <w:p w14:paraId="5DF3561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B3B783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1380B6F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.6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BF816C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6, C</w:t>
            </w:r>
          </w:p>
          <w:p w14:paraId="078E52C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7A0A02D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D1AEF0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19, m</w:t>
            </w:r>
          </w:p>
          <w:p w14:paraId="3D51D1E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78, dd (8.1, 16.5)</w:t>
            </w:r>
          </w:p>
          <w:p w14:paraId="06EED22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72, dd (4.3, 16.5)</w:t>
            </w:r>
          </w:p>
          <w:p w14:paraId="1300FB5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7B6CB9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69, m</w:t>
            </w:r>
          </w:p>
          <w:p w14:paraId="2AAC2B6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63, m</w:t>
            </w:r>
          </w:p>
          <w:p w14:paraId="2A0AE5D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8, m</w:t>
            </w:r>
          </w:p>
          <w:p w14:paraId="7F1F480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E1A60B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2.32, brs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04FC832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</w:t>
            </w:r>
          </w:p>
          <w:p w14:paraId="663F433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9</w:t>
            </w:r>
          </w:p>
          <w:p w14:paraId="2402274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</w:t>
            </w:r>
          </w:p>
          <w:p w14:paraId="01A91B7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F8F942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</w:t>
            </w:r>
          </w:p>
          <w:p w14:paraId="5234440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</w:t>
            </w:r>
          </w:p>
          <w:p w14:paraId="3A23E43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DF6F9F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56E0F08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</w:t>
            </w:r>
          </w:p>
          <w:p w14:paraId="0E77EC1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29A91D0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7CB53E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6</w:t>
            </w:r>
          </w:p>
          <w:p w14:paraId="2E5DE3B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6</w:t>
            </w:r>
          </w:p>
          <w:p w14:paraId="62F68CF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789FE1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3E5EB4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2</w:t>
            </w:r>
          </w:p>
          <w:p w14:paraId="5680201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3</w:t>
            </w:r>
          </w:p>
          <w:p w14:paraId="0C5B103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1C89878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3217B2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</w:tr>
      <w:tr w:rsidR="00394B50" w14:paraId="12596AE2" w14:textId="77777777" w:rsidTr="00B43371">
        <w:trPr>
          <w:trHeight w:val="1570"/>
          <w:jc w:val="center"/>
        </w:trPr>
        <w:tc>
          <w:tcPr>
            <w:tcW w:w="851" w:type="dxa"/>
            <w:tcBorders>
              <w:top w:val="single" w:sz="4" w:space="0" w:color="auto"/>
            </w:tcBorders>
          </w:tcPr>
          <w:p w14:paraId="7E023E2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Moba</w:t>
            </w:r>
          </w:p>
        </w:tc>
        <w:tc>
          <w:tcPr>
            <w:tcW w:w="1055" w:type="dxa"/>
            <w:tcBorders>
              <w:top w:val="single" w:sz="4" w:space="0" w:color="auto"/>
            </w:tcBorders>
          </w:tcPr>
          <w:p w14:paraId="371701F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08B3F3C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7A9C850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61A7D53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7EABE5C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39A65E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59.9, C</w:t>
            </w:r>
          </w:p>
          <w:p w14:paraId="7544E0C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02.4, C</w:t>
            </w:r>
          </w:p>
          <w:p w14:paraId="6E702E8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4.0, CH</w:t>
            </w:r>
          </w:p>
          <w:p w14:paraId="60B5AAD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5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  <w:p w14:paraId="3466C93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</w:tcBorders>
          </w:tcPr>
          <w:p w14:paraId="664188F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B31151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5041D7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3.39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9EBBBA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02, d (7.3)</w:t>
            </w:r>
          </w:p>
          <w:p w14:paraId="538A791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00, d (7.2)</w:t>
            </w:r>
          </w:p>
        </w:tc>
        <w:tc>
          <w:tcPr>
            <w:tcW w:w="1168" w:type="dxa"/>
            <w:tcBorders>
              <w:top w:val="single" w:sz="4" w:space="0" w:color="auto"/>
            </w:tcBorders>
          </w:tcPr>
          <w:p w14:paraId="0255350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19DF880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  <w:p w14:paraId="2F719F5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</w:t>
            </w:r>
          </w:p>
          <w:p w14:paraId="34FB1C6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207CA98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1</w:t>
            </w:r>
          </w:p>
        </w:tc>
        <w:tc>
          <w:tcPr>
            <w:tcW w:w="1774" w:type="dxa"/>
            <w:tcBorders>
              <w:top w:val="single" w:sz="4" w:space="0" w:color="auto"/>
            </w:tcBorders>
          </w:tcPr>
          <w:p w14:paraId="6980764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046AAF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</w:p>
          <w:p w14:paraId="321A3E9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+ 0.01</w:t>
            </w:r>
          </w:p>
          <w:p w14:paraId="33DF234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﹣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1</w:t>
            </w:r>
          </w:p>
        </w:tc>
      </w:tr>
    </w:tbl>
    <w:p w14:paraId="0B661EE5" w14:textId="77777777" w:rsidR="00394B50" w:rsidRPr="005C2D32" w:rsidRDefault="00394B50" w:rsidP="00394B50">
      <w:pPr>
        <w:spacing w:after="0" w:line="240" w:lineRule="auto"/>
        <w:jc w:val="both"/>
        <w:rPr>
          <w:rFonts w:ascii="Times New Roman" w:hAnsi="Times New Roman"/>
          <w:color w:val="000000" w:themeColor="text1"/>
          <w:sz w:val="21"/>
          <w:szCs w:val="21"/>
          <w:lang w:val="en-US"/>
        </w:rPr>
      </w:pPr>
      <w:r>
        <w:rPr>
          <w:rFonts w:ascii="Times New Roman" w:hAnsi="Times New Roman"/>
          <w:i/>
          <w:sz w:val="21"/>
          <w:szCs w:val="21"/>
          <w:vertAlign w:val="superscript"/>
        </w:rPr>
        <w:t>a</w:t>
      </w:r>
      <w:r>
        <w:rPr>
          <w:rFonts w:ascii="Times New Roman" w:hAnsi="Times New Roman"/>
          <w:sz w:val="21"/>
          <w:szCs w:val="21"/>
        </w:rPr>
        <w:t xml:space="preserve"> overl</w:t>
      </w:r>
      <w:r w:rsidRPr="005C2D32">
        <w:rPr>
          <w:rFonts w:ascii="Times New Roman" w:hAnsi="Times New Roman"/>
          <w:color w:val="000000" w:themeColor="text1"/>
          <w:sz w:val="21"/>
          <w:szCs w:val="21"/>
        </w:rPr>
        <w:t>apped</w:t>
      </w:r>
    </w:p>
    <w:p w14:paraId="67BBF2E8" w14:textId="520E0270" w:rsidR="00394B50" w:rsidRPr="005C2D32" w:rsidRDefault="00394B50" w:rsidP="00394B50">
      <w:pPr>
        <w:spacing w:after="0" w:line="240" w:lineRule="auto"/>
        <w:jc w:val="both"/>
        <w:rPr>
          <w:rFonts w:ascii="Times New Roman" w:hAnsi="Times New Roman"/>
          <w:color w:val="000000" w:themeColor="text1"/>
          <w:sz w:val="21"/>
          <w:szCs w:val="21"/>
          <w:lang w:val="en-US"/>
        </w:rPr>
      </w:pPr>
      <w:r w:rsidRPr="005C2D32">
        <w:rPr>
          <w:rFonts w:ascii="Times New Roman" w:hAnsi="Times New Roman" w:hint="eastAsia"/>
          <w:i/>
          <w:color w:val="000000" w:themeColor="text1"/>
          <w:sz w:val="21"/>
          <w:szCs w:val="21"/>
          <w:vertAlign w:val="superscript"/>
          <w:lang w:val="en-US"/>
        </w:rPr>
        <w:t>b</w:t>
      </w:r>
      <w:r w:rsidRPr="005C2D32">
        <w:rPr>
          <w:rFonts w:ascii="楷体" w:eastAsia="楷体" w:hAnsi="楷体" w:hint="eastAsia"/>
          <w:i/>
          <w:color w:val="000000" w:themeColor="text1"/>
          <w:sz w:val="18"/>
          <w:szCs w:val="18"/>
          <w:lang w:val="en-US"/>
        </w:rPr>
        <w:t>△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C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lang w:val="en-US"/>
        </w:rPr>
        <w:t xml:space="preserve"> =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 xml:space="preserve"> 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C (</w:t>
      </w:r>
      <w:r w:rsidR="00B002BF">
        <w:rPr>
          <w:rFonts w:ascii="Times New Roman" w:eastAsia="宋体" w:hAnsi="Times New Roman"/>
          <w:b/>
          <w:color w:val="000000" w:themeColor="text1"/>
          <w:sz w:val="18"/>
          <w:szCs w:val="18"/>
          <w:vertAlign w:val="subscript"/>
          <w:lang w:val="en-US"/>
        </w:rPr>
        <w:t>3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)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lang w:val="en-US"/>
        </w:rPr>
        <w:t>-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C(megapolipeptin B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begin"/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  <w:lang w:val="en-US"/>
        </w:rPr>
        <w:instrText xml:space="preserve"> ADDIN EN.CITE &lt;EndNote&gt;&lt;Cite&gt;&lt;Author&gt;Bruno S. Paulo&lt;/Author&gt;&lt;Year&gt;2024&lt;/Year&gt;&lt;RecNum&gt;102&lt;/RecNum&gt;&lt;DisplayText&gt;&lt;style face="superscript"&gt;1&lt;/style&gt;&lt;/DisplayText&gt;&lt;record&gt;&lt;rec-number&gt;102&lt;/rec-number&gt;&lt;foreign-keys&gt;&lt;key app="EN" db-id="2we9tpwtq20ze4etpst50xstp00axezpsdee" timestamp="1720788660"&gt;102&lt;/key&gt;&lt;/foreign-keys&gt;&lt;ref-type name="Journal Article"&gt;17&lt;/ref-type&gt;&lt;contributors&gt;&lt;authors&gt;&lt;author&gt;Bruno S. Paulo, Michael J. J. Recchia, Sanghoon Lee, et al.&lt;/author&gt;&lt;/authors&gt;&lt;/contributors&gt;&lt;titles&gt;&lt;title&gt;Discovery of megapolipeptins by genome mining of a Burkholderiales bacteria collection&lt;/title&gt;&lt;secondary-title&gt;ChemRxiv&lt;/secondary-title&gt;&lt;/titles&gt;&lt;periodical&gt;&lt;full-title&gt;ChemRxiv&lt;/full-title&gt;&lt;/periodical&gt;&lt;num-vols&gt;This content is a preprint and has not been peer-reviewed&lt;/num-vols&gt;&lt;dates&gt;&lt;year&gt;2024&lt;/year&gt;&lt;/dates&gt;&lt;urls&gt;&lt;/urls&gt;&lt;electronic-resource-num&gt;10.26434/chemrxiv-2024-rt3sh&lt;/electronic-resource-num&gt;&lt;/record&gt;&lt;/Cite&gt;&lt;/EndNote&gt;</w:instrTex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separate"/>
      </w:r>
      <w:r w:rsidR="005C2D32" w:rsidRPr="005C2D32"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  <w:vertAlign w:val="superscript"/>
          <w:lang w:val="en-US"/>
        </w:rPr>
        <w:t>1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end"/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 xml:space="preserve">) </w:t>
      </w:r>
    </w:p>
    <w:p w14:paraId="552FD7DD" w14:textId="7E805794" w:rsidR="007934A2" w:rsidRPr="005C2D32" w:rsidRDefault="00394B50" w:rsidP="00394B50">
      <w:pPr>
        <w:spacing w:after="0" w:line="240" w:lineRule="auto"/>
        <w:jc w:val="both"/>
        <w:rPr>
          <w:rFonts w:ascii="Times New Roman" w:hAnsi="Times New Roman"/>
          <w:color w:val="000000" w:themeColor="text1"/>
          <w:sz w:val="21"/>
          <w:szCs w:val="21"/>
          <w:lang w:val="en-US"/>
        </w:rPr>
      </w:pPr>
      <w:r w:rsidRPr="005C2D32">
        <w:rPr>
          <w:rFonts w:ascii="Times New Roman" w:hAnsi="Times New Roman"/>
          <w:i/>
          <w:color w:val="000000" w:themeColor="text1"/>
          <w:sz w:val="21"/>
          <w:szCs w:val="21"/>
          <w:vertAlign w:val="superscript"/>
          <w:lang w:val="en-US"/>
        </w:rPr>
        <w:t>c</w:t>
      </w:r>
      <w:r w:rsidRPr="005C2D32">
        <w:rPr>
          <w:rFonts w:ascii="楷体" w:eastAsia="楷体" w:hAnsi="楷体" w:hint="eastAsia"/>
          <w:i/>
          <w:color w:val="000000" w:themeColor="text1"/>
          <w:sz w:val="18"/>
          <w:szCs w:val="18"/>
          <w:lang w:val="en-US"/>
        </w:rPr>
        <w:t>△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H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lang w:val="en-US"/>
        </w:rPr>
        <w:t xml:space="preserve"> =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 xml:space="preserve"> 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H (</w:t>
      </w:r>
      <w:r w:rsidR="00B002BF">
        <w:rPr>
          <w:rFonts w:ascii="Times New Roman" w:eastAsia="宋体" w:hAnsi="Times New Roman"/>
          <w:b/>
          <w:color w:val="000000" w:themeColor="text1"/>
          <w:sz w:val="18"/>
          <w:szCs w:val="18"/>
          <w:vertAlign w:val="subscript"/>
          <w:lang w:val="en-US"/>
        </w:rPr>
        <w:t>3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)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lang w:val="en-US"/>
        </w:rPr>
        <w:t>-</w:t>
      </w:r>
      <w:r w:rsidRPr="005C2D32">
        <w:rPr>
          <w:rFonts w:ascii="Times New Roman" w:eastAsia="新宋体" w:hAnsi="Times New Roman"/>
          <w:i/>
          <w:color w:val="000000" w:themeColor="text1"/>
          <w:sz w:val="18"/>
          <w:szCs w:val="18"/>
        </w:rPr>
        <w:t>δ</w:t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>H (megapolipeptin B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begin"/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  <w:lang w:val="en-US"/>
        </w:rPr>
        <w:instrText xml:space="preserve"> ADDIN EN.CITE &lt;EndNote&gt;&lt;Cite&gt;&lt;Author&gt;Bruno S. Paulo&lt;/Author&gt;&lt;Year&gt;2024&lt;/Year&gt;&lt;RecNum&gt;102&lt;/RecNum&gt;&lt;DisplayText&gt;&lt;style face="superscript"&gt;1&lt;/style&gt;&lt;/DisplayText&gt;&lt;record&gt;&lt;rec-number&gt;102&lt;/rec-number&gt;&lt;foreign-keys&gt;&lt;key app="EN" db-id="2we9tpwtq20ze4etpst50xstp00axezpsdee" timestamp="1720788660"&gt;102&lt;/key&gt;&lt;/foreign-keys&gt;&lt;ref-type name="Journal Article"&gt;17&lt;/ref-type&gt;&lt;contributors&gt;&lt;authors&gt;&lt;author&gt;Bruno S. Paulo, Michael J. J. Recchia, Sanghoon Lee, et al.&lt;/author&gt;&lt;/authors&gt;&lt;/contributors&gt;&lt;titles&gt;&lt;title&gt;Discovery of megapolipeptins by genome mining of a Burkholderiales bacteria collection&lt;/title&gt;&lt;secondary-title&gt;ChemRxiv&lt;/secondary-title&gt;&lt;/titles&gt;&lt;periodical&gt;&lt;full-title&gt;ChemRxiv&lt;/full-title&gt;&lt;/periodical&gt;&lt;num-vols&gt;This content is a preprint and has not been peer-reviewed&lt;/num-vols&gt;&lt;dates&gt;&lt;year&gt;2024&lt;/year&gt;&lt;/dates&gt;&lt;urls&gt;&lt;/urls&gt;&lt;electronic-resource-num&gt;10.26434/chemrxiv-2024-rt3sh&lt;/electronic-resource-num&gt;&lt;/record&gt;&lt;/Cite&gt;&lt;/EndNote&gt;</w:instrTex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separate"/>
      </w:r>
      <w:r w:rsidR="005C2D32" w:rsidRPr="005C2D32"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  <w:vertAlign w:val="superscript"/>
          <w:lang w:val="en-US"/>
        </w:rPr>
        <w:t>1</w:t>
      </w:r>
      <w:r w:rsidR="005C2D32" w:rsidRPr="005C2D3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end"/>
      </w:r>
      <w:r w:rsidRPr="005C2D32">
        <w:rPr>
          <w:rFonts w:ascii="Times New Roman" w:eastAsia="宋体" w:hAnsi="Times New Roman"/>
          <w:color w:val="000000" w:themeColor="text1"/>
          <w:sz w:val="18"/>
          <w:szCs w:val="18"/>
          <w:vertAlign w:val="subscript"/>
          <w:lang w:val="en-US"/>
        </w:rPr>
        <w:t xml:space="preserve">) </w:t>
      </w:r>
    </w:p>
    <w:p w14:paraId="2FBCA71C" w14:textId="4403CE9A" w:rsidR="00C259EB" w:rsidRDefault="00C259EB">
      <w:pPr>
        <w:spacing w:after="0" w:line="240" w:lineRule="auto"/>
        <w:rPr>
          <w:rFonts w:ascii="Times New Roman" w:eastAsia="宋体" w:hAnsi="Times New Roman"/>
          <w:b/>
          <w:sz w:val="21"/>
          <w:szCs w:val="21"/>
          <w:lang w:val="en-US"/>
        </w:rPr>
      </w:pPr>
      <w:r>
        <w:rPr>
          <w:rFonts w:ascii="Times New Roman" w:eastAsia="宋体" w:hAnsi="Times New Roman"/>
          <w:b/>
          <w:sz w:val="21"/>
          <w:szCs w:val="21"/>
          <w:lang w:val="en-US"/>
        </w:rPr>
        <w:br w:type="page"/>
      </w:r>
    </w:p>
    <w:p w14:paraId="2180F08C" w14:textId="15E0A5D2" w:rsidR="006D6E0E" w:rsidRDefault="00394B50" w:rsidP="00832841">
      <w:pPr>
        <w:pStyle w:val="2"/>
        <w:rPr>
          <w:lang w:val="en-US"/>
        </w:rPr>
      </w:pPr>
      <w:bookmarkStart w:id="47" w:name="_Toc198304871"/>
      <w:r w:rsidRPr="003A5F74">
        <w:rPr>
          <w:rFonts w:hint="eastAsia"/>
          <w:lang w:val="en-US"/>
        </w:rPr>
        <w:lastRenderedPageBreak/>
        <w:t>Supp</w:t>
      </w:r>
      <w:r w:rsidRPr="003A5F74">
        <w:rPr>
          <w:lang w:val="en-US"/>
        </w:rPr>
        <w:t xml:space="preserve">lementary </w:t>
      </w:r>
      <w:r w:rsidRPr="008F33AA">
        <w:rPr>
          <w:lang w:val="en-US"/>
        </w:rPr>
        <w:t xml:space="preserve">Table </w:t>
      </w:r>
      <w:r>
        <w:rPr>
          <w:lang w:val="en-US"/>
        </w:rPr>
        <w:t>8</w:t>
      </w:r>
      <w:r w:rsidRPr="008F33AA">
        <w:rPr>
          <w:rFonts w:eastAsia="宋体"/>
          <w:lang w:val="en-US"/>
        </w:rPr>
        <w:t xml:space="preserve">.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 xml:space="preserve">H (500 MHz) and </w:t>
      </w:r>
      <w:r w:rsidRPr="008F33AA">
        <w:rPr>
          <w:b w:val="0"/>
          <w:bCs/>
          <w:vertAlign w:val="superscript"/>
          <w:lang w:val="en-US"/>
        </w:rPr>
        <w:t>13</w:t>
      </w:r>
      <w:r w:rsidRPr="008F33AA">
        <w:rPr>
          <w:b w:val="0"/>
          <w:bCs/>
          <w:lang w:val="en-US"/>
        </w:rPr>
        <w:t>C (125 MHz) NMR Dat</w:t>
      </w:r>
      <w:r w:rsidRPr="008F33AA">
        <w:rPr>
          <w:b w:val="0"/>
          <w:bCs/>
          <w:color w:val="000000" w:themeColor="text1"/>
          <w:lang w:val="en-US"/>
        </w:rPr>
        <w:t>a of</w:t>
      </w:r>
      <w:r w:rsidRPr="008F33AA">
        <w:rPr>
          <w:rFonts w:eastAsia="宋体"/>
          <w:b w:val="0"/>
          <w:bCs/>
          <w:color w:val="000000" w:themeColor="text1"/>
          <w:lang w:val="en-US"/>
        </w:rPr>
        <w:t xml:space="preserve"> </w:t>
      </w:r>
      <w:r>
        <w:rPr>
          <w:rFonts w:eastAsia="宋体"/>
          <w:color w:val="000000" w:themeColor="text1"/>
          <w:lang w:val="en-US"/>
        </w:rPr>
        <w:t>4</w:t>
      </w:r>
      <w:r w:rsidRPr="008F33AA">
        <w:rPr>
          <w:rFonts w:eastAsia="宋体"/>
          <w:b w:val="0"/>
          <w:bCs/>
          <w:color w:val="000000" w:themeColor="text1"/>
          <w:lang w:val="en-US"/>
        </w:rPr>
        <w:t xml:space="preserve">, </w:t>
      </w:r>
      <w:r>
        <w:rPr>
          <w:rFonts w:eastAsia="宋体"/>
          <w:color w:val="000000" w:themeColor="text1"/>
          <w:lang w:val="en-US"/>
        </w:rPr>
        <w:t>5</w:t>
      </w:r>
      <w:r w:rsidRPr="008F33AA">
        <w:rPr>
          <w:rFonts w:eastAsia="宋体"/>
          <w:b w:val="0"/>
          <w:bCs/>
          <w:color w:val="000000" w:themeColor="text1"/>
          <w:lang w:val="en-US"/>
        </w:rPr>
        <w:t xml:space="preserve"> </w:t>
      </w:r>
      <w:r w:rsidRPr="008F33AA">
        <w:rPr>
          <w:b w:val="0"/>
          <w:bCs/>
          <w:color w:val="000000" w:themeColor="text1"/>
          <w:lang w:val="en-US"/>
        </w:rPr>
        <w:t xml:space="preserve">in </w:t>
      </w:r>
      <w:r w:rsidRPr="008F33AA">
        <w:rPr>
          <w:rFonts w:eastAsia="宋体"/>
          <w:b w:val="0"/>
          <w:bCs/>
          <w:color w:val="000000" w:themeColor="text1"/>
          <w:lang w:val="en-US"/>
        </w:rPr>
        <w:t>DMSO-</w:t>
      </w:r>
      <w:r w:rsidRPr="008F33AA">
        <w:rPr>
          <w:rFonts w:eastAsia="宋体"/>
          <w:b w:val="0"/>
          <w:bCs/>
          <w:i/>
          <w:lang w:val="en-US"/>
        </w:rPr>
        <w:t>d</w:t>
      </w:r>
      <w:r w:rsidRPr="008F33AA">
        <w:rPr>
          <w:rFonts w:eastAsia="宋体"/>
          <w:b w:val="0"/>
          <w:bCs/>
          <w:vertAlign w:val="subscript"/>
          <w:lang w:val="en-US"/>
        </w:rPr>
        <w:t>6</w:t>
      </w:r>
      <w:bookmarkEnd w:id="47"/>
    </w:p>
    <w:p w14:paraId="1A9A1F19" w14:textId="7D9A06BA" w:rsidR="009030FE" w:rsidRPr="00630EEF" w:rsidRDefault="009030FE" w:rsidP="00C259EB">
      <w:pPr>
        <w:jc w:val="center"/>
        <w:rPr>
          <w:lang w:val="en-US"/>
        </w:rPr>
      </w:pPr>
      <w:r w:rsidRPr="009030FE">
        <w:rPr>
          <w:noProof/>
          <w:lang w:val="en-US"/>
        </w:rPr>
        <w:drawing>
          <wp:inline distT="0" distB="0" distL="0" distR="0" wp14:anchorId="1931ECD9" wp14:editId="3B5ECDAD">
            <wp:extent cx="4258653" cy="2391508"/>
            <wp:effectExtent l="0" t="0" r="0" b="0"/>
            <wp:docPr id="14474748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747489" name=""/>
                    <pic:cNvPicPr/>
                  </pic:nvPicPr>
                  <pic:blipFill rotWithShape="1">
                    <a:blip r:embed="rId11"/>
                    <a:srcRect b="4751"/>
                    <a:stretch/>
                  </pic:blipFill>
                  <pic:spPr bwMode="auto">
                    <a:xfrm>
                      <a:off x="0" y="0"/>
                      <a:ext cx="4293855" cy="24112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1055"/>
        <w:gridCol w:w="1134"/>
        <w:gridCol w:w="2171"/>
        <w:gridCol w:w="1168"/>
        <w:gridCol w:w="1774"/>
      </w:tblGrid>
      <w:tr w:rsidR="00394B50" w14:paraId="365B6AED" w14:textId="77777777" w:rsidTr="00B43371">
        <w:trPr>
          <w:trHeight w:val="302"/>
          <w:jc w:val="center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DD4890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  <w:lang w:val="en-US"/>
              </w:rPr>
            </w:pPr>
          </w:p>
        </w:tc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D9973F0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301800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no</w:t>
            </w:r>
          </w:p>
        </w:tc>
        <w:tc>
          <w:tcPr>
            <w:tcW w:w="330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B9A3F99" w14:textId="270B2BCE" w:rsidR="00394B50" w:rsidRDefault="00394B50" w:rsidP="00B43371">
            <w:pPr>
              <w:spacing w:after="0" w:line="240" w:lineRule="auto"/>
              <w:jc w:val="both"/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  <w:t>4</w:t>
            </w:r>
          </w:p>
        </w:tc>
        <w:tc>
          <w:tcPr>
            <w:tcW w:w="294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786B85B" w14:textId="729C4996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b/>
                <w:b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</w:rPr>
              <w:t>5</w:t>
            </w:r>
          </w:p>
        </w:tc>
      </w:tr>
      <w:tr w:rsidR="00394B50" w14:paraId="05949D0F" w14:textId="77777777" w:rsidTr="00B43371">
        <w:trPr>
          <w:trHeight w:val="302"/>
          <w:jc w:val="center"/>
        </w:trPr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C21E73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</w:p>
        </w:tc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BAF9F5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7FAFC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ype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875EE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in Hz)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050963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ype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9E9A5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in Hz)</w:t>
            </w:r>
          </w:p>
        </w:tc>
      </w:tr>
      <w:tr w:rsidR="00394B50" w14:paraId="3BE8FD98" w14:textId="77777777" w:rsidTr="00832841">
        <w:trPr>
          <w:trHeight w:val="132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3159EF9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d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hpa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62483A1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07EA130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a</w:t>
            </w:r>
          </w:p>
          <w:p w14:paraId="39E79DC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059C864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60D91BD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040E58E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3575868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-COOH</w:t>
            </w:r>
          </w:p>
          <w:p w14:paraId="78B70FD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21E744F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3, C</w:t>
            </w:r>
          </w:p>
          <w:p w14:paraId="404D381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9.2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6D6E3A2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8B8C10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7.3, CH</w:t>
            </w:r>
          </w:p>
          <w:p w14:paraId="22D3116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5.0, CH</w:t>
            </w:r>
          </w:p>
          <w:p w14:paraId="1650463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3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20A14CC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670AF74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ABD7D9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2.52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m</w:t>
            </w:r>
            <w:r>
              <w:rPr>
                <w:rFonts w:ascii="Times New Roman" w:eastAsia="宋体" w:hAnsi="Times New Roman" w:hint="eastAsia"/>
                <w:i/>
                <w:sz w:val="18"/>
                <w:szCs w:val="18"/>
                <w:vertAlign w:val="superscript"/>
              </w:rPr>
              <w:t>a</w:t>
            </w:r>
          </w:p>
          <w:p w14:paraId="4286F98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11, dd (10.3, 15.5)</w:t>
            </w:r>
          </w:p>
          <w:p w14:paraId="4F20297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87, m</w:t>
            </w:r>
          </w:p>
          <w:p w14:paraId="1FE4215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66, m</w:t>
            </w:r>
          </w:p>
          <w:p w14:paraId="0DDEB46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48, d (4.5)</w:t>
            </w:r>
          </w:p>
          <w:p w14:paraId="33BCCCE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2.21, br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s</w:t>
            </w:r>
          </w:p>
          <w:p w14:paraId="6D0DBE2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57, d (9.0)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434541F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2.5, C</w:t>
            </w:r>
          </w:p>
          <w:p w14:paraId="52FFE84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9.6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3E80012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FB928E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5.2, CH</w:t>
            </w:r>
          </w:p>
          <w:p w14:paraId="0D6424A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4.5, CH</w:t>
            </w:r>
          </w:p>
          <w:p w14:paraId="55DEED9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5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644E7CC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3216730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246BF7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4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F2CD4E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17, dd (9.5, 16.2)</w:t>
            </w:r>
          </w:p>
          <w:p w14:paraId="45EFBDF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2, m</w:t>
            </w:r>
          </w:p>
          <w:p w14:paraId="19577AB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65, m</w:t>
            </w:r>
          </w:p>
          <w:p w14:paraId="4C0C352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5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B5FA4C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F416C6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7, d (9.1)</w:t>
            </w:r>
          </w:p>
        </w:tc>
      </w:tr>
      <w:tr w:rsidR="00394B50" w14:paraId="18E8F793" w14:textId="77777777" w:rsidTr="00B43371">
        <w:trPr>
          <w:trHeight w:val="557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7455770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Thr1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0DC413F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363EF56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285A126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22805E3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</w:p>
          <w:p w14:paraId="31AB66A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178E0C7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69.7, C</w:t>
            </w:r>
          </w:p>
          <w:p w14:paraId="3F818F2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8.5, CH</w:t>
            </w:r>
          </w:p>
          <w:p w14:paraId="685E3F3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7.1, CH</w:t>
            </w:r>
          </w:p>
          <w:p w14:paraId="02ABC54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9.7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12BAD86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50DC5F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2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C6F47B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1, m</w:t>
            </w:r>
          </w:p>
          <w:p w14:paraId="741F859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5, d (6.5)</w:t>
            </w:r>
          </w:p>
          <w:p w14:paraId="78557FB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75, d (8.0)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0312A6B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69.5, C</w:t>
            </w:r>
          </w:p>
          <w:p w14:paraId="7D929CB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0.9, CH</w:t>
            </w:r>
          </w:p>
          <w:p w14:paraId="7C92D0F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6.5, CH</w:t>
            </w:r>
          </w:p>
          <w:p w14:paraId="2767F61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9.8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5A58A02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504E32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78BAAC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90, m</w:t>
            </w:r>
          </w:p>
          <w:p w14:paraId="4423A36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6, d (6.1)</w:t>
            </w:r>
          </w:p>
          <w:p w14:paraId="2640A43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79, d (8.1)</w:t>
            </w:r>
          </w:p>
        </w:tc>
      </w:tr>
      <w:tr w:rsidR="00394B50" w14:paraId="5BF2E3E9" w14:textId="77777777" w:rsidTr="00B43371">
        <w:trPr>
          <w:trHeight w:val="949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3C6E863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Thr2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771FAE3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156B63B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53DC9D4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518A58B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</w:p>
          <w:p w14:paraId="4379B5C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2F404D1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69.9, C</w:t>
            </w:r>
          </w:p>
          <w:p w14:paraId="50DA607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7.5, CH</w:t>
            </w:r>
          </w:p>
          <w:p w14:paraId="64B3B1C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6.5, CH</w:t>
            </w:r>
          </w:p>
          <w:p w14:paraId="5CB75B5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9.1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0137AF6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05024D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3, dd (4.1, 8.5)</w:t>
            </w:r>
          </w:p>
          <w:p w14:paraId="2DA1DE3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91, m</w:t>
            </w:r>
          </w:p>
          <w:p w14:paraId="35D7ADD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95, d (6.3)</w:t>
            </w:r>
          </w:p>
          <w:p w14:paraId="2E33F4B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81, d (8.5)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1A40808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0.2, C</w:t>
            </w:r>
          </w:p>
          <w:p w14:paraId="37907A2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9.4, CH</w:t>
            </w:r>
          </w:p>
          <w:p w14:paraId="3CAB680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6.2, CH</w:t>
            </w:r>
          </w:p>
          <w:p w14:paraId="16C305C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0.1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52C0607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9421E5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4, dd (2.1, 6.6)</w:t>
            </w:r>
          </w:p>
          <w:p w14:paraId="38927FF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25, m</w:t>
            </w:r>
          </w:p>
          <w:p w14:paraId="67430AF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09, d (6.3)</w:t>
            </w:r>
          </w:p>
          <w:p w14:paraId="12081AA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67, d (6.6)</w:t>
            </w:r>
          </w:p>
        </w:tc>
      </w:tr>
      <w:tr w:rsidR="00394B50" w14:paraId="1D304957" w14:textId="77777777" w:rsidTr="003A7CCF">
        <w:trPr>
          <w:trHeight w:val="983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101E55C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dhda/</w:t>
            </w:r>
          </w:p>
          <w:p w14:paraId="76CDC85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dhta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4F8AFCD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22133C3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a</w:t>
            </w:r>
          </w:p>
          <w:p w14:paraId="56F90D7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2B85D2F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47FB0D9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</w:p>
          <w:p w14:paraId="05446A9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2CB9E07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</w:p>
          <w:p w14:paraId="71E45B1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60876DDA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7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</w:p>
          <w:p w14:paraId="468E1EA2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7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553A0FE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</w:p>
          <w:p w14:paraId="2F81161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06385B6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9</w:t>
            </w:r>
          </w:p>
          <w:p w14:paraId="3B172E00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</w:p>
          <w:p w14:paraId="034C769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276E485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</w:p>
          <w:p w14:paraId="4CDAD28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01CB857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</w:p>
          <w:p w14:paraId="77CC332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6FD3EC0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</w:p>
          <w:p w14:paraId="3012158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</w:t>
            </w:r>
          </w:p>
          <w:p w14:paraId="40D04E7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a</w:t>
            </w:r>
          </w:p>
          <w:p w14:paraId="125FA33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b</w:t>
            </w:r>
          </w:p>
          <w:p w14:paraId="7A06643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</w:p>
          <w:p w14:paraId="623F013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a</w:t>
            </w:r>
          </w:p>
          <w:p w14:paraId="261DC0F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b</w:t>
            </w:r>
          </w:p>
          <w:p w14:paraId="5E81A45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2E8A962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15AFAD1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0F8F168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0.4, C</w:t>
            </w:r>
          </w:p>
          <w:p w14:paraId="7F6113F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A479E0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887694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4.4, CH</w:t>
            </w:r>
          </w:p>
          <w:p w14:paraId="3DDDF19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1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6898420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9, CH</w:t>
            </w:r>
          </w:p>
          <w:p w14:paraId="649E6C6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6.7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CB2A9A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D224E0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817E91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1854DD1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24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AB2596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  <w:lang w:val="en-US"/>
              </w:rPr>
            </w:pPr>
          </w:p>
          <w:p w14:paraId="771C980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0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F01866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0.3, CH</w:t>
            </w:r>
          </w:p>
          <w:p w14:paraId="188D33D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7C0AC1E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3BEA6D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4138F2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4, CH</w:t>
            </w:r>
          </w:p>
          <w:p w14:paraId="7D67871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0.1, CH</w:t>
            </w:r>
          </w:p>
          <w:p w14:paraId="07B7230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7C68B2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7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6D4E39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.9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02C90F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68C3386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5.2, CH</w:t>
            </w:r>
          </w:p>
          <w:p w14:paraId="24571F2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1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3D54132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  <w:p w14:paraId="5D6FD18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.55, dd (7.3, 14.1)</w:t>
            </w:r>
          </w:p>
          <w:p w14:paraId="25C511E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.35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144C0B0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4.21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444F018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.51, m</w:t>
            </w:r>
          </w:p>
          <w:p w14:paraId="25FA5B8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3.38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1097235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37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11328DE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22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5B7AA89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27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0BA2824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  <w:p w14:paraId="746B791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lastRenderedPageBreak/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34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5A12194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25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0360F7F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.91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3A1473A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3DA6843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382C3AE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13DC9DD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11A0067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4325CAE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1BE572B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91, m</w:t>
            </w:r>
            <w:r>
              <w:rPr>
                <w:rFonts w:ascii="Times New Roman" w:eastAsia="宋体" w:hAnsi="Times New Roman"/>
                <w:i/>
                <w:iCs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4C6F4AF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.25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649C008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1.41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4FCD459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color w:val="000000" w:themeColor="text1"/>
                <w:sz w:val="18"/>
                <w:szCs w:val="18"/>
              </w:rPr>
              <w:t>.27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10F35FB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44, m</w:t>
            </w:r>
          </w:p>
          <w:p w14:paraId="63ABA94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04, d (6.5)</w:t>
            </w:r>
          </w:p>
          <w:p w14:paraId="4B88D7D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BCC1F0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0D0236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BEB96B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47, d (9.0)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6801B1F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2.9, C</w:t>
            </w:r>
          </w:p>
          <w:p w14:paraId="24150F2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6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6F2E40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F235F8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3.5, CH</w:t>
            </w:r>
          </w:p>
          <w:p w14:paraId="4B14763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0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B08E4D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8, CH</w:t>
            </w:r>
          </w:p>
          <w:p w14:paraId="4F3FEE6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2AA17F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2667F8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8.4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137303E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D4277F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0.3, CH</w:t>
            </w:r>
          </w:p>
          <w:p w14:paraId="5A01167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76C7EE5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1, CH</w:t>
            </w:r>
          </w:p>
          <w:p w14:paraId="6F0F0C9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F6200DA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DC76D8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8, CH</w:t>
            </w:r>
          </w:p>
          <w:p w14:paraId="46C0E48D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710CC44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1D27D1C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3166054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6, CH</w:t>
            </w:r>
          </w:p>
          <w:p w14:paraId="1C7A697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0.2, CH</w:t>
            </w:r>
          </w:p>
          <w:p w14:paraId="1F2C7969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0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83A64B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335D94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4.5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03DE5A9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4.9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0446BAE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87D44E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5.2, CH</w:t>
            </w:r>
          </w:p>
          <w:p w14:paraId="68C8231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.3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60F7CBE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D572C6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61, dd (4.1, 15.0)</w:t>
            </w:r>
          </w:p>
          <w:p w14:paraId="344E1A3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31, dd (3.6, 15.0)</w:t>
            </w:r>
          </w:p>
          <w:p w14:paraId="3350AAC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4.0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8B4D60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41, m</w:t>
            </w:r>
          </w:p>
          <w:p w14:paraId="0C84CCA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4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DABD5E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8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43A7B8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8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2A0C34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98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C6F61B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9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8047FD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lastRenderedPageBreak/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FAA786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</w:p>
          <w:p w14:paraId="29DA2B4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1BB72E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8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F32CFA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8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B55BA3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2D5F42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5042EA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8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C7F404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8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8D27CD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E0C778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F5383E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90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71F86F4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2D153A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2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383005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4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3AFE45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2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DD6B67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4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121DDA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04, d (6.2)</w:t>
            </w:r>
          </w:p>
          <w:p w14:paraId="2B41FA6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85, d (9.0)</w:t>
            </w:r>
          </w:p>
        </w:tc>
      </w:tr>
      <w:tr w:rsidR="00394B50" w14:paraId="6FD42EE5" w14:textId="77777777" w:rsidTr="00B43371">
        <w:trPr>
          <w:trHeight w:val="557"/>
          <w:jc w:val="center"/>
        </w:trPr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607A551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Hoha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201074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7924009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7537818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a</w:t>
            </w:r>
          </w:p>
          <w:p w14:paraId="6D7064B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0BD4B08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7983E74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a</w:t>
            </w:r>
          </w:p>
          <w:p w14:paraId="544B90C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71FD754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</w:p>
          <w:p w14:paraId="23885ED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</w:p>
          <w:p w14:paraId="41AA128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/7-COO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34958B0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3.7, C</w:t>
            </w:r>
          </w:p>
          <w:p w14:paraId="6803580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2.5, CH</w:t>
            </w:r>
          </w:p>
          <w:p w14:paraId="6355894B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380E047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6229026C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5.9, C</w:t>
            </w:r>
          </w:p>
          <w:p w14:paraId="5A4EC20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A76436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603F353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09A8022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FF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6, C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62326F0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</w:p>
          <w:p w14:paraId="43DAD8E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20, m</w:t>
            </w:r>
          </w:p>
          <w:p w14:paraId="3DC002F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78, m</w:t>
            </w:r>
          </w:p>
          <w:p w14:paraId="0A3D960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73, m</w:t>
            </w:r>
          </w:p>
          <w:p w14:paraId="77B1EA33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F72AE4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69, m</w:t>
            </w:r>
          </w:p>
          <w:p w14:paraId="6D95788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64, m</w:t>
            </w:r>
          </w:p>
          <w:p w14:paraId="1A3E4BB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8, t (6.7)</w:t>
            </w:r>
          </w:p>
          <w:p w14:paraId="62EC19A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</w:tcPr>
          <w:p w14:paraId="16A1EC66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3.7, C</w:t>
            </w:r>
          </w:p>
          <w:p w14:paraId="5CF6C3C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2.6, CH</w:t>
            </w:r>
          </w:p>
          <w:p w14:paraId="01C137AF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C81E341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DF814AC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5.9, C</w:t>
            </w:r>
          </w:p>
          <w:p w14:paraId="413DF628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119370C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F618B05" w14:textId="77777777" w:rsidR="00394B50" w:rsidRPr="008F33AA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C1F197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6, C</w:t>
            </w:r>
          </w:p>
          <w:p w14:paraId="702160B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774" w:type="dxa"/>
            <w:tcBorders>
              <w:top w:val="single" w:sz="4" w:space="0" w:color="auto"/>
              <w:left w:val="nil"/>
              <w:right w:val="nil"/>
            </w:tcBorders>
          </w:tcPr>
          <w:p w14:paraId="4B8949C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CE0B27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20, dd (4.7, 7.9)</w:t>
            </w:r>
          </w:p>
          <w:p w14:paraId="032B17D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79, dd (7.9, 16.4)</w:t>
            </w:r>
          </w:p>
          <w:p w14:paraId="273D29D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73, dd (4.7, 16.4)</w:t>
            </w:r>
          </w:p>
          <w:p w14:paraId="707B7F3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CCD3F5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69, m</w:t>
            </w:r>
          </w:p>
          <w:p w14:paraId="7903FA4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63, m</w:t>
            </w:r>
          </w:p>
          <w:p w14:paraId="28A5FB9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8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2B1C2E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88DB7E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2.26, brs</w:t>
            </w:r>
          </w:p>
        </w:tc>
      </w:tr>
      <w:tr w:rsidR="00394B50" w14:paraId="6F2C7BFC" w14:textId="77777777" w:rsidTr="00B43371">
        <w:trPr>
          <w:trHeight w:val="1570"/>
          <w:jc w:val="center"/>
        </w:trPr>
        <w:tc>
          <w:tcPr>
            <w:tcW w:w="851" w:type="dxa"/>
            <w:tcBorders>
              <w:top w:val="single" w:sz="4" w:space="0" w:color="auto"/>
            </w:tcBorders>
          </w:tcPr>
          <w:p w14:paraId="3A17F73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Moba/</w:t>
            </w:r>
          </w:p>
          <w:p w14:paraId="44739B5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Val</w:t>
            </w:r>
          </w:p>
        </w:tc>
        <w:tc>
          <w:tcPr>
            <w:tcW w:w="1055" w:type="dxa"/>
            <w:tcBorders>
              <w:top w:val="single" w:sz="4" w:space="0" w:color="auto"/>
            </w:tcBorders>
          </w:tcPr>
          <w:p w14:paraId="221C73A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388E06A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3BA293A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67075D1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208AF2A8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D8BCC7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59.8, C</w:t>
            </w:r>
          </w:p>
          <w:p w14:paraId="472F6B89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02.3, C</w:t>
            </w:r>
          </w:p>
          <w:p w14:paraId="013D481B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3.9, CH</w:t>
            </w:r>
          </w:p>
          <w:p w14:paraId="2703E56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5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  <w:p w14:paraId="5B84D06D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3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</w:tcBorders>
          </w:tcPr>
          <w:p w14:paraId="113CBE6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</w:p>
          <w:p w14:paraId="62622F1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FF0000"/>
                <w:sz w:val="18"/>
                <w:szCs w:val="18"/>
              </w:rPr>
            </w:pPr>
          </w:p>
          <w:p w14:paraId="6BB4865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3.38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793091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02, d (6.7)</w:t>
            </w:r>
          </w:p>
          <w:p w14:paraId="2ED1258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00, d (6.7)</w:t>
            </w:r>
          </w:p>
        </w:tc>
        <w:tc>
          <w:tcPr>
            <w:tcW w:w="1168" w:type="dxa"/>
            <w:tcBorders>
              <w:top w:val="single" w:sz="4" w:space="0" w:color="auto"/>
            </w:tcBorders>
          </w:tcPr>
          <w:p w14:paraId="289A7CC6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0.3, C</w:t>
            </w:r>
          </w:p>
          <w:p w14:paraId="49B176A5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0.6, CH</w:t>
            </w:r>
          </w:p>
          <w:p w14:paraId="3821730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8.8, CH</w:t>
            </w:r>
          </w:p>
          <w:p w14:paraId="7647B520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9.3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  <w:p w14:paraId="37FC930C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8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774" w:type="dxa"/>
            <w:tcBorders>
              <w:top w:val="single" w:sz="4" w:space="0" w:color="auto"/>
            </w:tcBorders>
          </w:tcPr>
          <w:p w14:paraId="6FA2081A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61DB7FF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80, t (5.9)</w:t>
            </w:r>
          </w:p>
          <w:p w14:paraId="2D287081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8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370C78E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87, d (6.4)</w:t>
            </w:r>
          </w:p>
          <w:p w14:paraId="18A43907" w14:textId="77777777" w:rsidR="00394B50" w:rsidRDefault="00394B50" w:rsidP="00B4337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89, d (6.3)</w:t>
            </w:r>
          </w:p>
        </w:tc>
      </w:tr>
    </w:tbl>
    <w:p w14:paraId="07DF9852" w14:textId="5C9E6A60" w:rsidR="00F323FF" w:rsidRDefault="00394B50" w:rsidP="00F16D2C">
      <w:pPr>
        <w:spacing w:after="0" w:line="240" w:lineRule="auto"/>
        <w:jc w:val="both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/>
          <w:i/>
          <w:sz w:val="21"/>
          <w:szCs w:val="21"/>
          <w:vertAlign w:val="superscript"/>
        </w:rPr>
        <w:t>a</w:t>
      </w:r>
      <w:r>
        <w:rPr>
          <w:rFonts w:ascii="Times New Roman" w:hAnsi="Times New Roman"/>
          <w:sz w:val="21"/>
          <w:szCs w:val="21"/>
        </w:rPr>
        <w:t xml:space="preserve"> overlapped</w:t>
      </w:r>
    </w:p>
    <w:p w14:paraId="4463C455" w14:textId="77777777" w:rsidR="00F323FF" w:rsidRDefault="00F323FF">
      <w:pPr>
        <w:spacing w:after="0" w:line="240" w:lineRule="auto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/>
          <w:sz w:val="21"/>
          <w:szCs w:val="21"/>
        </w:rPr>
        <w:br w:type="page"/>
      </w:r>
    </w:p>
    <w:p w14:paraId="66A1B32D" w14:textId="6646217C" w:rsidR="00BC5D7E" w:rsidRPr="00832841" w:rsidRDefault="001537BF" w:rsidP="00832841">
      <w:pPr>
        <w:pStyle w:val="2"/>
        <w:rPr>
          <w:noProof/>
          <w:lang w:val="en-US"/>
        </w:rPr>
      </w:pPr>
      <w:bookmarkStart w:id="48" w:name="_Toc198304872"/>
      <w:r w:rsidRPr="00112485">
        <w:rPr>
          <w:rStyle w:val="20"/>
          <w:rFonts w:hint="eastAsia"/>
          <w:b/>
          <w:bCs/>
          <w:lang w:val="en-US"/>
        </w:rPr>
        <w:lastRenderedPageBreak/>
        <w:t>Supp</w:t>
      </w:r>
      <w:r w:rsidRPr="00112485">
        <w:rPr>
          <w:rStyle w:val="20"/>
          <w:b/>
          <w:bCs/>
          <w:lang w:val="en-US"/>
        </w:rPr>
        <w:t xml:space="preserve">lementary </w:t>
      </w:r>
      <w:r w:rsidRPr="008F33AA">
        <w:rPr>
          <w:rStyle w:val="20"/>
          <w:b/>
          <w:bCs/>
          <w:lang w:val="en-US"/>
        </w:rPr>
        <w:t xml:space="preserve">Table </w:t>
      </w:r>
      <w:r w:rsidR="00394B50">
        <w:rPr>
          <w:rStyle w:val="20"/>
          <w:b/>
          <w:bCs/>
          <w:lang w:val="en-US"/>
        </w:rPr>
        <w:t>9</w:t>
      </w:r>
      <w:r w:rsidRPr="008F33AA">
        <w:rPr>
          <w:rFonts w:eastAsia="宋体"/>
          <w:b w:val="0"/>
          <w:bCs/>
          <w:lang w:val="en-US"/>
        </w:rPr>
        <w:t xml:space="preserve">.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 xml:space="preserve">H (600 MHz) and </w:t>
      </w:r>
      <w:r w:rsidRPr="008F33AA">
        <w:rPr>
          <w:b w:val="0"/>
          <w:bCs/>
          <w:vertAlign w:val="superscript"/>
          <w:lang w:val="en-US"/>
        </w:rPr>
        <w:t>13</w:t>
      </w:r>
      <w:r w:rsidRPr="008F33AA">
        <w:rPr>
          <w:b w:val="0"/>
          <w:bCs/>
          <w:lang w:val="en-US"/>
        </w:rPr>
        <w:t>C (150 MHz) NMR Data of</w:t>
      </w:r>
      <w:r w:rsidRPr="008F33AA">
        <w:rPr>
          <w:rFonts w:eastAsia="宋体"/>
          <w:b w:val="0"/>
          <w:bCs/>
          <w:lang w:val="en-US"/>
        </w:rPr>
        <w:t xml:space="preserve"> </w:t>
      </w:r>
      <w:r w:rsidR="00394B50">
        <w:rPr>
          <w:rFonts w:eastAsia="宋体"/>
          <w:lang w:val="en-US"/>
        </w:rPr>
        <w:t>6</w:t>
      </w:r>
      <w:r w:rsidRPr="00112485">
        <w:rPr>
          <w:rFonts w:eastAsia="宋体"/>
          <w:b w:val="0"/>
          <w:bCs/>
          <w:lang w:val="en-US"/>
        </w:rPr>
        <w:t xml:space="preserve">, </w:t>
      </w:r>
      <w:r w:rsidR="00394B50">
        <w:rPr>
          <w:rFonts w:eastAsia="宋体"/>
          <w:lang w:val="en-US"/>
        </w:rPr>
        <w:t>7</w:t>
      </w:r>
      <w:r w:rsidR="00394B50" w:rsidRPr="008F33AA">
        <w:rPr>
          <w:rFonts w:eastAsia="宋体"/>
          <w:b w:val="0"/>
          <w:bCs/>
          <w:lang w:val="en-US"/>
        </w:rPr>
        <w:t xml:space="preserve"> </w:t>
      </w:r>
      <w:r w:rsidRPr="008F33AA">
        <w:rPr>
          <w:b w:val="0"/>
          <w:bCs/>
          <w:lang w:val="en-US"/>
        </w:rPr>
        <w:t xml:space="preserve">in </w:t>
      </w:r>
      <w:r w:rsidRPr="008F33AA">
        <w:rPr>
          <w:rFonts w:eastAsia="宋体"/>
          <w:b w:val="0"/>
          <w:bCs/>
          <w:lang w:val="en-US"/>
        </w:rPr>
        <w:t>DMSO-</w:t>
      </w:r>
      <w:r w:rsidRPr="008F33AA">
        <w:rPr>
          <w:rFonts w:eastAsia="宋体"/>
          <w:b w:val="0"/>
          <w:bCs/>
          <w:i/>
          <w:lang w:val="en-US"/>
        </w:rPr>
        <w:t>d</w:t>
      </w:r>
      <w:r w:rsidRPr="008F33AA">
        <w:rPr>
          <w:rFonts w:eastAsia="宋体"/>
          <w:b w:val="0"/>
          <w:bCs/>
          <w:vertAlign w:val="subscript"/>
          <w:lang w:val="en-US"/>
        </w:rPr>
        <w:t>6</w:t>
      </w:r>
      <w:bookmarkEnd w:id="48"/>
    </w:p>
    <w:p w14:paraId="6A8E8EDD" w14:textId="4911D660" w:rsidR="009030FE" w:rsidRDefault="009030FE">
      <w:pPr>
        <w:spacing w:after="0" w:line="240" w:lineRule="auto"/>
        <w:ind w:firstLineChars="50" w:firstLine="100"/>
        <w:jc w:val="center"/>
        <w:outlineLvl w:val="1"/>
        <w:rPr>
          <w:rFonts w:ascii="Times New Roman" w:hAnsi="Times New Roman"/>
          <w:sz w:val="20"/>
          <w:szCs w:val="20"/>
        </w:rPr>
      </w:pPr>
      <w:r w:rsidRPr="009030FE">
        <w:rPr>
          <w:rFonts w:ascii="Times New Roman" w:hAnsi="Times New Roman"/>
          <w:noProof/>
          <w:sz w:val="20"/>
          <w:szCs w:val="20"/>
          <w:lang w:val="en-US"/>
        </w:rPr>
        <w:drawing>
          <wp:inline distT="0" distB="0" distL="0" distR="0" wp14:anchorId="60EEC703" wp14:editId="0735434C">
            <wp:extent cx="3234699" cy="1917407"/>
            <wp:effectExtent l="0" t="0" r="3810" b="635"/>
            <wp:docPr id="141769739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7697395" name=""/>
                    <pic:cNvPicPr/>
                  </pic:nvPicPr>
                  <pic:blipFill rotWithShape="1">
                    <a:blip r:embed="rId12"/>
                    <a:srcRect t="3158"/>
                    <a:stretch/>
                  </pic:blipFill>
                  <pic:spPr bwMode="auto">
                    <a:xfrm>
                      <a:off x="0" y="0"/>
                      <a:ext cx="3276379" cy="19421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5"/>
        <w:gridCol w:w="851"/>
        <w:gridCol w:w="1134"/>
        <w:gridCol w:w="2171"/>
        <w:gridCol w:w="1116"/>
        <w:gridCol w:w="1826"/>
      </w:tblGrid>
      <w:tr w:rsidR="00BC5D7E" w14:paraId="3D48391E" w14:textId="77777777">
        <w:trPr>
          <w:trHeight w:val="302"/>
          <w:jc w:val="center"/>
        </w:trPr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463BF7B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1B5AE5E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  <w:p w14:paraId="11EF407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no</w:t>
            </w:r>
          </w:p>
        </w:tc>
        <w:tc>
          <w:tcPr>
            <w:tcW w:w="330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87DEEF" w14:textId="7D8115F4" w:rsidR="00BC5D7E" w:rsidRDefault="00394B50">
            <w:pPr>
              <w:spacing w:after="0" w:line="240" w:lineRule="auto"/>
              <w:jc w:val="both"/>
              <w:rPr>
                <w:rFonts w:ascii="Times New Roman" w:eastAsia="新宋体" w:hAnsi="Times New Roman"/>
                <w:b/>
                <w:bCs/>
                <w:iCs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b/>
                <w:bCs/>
                <w:iCs/>
                <w:color w:val="000000" w:themeColor="text1"/>
                <w:sz w:val="18"/>
                <w:szCs w:val="18"/>
              </w:rPr>
              <w:t xml:space="preserve">6 </w:t>
            </w:r>
          </w:p>
        </w:tc>
        <w:tc>
          <w:tcPr>
            <w:tcW w:w="294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802CEC" w14:textId="5C342CAC" w:rsidR="00BC5D7E" w:rsidRDefault="00394B50">
            <w:pPr>
              <w:spacing w:after="0" w:line="240" w:lineRule="auto"/>
              <w:jc w:val="both"/>
              <w:rPr>
                <w:rFonts w:ascii="Times New Roman" w:eastAsia="宋体" w:hAnsi="Times New Roman"/>
                <w:b/>
                <w:bCs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b/>
                <w:bCs/>
                <w:color w:val="000000" w:themeColor="text1"/>
                <w:sz w:val="18"/>
                <w:szCs w:val="18"/>
              </w:rPr>
              <w:t>7</w:t>
            </w:r>
          </w:p>
        </w:tc>
      </w:tr>
      <w:tr w:rsidR="00BC5D7E" w14:paraId="36676241" w14:textId="77777777">
        <w:trPr>
          <w:trHeight w:val="302"/>
          <w:jc w:val="center"/>
        </w:trPr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6C41682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BA02E33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19447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color w:val="000000" w:themeColor="text1"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, Type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64D02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color w:val="000000" w:themeColor="text1"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color w:val="000000" w:themeColor="text1"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 xml:space="preserve"> in Hz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92BEE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color w:val="000000" w:themeColor="text1"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, Type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B2E0D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color w:val="000000" w:themeColor="text1"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color w:val="000000" w:themeColor="text1"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 xml:space="preserve"> in Hz)</w:t>
            </w:r>
          </w:p>
        </w:tc>
      </w:tr>
      <w:tr w:rsidR="00BC5D7E" w14:paraId="72D15082" w14:textId="77777777">
        <w:trPr>
          <w:trHeight w:val="2194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3731378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p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762BD65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</w:t>
            </w:r>
          </w:p>
          <w:p w14:paraId="0ACA861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a</w:t>
            </w:r>
          </w:p>
          <w:p w14:paraId="1687337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b</w:t>
            </w:r>
          </w:p>
          <w:p w14:paraId="5BCD3F0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3</w:t>
            </w:r>
          </w:p>
          <w:p w14:paraId="6BF7EC9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4</w:t>
            </w:r>
          </w:p>
          <w:p w14:paraId="213C897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5</w:t>
            </w:r>
          </w:p>
          <w:p w14:paraId="2A736D6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2939F9D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2.0, C</w:t>
            </w:r>
          </w:p>
          <w:p w14:paraId="30318D2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9.8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780032C1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AA81B6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9.4, CH</w:t>
            </w:r>
          </w:p>
          <w:p w14:paraId="5E306A6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9.3, CH</w:t>
            </w:r>
          </w:p>
          <w:p w14:paraId="026DDFE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4C33AADC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52EA31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50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1934CE0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12, dd (10.0, 16.0)</w:t>
            </w:r>
          </w:p>
          <w:p w14:paraId="19CFCC0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3, m</w:t>
            </w:r>
          </w:p>
          <w:p w14:paraId="53D26C2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41, m</w:t>
            </w:r>
          </w:p>
          <w:p w14:paraId="4A8BDE9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4, d (6.5)</w:t>
            </w:r>
          </w:p>
          <w:p w14:paraId="72E66F0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.42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d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8.0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right w:val="nil"/>
            </w:tcBorders>
          </w:tcPr>
          <w:p w14:paraId="0D3EB0F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1.7, C</w:t>
            </w:r>
          </w:p>
          <w:p w14:paraId="3917E7F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9.9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6529FE30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709580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9.4, CH</w:t>
            </w:r>
          </w:p>
          <w:p w14:paraId="5C8296D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9.4, CH</w:t>
            </w:r>
          </w:p>
          <w:p w14:paraId="18E102C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right w:val="nil"/>
            </w:tcBorders>
          </w:tcPr>
          <w:p w14:paraId="0B347C3D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78EF1D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50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41E1DD5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3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0F4361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2, m</w:t>
            </w:r>
          </w:p>
          <w:p w14:paraId="03CB8C5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40, m</w:t>
            </w:r>
          </w:p>
          <w:p w14:paraId="32D293E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3, d (6.4)</w:t>
            </w:r>
          </w:p>
          <w:p w14:paraId="53800F2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9, brs</w:t>
            </w:r>
          </w:p>
        </w:tc>
      </w:tr>
      <w:tr w:rsidR="00BC5D7E" w14:paraId="5861310B" w14:textId="77777777">
        <w:trPr>
          <w:trHeight w:val="2506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630A7E2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Gln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249703A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</w:t>
            </w:r>
          </w:p>
          <w:p w14:paraId="5074C55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</w:t>
            </w:r>
          </w:p>
          <w:p w14:paraId="2AC344A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3</w:t>
            </w:r>
          </w:p>
          <w:p w14:paraId="202D1D9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4</w:t>
            </w:r>
          </w:p>
          <w:p w14:paraId="7DD53E2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5</w:t>
            </w:r>
          </w:p>
          <w:p w14:paraId="78BDB07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-NH</w:t>
            </w:r>
          </w:p>
          <w:p w14:paraId="2027808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-NH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26797C0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1.0, C</w:t>
            </w:r>
          </w:p>
          <w:p w14:paraId="1D98D87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4.7, CH</w:t>
            </w:r>
          </w:p>
          <w:p w14:paraId="0BB5FE1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7.3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5FE27C0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1.5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0EBDA63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4, C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1C9E34E5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C5FEF6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6, m</w:t>
            </w:r>
          </w:p>
          <w:p w14:paraId="07706E2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82, m</w:t>
            </w:r>
          </w:p>
          <w:p w14:paraId="7F3EB44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3979131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8A9C6A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83, d (8.8)</w:t>
            </w:r>
          </w:p>
          <w:p w14:paraId="743734A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7.28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s</w:t>
            </w:r>
          </w:p>
          <w:p w14:paraId="04EB12A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.74, 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right w:val="nil"/>
            </w:tcBorders>
          </w:tcPr>
          <w:p w14:paraId="493673F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1.0, C</w:t>
            </w:r>
          </w:p>
          <w:p w14:paraId="490CB86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4.7, CH</w:t>
            </w:r>
          </w:p>
          <w:p w14:paraId="080A4AA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7.2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0DDF250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1.5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449CBCD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5, C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right w:val="nil"/>
            </w:tcBorders>
          </w:tcPr>
          <w:p w14:paraId="4C052D2A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DA292C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4, m</w:t>
            </w:r>
          </w:p>
          <w:p w14:paraId="60E5B30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83, m</w:t>
            </w:r>
          </w:p>
          <w:p w14:paraId="67132D7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5C471CB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C4E55B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83, brs</w:t>
            </w:r>
          </w:p>
          <w:p w14:paraId="243BD0B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28, s</w:t>
            </w:r>
          </w:p>
          <w:p w14:paraId="25C3820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.74, s</w:t>
            </w:r>
          </w:p>
        </w:tc>
      </w:tr>
      <w:tr w:rsidR="00BC5D7E" w14:paraId="7A08F3EB" w14:textId="77777777">
        <w:trPr>
          <w:trHeight w:val="2194"/>
          <w:jc w:val="center"/>
        </w:trPr>
        <w:tc>
          <w:tcPr>
            <w:tcW w:w="1055" w:type="dxa"/>
            <w:tcBorders>
              <w:top w:val="single" w:sz="4" w:space="0" w:color="auto"/>
            </w:tcBorders>
          </w:tcPr>
          <w:p w14:paraId="23A36AA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Leu1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4F3F8BF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</w:t>
            </w:r>
          </w:p>
          <w:p w14:paraId="53E87F6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</w:t>
            </w:r>
          </w:p>
          <w:p w14:paraId="196B9C7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3</w:t>
            </w:r>
          </w:p>
          <w:p w14:paraId="505EF84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4</w:t>
            </w:r>
          </w:p>
          <w:p w14:paraId="666743E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5</w:t>
            </w:r>
          </w:p>
          <w:p w14:paraId="22A4269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6</w:t>
            </w:r>
          </w:p>
          <w:p w14:paraId="0E6A5C5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-NH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165EA8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1.8, C</w:t>
            </w:r>
          </w:p>
          <w:p w14:paraId="5DE3CE61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2.6, CH</w:t>
            </w:r>
          </w:p>
          <w:p w14:paraId="0771510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4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13F5C8E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3, CH</w:t>
            </w:r>
          </w:p>
          <w:p w14:paraId="16CE7E98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0ADB39E1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0.4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</w:tcBorders>
          </w:tcPr>
          <w:p w14:paraId="17482A1B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6841E9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97, m</w:t>
            </w:r>
          </w:p>
          <w:p w14:paraId="55960CA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52, m</w:t>
            </w:r>
          </w:p>
          <w:p w14:paraId="786F2F7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71, m</w:t>
            </w:r>
          </w:p>
          <w:p w14:paraId="5C7BC94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91, d (6.5)</w:t>
            </w:r>
          </w:p>
          <w:p w14:paraId="13E6ABA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80, d (6.5)</w:t>
            </w:r>
          </w:p>
          <w:p w14:paraId="1353D1E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8.19, d (5.9)</w:t>
            </w:r>
          </w:p>
        </w:tc>
        <w:tc>
          <w:tcPr>
            <w:tcW w:w="1116" w:type="dxa"/>
            <w:tcBorders>
              <w:top w:val="single" w:sz="4" w:space="0" w:color="auto"/>
            </w:tcBorders>
          </w:tcPr>
          <w:p w14:paraId="11A75EA9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1.9, C</w:t>
            </w:r>
          </w:p>
          <w:p w14:paraId="5CE73C8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2.6, CH</w:t>
            </w:r>
          </w:p>
          <w:p w14:paraId="2E09FDA8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054DE1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3, CH</w:t>
            </w:r>
          </w:p>
          <w:p w14:paraId="62D9CE55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58CD7DE0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0.3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</w:tcBorders>
          </w:tcPr>
          <w:p w14:paraId="5E62E2E6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12A77A4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98, m</w:t>
            </w:r>
          </w:p>
          <w:p w14:paraId="3E0BD9A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53, m</w:t>
            </w:r>
          </w:p>
          <w:p w14:paraId="67A8C06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69, m</w:t>
            </w:r>
          </w:p>
          <w:p w14:paraId="4FEA94E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91, d (6.6)</w:t>
            </w:r>
          </w:p>
          <w:p w14:paraId="7560099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79, d (6.6)</w:t>
            </w:r>
          </w:p>
          <w:p w14:paraId="005C8FE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8.18, brs</w:t>
            </w:r>
          </w:p>
        </w:tc>
      </w:tr>
      <w:tr w:rsidR="00BC5D7E" w14:paraId="01C83887" w14:textId="77777777">
        <w:trPr>
          <w:trHeight w:val="2019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482734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dhit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8CA0F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</w:t>
            </w:r>
          </w:p>
          <w:p w14:paraId="3D08E6F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a</w:t>
            </w:r>
          </w:p>
          <w:p w14:paraId="1991A8D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b</w:t>
            </w:r>
          </w:p>
          <w:p w14:paraId="0407E7E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3</w:t>
            </w:r>
          </w:p>
          <w:p w14:paraId="3E59271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4</w:t>
            </w:r>
          </w:p>
          <w:p w14:paraId="7D3CAB5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5</w:t>
            </w:r>
          </w:p>
          <w:p w14:paraId="1B850AB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6</w:t>
            </w:r>
          </w:p>
          <w:p w14:paraId="59F98CB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7</w:t>
            </w:r>
          </w:p>
          <w:p w14:paraId="559807B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8</w:t>
            </w:r>
          </w:p>
          <w:p w14:paraId="446D035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lastRenderedPageBreak/>
              <w:t>9</w:t>
            </w:r>
          </w:p>
          <w:p w14:paraId="2527321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0</w:t>
            </w:r>
          </w:p>
          <w:p w14:paraId="6BB8BF3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</w:t>
            </w:r>
          </w:p>
          <w:p w14:paraId="298CA9A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</w:t>
            </w:r>
          </w:p>
          <w:p w14:paraId="14552B2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3</w:t>
            </w:r>
          </w:p>
          <w:p w14:paraId="22648B6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4</w:t>
            </w:r>
          </w:p>
          <w:p w14:paraId="0645806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5</w:t>
            </w:r>
          </w:p>
          <w:p w14:paraId="335CDFC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6</w:t>
            </w:r>
          </w:p>
          <w:p w14:paraId="0D0139F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7</w:t>
            </w:r>
          </w:p>
          <w:p w14:paraId="0318C74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8</w:t>
            </w:r>
          </w:p>
          <w:p w14:paraId="68A23B9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9</w:t>
            </w:r>
          </w:p>
          <w:p w14:paraId="32D43A2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0</w:t>
            </w:r>
          </w:p>
          <w:p w14:paraId="12C7495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255C61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3.1, C</w:t>
            </w:r>
          </w:p>
          <w:p w14:paraId="2F9DCD6E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4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3DEC3B6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24070A4A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7, CH</w:t>
            </w:r>
          </w:p>
          <w:p w14:paraId="3D22854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3.3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0610C0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6174AB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6, CH</w:t>
            </w:r>
          </w:p>
          <w:p w14:paraId="56998D11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6, CH</w:t>
            </w:r>
          </w:p>
          <w:p w14:paraId="5BC5AF6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9E7B1C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89CF11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8, CH</w:t>
            </w:r>
          </w:p>
          <w:p w14:paraId="17D91316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6, CH</w:t>
            </w:r>
          </w:p>
          <w:p w14:paraId="7DBDFAC5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C4A583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B273189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7.2, CH</w:t>
            </w:r>
          </w:p>
          <w:p w14:paraId="39A442D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1.2, CH</w:t>
            </w:r>
          </w:p>
          <w:p w14:paraId="6DA5056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0.9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ECDFFD6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.8, CH</w:t>
            </w:r>
          </w:p>
          <w:p w14:paraId="6FDC9B7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4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D4525A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4.7, CH</w:t>
            </w:r>
          </w:p>
          <w:p w14:paraId="60C1860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3.7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B3E9938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B88F6C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2.44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dd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3.3, 14.6)</w:t>
            </w:r>
          </w:p>
          <w:p w14:paraId="406FE67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29, dd (3.0, 14.6)</w:t>
            </w:r>
          </w:p>
          <w:p w14:paraId="1FE9499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3B8B79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31, m</w:t>
            </w:r>
          </w:p>
          <w:p w14:paraId="7068DDB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1, m</w:t>
            </w:r>
          </w:p>
          <w:p w14:paraId="020FCED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37DE71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0173BE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66279B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AE3548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E2F267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1E28B6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B0BAE4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A2A109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.42, dt (6.2, 15.4)</w:t>
            </w:r>
          </w:p>
          <w:p w14:paraId="0ACC5F0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D66836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2.04, t (5.9)</w:t>
            </w:r>
          </w:p>
          <w:p w14:paraId="40CB196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56, m</w:t>
            </w:r>
          </w:p>
          <w:p w14:paraId="4A9A2CE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38, m</w:t>
            </w:r>
          </w:p>
          <w:p w14:paraId="17B890E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76, m</w:t>
            </w:r>
          </w:p>
          <w:p w14:paraId="1E9AB2C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03, d (6.2)</w:t>
            </w:r>
          </w:p>
          <w:p w14:paraId="2FC82D4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08, d (8.2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D7D686A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3.1, C</w:t>
            </w:r>
          </w:p>
          <w:p w14:paraId="3F1B74C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4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B5B36E8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1556227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6, CH</w:t>
            </w:r>
          </w:p>
          <w:p w14:paraId="24762F2A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3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4FC2D9B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0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96E7AD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5E6C24C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75CCFFB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47A627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61FA95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8, CH</w:t>
            </w:r>
          </w:p>
          <w:p w14:paraId="37AF9CE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6, CH</w:t>
            </w:r>
          </w:p>
          <w:p w14:paraId="6724574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8348864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261697B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7.2, CH</w:t>
            </w:r>
          </w:p>
          <w:p w14:paraId="3E183E9E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1.2, CH</w:t>
            </w:r>
          </w:p>
          <w:p w14:paraId="4327104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0.9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CA9898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.8, CH</w:t>
            </w:r>
          </w:p>
          <w:p w14:paraId="1F0DF04A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4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4C7FE1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4.7, CH</w:t>
            </w:r>
          </w:p>
          <w:p w14:paraId="376C26A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3.7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12B9A4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868A98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2.44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dd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2.8, 14.8)</w:t>
            </w:r>
          </w:p>
          <w:p w14:paraId="523CC84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30, dd (3.4, 14.8)</w:t>
            </w:r>
          </w:p>
          <w:p w14:paraId="00DB5D8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7, m</w:t>
            </w:r>
          </w:p>
          <w:p w14:paraId="7A9EC2F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31, m</w:t>
            </w:r>
          </w:p>
          <w:p w14:paraId="37A9E11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88, m</w:t>
            </w:r>
          </w:p>
          <w:p w14:paraId="0B2DC5B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606CF7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E51640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377B7D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2D37AD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61D0AA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32ECCD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575069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58B527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.42, dt (6.2, 15.4)</w:t>
            </w:r>
          </w:p>
          <w:p w14:paraId="7CE8214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051B6D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9E182A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55, m</w:t>
            </w:r>
          </w:p>
          <w:p w14:paraId="2B5CE01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37, m</w:t>
            </w:r>
          </w:p>
          <w:p w14:paraId="250E5D8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76, m</w:t>
            </w:r>
          </w:p>
          <w:p w14:paraId="3327B9B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02, d (6.1)</w:t>
            </w:r>
          </w:p>
          <w:p w14:paraId="160CBD5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2, d (8.5)</w:t>
            </w:r>
          </w:p>
        </w:tc>
      </w:tr>
      <w:tr w:rsidR="00BC5D7E" w14:paraId="0302FB89" w14:textId="77777777">
        <w:trPr>
          <w:trHeight w:val="557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92D53E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lastRenderedPageBreak/>
              <w:t>Val/Leu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AF9B6D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</w:t>
            </w:r>
          </w:p>
          <w:p w14:paraId="38E83DB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</w:t>
            </w:r>
          </w:p>
          <w:p w14:paraId="409510C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3</w:t>
            </w:r>
          </w:p>
          <w:p w14:paraId="31B1F7C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4</w:t>
            </w:r>
          </w:p>
          <w:p w14:paraId="137AE0A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5</w:t>
            </w:r>
          </w:p>
          <w:p w14:paraId="6C089D2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6</w:t>
            </w:r>
          </w:p>
          <w:p w14:paraId="218226D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18737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70.4, C</w:t>
            </w:r>
          </w:p>
          <w:p w14:paraId="5A11D3D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60.7, CH</w:t>
            </w:r>
          </w:p>
          <w:p w14:paraId="78F91A3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28.7, CH</w:t>
            </w:r>
          </w:p>
          <w:p w14:paraId="076F05B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9.3</w:t>
            </w: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,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 xml:space="preserve"> CH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  <w:t>3</w:t>
            </w:r>
          </w:p>
          <w:p w14:paraId="493B52F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8.4, CH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3EA8F86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  <w:p w14:paraId="5890A73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3.78, t (6.1)</w:t>
            </w:r>
          </w:p>
          <w:p w14:paraId="406C219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  <w:p w14:paraId="0F52005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0.89, d (6.4)</w:t>
            </w:r>
          </w:p>
          <w:p w14:paraId="57E4CD7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color w:val="000000" w:themeColor="text1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.90, d (6.4)</w:t>
            </w:r>
          </w:p>
          <w:p w14:paraId="7FAA6A33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  <w:p w14:paraId="47B913E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8.07, d (6.1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3E261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1.9, C</w:t>
            </w:r>
          </w:p>
          <w:p w14:paraId="45473224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3.3, CH</w:t>
            </w:r>
          </w:p>
          <w:p w14:paraId="575B725B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9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A3F00B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.4, CH</w:t>
            </w:r>
          </w:p>
          <w:p w14:paraId="0E0C8A9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3.0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,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 xml:space="preserve">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122E59BE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1.3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right w:val="nil"/>
            </w:tcBorders>
          </w:tcPr>
          <w:p w14:paraId="1735840D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7B1798C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94, m</w:t>
            </w:r>
          </w:p>
          <w:p w14:paraId="534CCAA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42, m</w:t>
            </w:r>
          </w:p>
          <w:p w14:paraId="44076A1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66, m</w:t>
            </w:r>
          </w:p>
          <w:p w14:paraId="6B7D029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8, d (6.6)</w:t>
            </w:r>
          </w:p>
          <w:p w14:paraId="35DA253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2, d (6.6)</w:t>
            </w:r>
          </w:p>
          <w:p w14:paraId="0CD2834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23, d (6.2)</w:t>
            </w:r>
          </w:p>
        </w:tc>
      </w:tr>
    </w:tbl>
    <w:p w14:paraId="247867D9" w14:textId="77777777" w:rsidR="00BC5D7E" w:rsidRPr="003A7CCF" w:rsidRDefault="001537BF">
      <w:pPr>
        <w:spacing w:after="0" w:line="240" w:lineRule="auto"/>
        <w:jc w:val="both"/>
        <w:rPr>
          <w:sz w:val="21"/>
          <w:lang w:val="en-US"/>
        </w:rPr>
      </w:pPr>
      <w:proofErr w:type="gramStart"/>
      <w:r w:rsidRPr="003A7CCF">
        <w:rPr>
          <w:rFonts w:ascii="Times New Roman" w:hAnsi="Times New Roman"/>
          <w:i/>
          <w:sz w:val="21"/>
          <w:szCs w:val="21"/>
          <w:vertAlign w:val="superscript"/>
          <w:lang w:val="en-US"/>
        </w:rPr>
        <w:t>a</w:t>
      </w:r>
      <w:proofErr w:type="gramEnd"/>
      <w:r w:rsidRPr="003A7CCF">
        <w:rPr>
          <w:rFonts w:ascii="Times New Roman" w:hAnsi="Times New Roman"/>
          <w:sz w:val="21"/>
          <w:szCs w:val="21"/>
          <w:lang w:val="en-US"/>
        </w:rPr>
        <w:t xml:space="preserve"> overlapped</w:t>
      </w:r>
    </w:p>
    <w:p w14:paraId="1E1CD796" w14:textId="4B7A27B3" w:rsidR="00832841" w:rsidRPr="003A7CCF" w:rsidRDefault="00F16D2C" w:rsidP="00372626">
      <w:pPr>
        <w:spacing w:after="0" w:line="240" w:lineRule="auto"/>
        <w:rPr>
          <w:sz w:val="21"/>
          <w:lang w:val="en-US"/>
        </w:rPr>
      </w:pPr>
      <w:r>
        <w:rPr>
          <w:sz w:val="21"/>
          <w:lang w:val="en-US"/>
        </w:rPr>
        <w:br w:type="page"/>
      </w:r>
    </w:p>
    <w:p w14:paraId="160455D8" w14:textId="5432C6F9" w:rsidR="00BC5D7E" w:rsidRPr="008F33AA" w:rsidRDefault="001537BF">
      <w:pPr>
        <w:spacing w:after="0" w:line="240" w:lineRule="auto"/>
        <w:jc w:val="both"/>
        <w:outlineLvl w:val="1"/>
        <w:rPr>
          <w:rStyle w:val="20"/>
          <w:rFonts w:ascii="Times New Roman" w:hAnsi="Times New Roman" w:cs="Times New Roman"/>
          <w:b w:val="0"/>
          <w:bCs/>
          <w:lang w:val="en-US"/>
        </w:rPr>
      </w:pPr>
      <w:bookmarkStart w:id="49" w:name="_Toc198304873"/>
      <w:r w:rsidRPr="00112485">
        <w:rPr>
          <w:rStyle w:val="20"/>
          <w:rFonts w:ascii="Times New Roman" w:hAnsi="Times New Roman" w:cs="Times New Roman"/>
          <w:lang w:val="en-US"/>
        </w:rPr>
        <w:lastRenderedPageBreak/>
        <w:t>S</w:t>
      </w:r>
      <w:r w:rsidRPr="008F33AA">
        <w:rPr>
          <w:rStyle w:val="20"/>
          <w:rFonts w:ascii="Times New Roman" w:hAnsi="Times New Roman" w:cs="Times New Roman"/>
          <w:lang w:val="en-US"/>
        </w:rPr>
        <w:t xml:space="preserve">upplementary Table </w:t>
      </w:r>
      <w:r w:rsidR="00394B50">
        <w:rPr>
          <w:rStyle w:val="20"/>
          <w:rFonts w:ascii="Times New Roman" w:hAnsi="Times New Roman" w:cs="Times New Roman"/>
          <w:lang w:val="en-US"/>
        </w:rPr>
        <w:t>10</w:t>
      </w:r>
      <w:r w:rsidRPr="008F33AA">
        <w:rPr>
          <w:rStyle w:val="20"/>
          <w:rFonts w:ascii="Times New Roman" w:hAnsi="Times New Roman" w:cs="Times New Roman"/>
          <w:lang w:val="en-US"/>
        </w:rPr>
        <w:t xml:space="preserve">. </w:t>
      </w:r>
      <w:r w:rsidRPr="008F33AA">
        <w:rPr>
          <w:rStyle w:val="20"/>
          <w:rFonts w:ascii="Times New Roman" w:hAnsi="Times New Roman" w:cs="Times New Roman"/>
          <w:b w:val="0"/>
          <w:bCs/>
          <w:vertAlign w:val="superscript"/>
          <w:lang w:val="en-US"/>
        </w:rPr>
        <w:t>1</w:t>
      </w:r>
      <w:r w:rsidRPr="008F33AA">
        <w:rPr>
          <w:rStyle w:val="20"/>
          <w:rFonts w:ascii="Times New Roman" w:hAnsi="Times New Roman" w:cs="Times New Roman"/>
          <w:b w:val="0"/>
          <w:bCs/>
          <w:lang w:val="en-US"/>
        </w:rPr>
        <w:t xml:space="preserve">H (600 MHz) and </w:t>
      </w:r>
      <w:r w:rsidRPr="008F33AA">
        <w:rPr>
          <w:rStyle w:val="20"/>
          <w:rFonts w:ascii="Times New Roman" w:hAnsi="Times New Roman" w:cs="Times New Roman"/>
          <w:b w:val="0"/>
          <w:bCs/>
          <w:vertAlign w:val="superscript"/>
          <w:lang w:val="en-US"/>
        </w:rPr>
        <w:t>13</w:t>
      </w:r>
      <w:r w:rsidRPr="008F33AA">
        <w:rPr>
          <w:rStyle w:val="20"/>
          <w:rFonts w:ascii="Times New Roman" w:hAnsi="Times New Roman" w:cs="Times New Roman"/>
          <w:b w:val="0"/>
          <w:bCs/>
          <w:lang w:val="en-US"/>
        </w:rPr>
        <w:t xml:space="preserve">C (150 MHz) NMR Data of </w:t>
      </w:r>
      <w:r w:rsidR="00394B50">
        <w:rPr>
          <w:rStyle w:val="20"/>
          <w:rFonts w:ascii="Times New Roman" w:hAnsi="Times New Roman" w:cs="Times New Roman"/>
          <w:lang w:val="en-US"/>
        </w:rPr>
        <w:t>8</w:t>
      </w:r>
      <w:r w:rsidRPr="008F33AA">
        <w:rPr>
          <w:rStyle w:val="20"/>
          <w:rFonts w:ascii="Times New Roman" w:hAnsi="Times New Roman" w:cs="Times New Roman"/>
          <w:b w:val="0"/>
          <w:bCs/>
          <w:lang w:val="en-US"/>
        </w:rPr>
        <w:t xml:space="preserve">, </w:t>
      </w:r>
      <w:r w:rsidR="00394B50">
        <w:rPr>
          <w:rStyle w:val="20"/>
          <w:rFonts w:ascii="Times New Roman" w:hAnsi="Times New Roman" w:cs="Times New Roman"/>
          <w:lang w:val="en-US"/>
        </w:rPr>
        <w:t>9</w:t>
      </w:r>
      <w:r w:rsidR="00394B50" w:rsidRPr="008F33AA">
        <w:rPr>
          <w:rStyle w:val="20"/>
          <w:rFonts w:ascii="Times New Roman" w:hAnsi="Times New Roman" w:cs="Times New Roman"/>
          <w:b w:val="0"/>
          <w:bCs/>
          <w:lang w:val="en-US"/>
        </w:rPr>
        <w:t xml:space="preserve"> </w:t>
      </w:r>
      <w:r w:rsidRPr="008F33AA">
        <w:rPr>
          <w:rStyle w:val="20"/>
          <w:rFonts w:ascii="Times New Roman" w:hAnsi="Times New Roman" w:cs="Times New Roman"/>
          <w:b w:val="0"/>
          <w:bCs/>
          <w:lang w:val="en-US"/>
        </w:rPr>
        <w:t>in DMSO-</w:t>
      </w:r>
      <w:r w:rsidRPr="008F33AA">
        <w:rPr>
          <w:rStyle w:val="20"/>
          <w:rFonts w:ascii="Times New Roman" w:hAnsi="Times New Roman" w:cs="Times New Roman"/>
          <w:b w:val="0"/>
          <w:bCs/>
          <w:i/>
          <w:iCs/>
          <w:lang w:val="en-US"/>
        </w:rPr>
        <w:t>d</w:t>
      </w:r>
      <w:r w:rsidRPr="008F33AA">
        <w:rPr>
          <w:rStyle w:val="20"/>
          <w:rFonts w:ascii="Times New Roman" w:hAnsi="Times New Roman" w:cs="Times New Roman"/>
          <w:b w:val="0"/>
          <w:bCs/>
          <w:vertAlign w:val="subscript"/>
          <w:lang w:val="en-US"/>
        </w:rPr>
        <w:t>6</w:t>
      </w:r>
      <w:bookmarkEnd w:id="49"/>
    </w:p>
    <w:p w14:paraId="3D54BC39" w14:textId="45E13D63" w:rsidR="009030FE" w:rsidRDefault="009030FE">
      <w:pPr>
        <w:spacing w:after="0" w:line="240" w:lineRule="auto"/>
        <w:jc w:val="center"/>
        <w:outlineLvl w:val="1"/>
        <w:rPr>
          <w:rFonts w:ascii="Times New Roman" w:hAnsi="Times New Roman"/>
          <w:sz w:val="20"/>
          <w:szCs w:val="20"/>
        </w:rPr>
      </w:pPr>
      <w:r w:rsidRPr="009030FE">
        <w:rPr>
          <w:rFonts w:ascii="Times New Roman" w:hAnsi="Times New Roman"/>
          <w:noProof/>
          <w:sz w:val="20"/>
          <w:szCs w:val="20"/>
          <w:lang w:val="en-US"/>
        </w:rPr>
        <w:drawing>
          <wp:inline distT="0" distB="0" distL="0" distR="0" wp14:anchorId="7AAECA11" wp14:editId="035ADD7C">
            <wp:extent cx="3524250" cy="1754260"/>
            <wp:effectExtent l="0" t="0" r="0" b="0"/>
            <wp:docPr id="46423544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4235444" name=""/>
                    <pic:cNvPicPr/>
                  </pic:nvPicPr>
                  <pic:blipFill rotWithShape="1">
                    <a:blip r:embed="rId13"/>
                    <a:srcRect b="4560"/>
                    <a:stretch/>
                  </pic:blipFill>
                  <pic:spPr bwMode="auto">
                    <a:xfrm>
                      <a:off x="0" y="0"/>
                      <a:ext cx="3565211" cy="17746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5"/>
        <w:gridCol w:w="851"/>
        <w:gridCol w:w="1134"/>
        <w:gridCol w:w="2171"/>
        <w:gridCol w:w="1116"/>
        <w:gridCol w:w="1826"/>
      </w:tblGrid>
      <w:tr w:rsidR="00BC5D7E" w14:paraId="4B476D9E" w14:textId="77777777">
        <w:trPr>
          <w:trHeight w:val="302"/>
          <w:jc w:val="center"/>
        </w:trPr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31875C3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2C6A6693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8EDD9B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no</w:t>
            </w:r>
          </w:p>
        </w:tc>
        <w:tc>
          <w:tcPr>
            <w:tcW w:w="330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C6F450" w14:textId="75CE402E" w:rsidR="00BC5D7E" w:rsidRDefault="00394B50">
            <w:pPr>
              <w:spacing w:after="0" w:line="240" w:lineRule="auto"/>
              <w:jc w:val="both"/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  <w:t>8</w:t>
            </w:r>
          </w:p>
        </w:tc>
        <w:tc>
          <w:tcPr>
            <w:tcW w:w="294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69773F0" w14:textId="048117E1" w:rsidR="00BC5D7E" w:rsidRDefault="00394B50">
            <w:pPr>
              <w:spacing w:after="0" w:line="240" w:lineRule="auto"/>
              <w:jc w:val="both"/>
              <w:rPr>
                <w:rFonts w:ascii="Times New Roman" w:eastAsia="宋体" w:hAnsi="Times New Roman"/>
                <w:b/>
                <w:b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</w:rPr>
              <w:t>9</w:t>
            </w:r>
          </w:p>
        </w:tc>
      </w:tr>
      <w:tr w:rsidR="00BC5D7E" w14:paraId="4C917C81" w14:textId="77777777">
        <w:trPr>
          <w:trHeight w:val="302"/>
          <w:jc w:val="center"/>
        </w:trPr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E451F6B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CD2F742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6458F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ype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B6128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in Hz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BF2EA7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ype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18B98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in Hz)</w:t>
            </w:r>
          </w:p>
        </w:tc>
      </w:tr>
      <w:tr w:rsidR="00BC5D7E" w14:paraId="45A34434" w14:textId="77777777">
        <w:trPr>
          <w:trHeight w:val="274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0462374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pa/Ahp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46EEA30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4BF0813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a</w:t>
            </w:r>
          </w:p>
          <w:p w14:paraId="649A97C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19BDF4A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276077F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3AE67CB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a</w:t>
            </w:r>
          </w:p>
          <w:p w14:paraId="374B77B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653C44E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542D20B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2.0, C</w:t>
            </w:r>
          </w:p>
          <w:p w14:paraId="624C3C6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0.0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21B54EC6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39BCD3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9.4, CH</w:t>
            </w:r>
          </w:p>
          <w:p w14:paraId="4B1D3F5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9.4, CH</w:t>
            </w:r>
          </w:p>
          <w:p w14:paraId="3C134CC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4B74A71C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53BC7F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50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7172628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11, dd (10.1, 15.8)</w:t>
            </w:r>
          </w:p>
          <w:p w14:paraId="4C3AF08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3, m</w:t>
            </w:r>
          </w:p>
          <w:p w14:paraId="0C29F49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42, m</w:t>
            </w:r>
          </w:p>
          <w:p w14:paraId="4097EE6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4, d (6.4)</w:t>
            </w:r>
          </w:p>
          <w:p w14:paraId="1FA21188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7874AA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49, br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right w:val="nil"/>
            </w:tcBorders>
          </w:tcPr>
          <w:p w14:paraId="0C479DA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2.6, C</w:t>
            </w:r>
          </w:p>
          <w:p w14:paraId="3277868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9.7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2E70BCBD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605746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4.8, CH</w:t>
            </w:r>
          </w:p>
          <w:p w14:paraId="0A4E7F4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5.0, CH</w:t>
            </w:r>
          </w:p>
          <w:p w14:paraId="0075E96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0.0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right w:val="nil"/>
            </w:tcBorders>
          </w:tcPr>
          <w:p w14:paraId="46875AF3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1B8E9E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50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3DF22F1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18, dd (9.7, 16.0)</w:t>
            </w:r>
          </w:p>
          <w:p w14:paraId="0F06507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4.11, m</w:t>
            </w:r>
          </w:p>
          <w:p w14:paraId="0049B26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43, m</w:t>
            </w:r>
          </w:p>
          <w:p w14:paraId="264E1D1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61, m</w:t>
            </w:r>
          </w:p>
          <w:p w14:paraId="1DBDF47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9, m</w:t>
            </w:r>
          </w:p>
          <w:p w14:paraId="1B59231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46, d (7.0)</w:t>
            </w:r>
          </w:p>
        </w:tc>
      </w:tr>
      <w:tr w:rsidR="00BC5D7E" w14:paraId="3E5505E4" w14:textId="77777777">
        <w:trPr>
          <w:trHeight w:val="2818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237C507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Gln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73289DD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783BC6B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2843990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a</w:t>
            </w:r>
          </w:p>
          <w:p w14:paraId="445251B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2515F82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56DECB9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3C3603C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-NH</w:t>
            </w:r>
          </w:p>
          <w:p w14:paraId="7F3BB68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30D6D6C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1.0, C</w:t>
            </w:r>
          </w:p>
          <w:p w14:paraId="3CF95F1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4.7, CH</w:t>
            </w:r>
          </w:p>
          <w:p w14:paraId="45C1B8F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7.3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33E0C93F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1954B9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1.6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67824B5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5, C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0C91B7EE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D49DF1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7, m</w:t>
            </w:r>
          </w:p>
          <w:p w14:paraId="25FFF64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83, m</w:t>
            </w:r>
          </w:p>
          <w:p w14:paraId="6796FC58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65BA8E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56BF6E5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9EB798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95, brs</w:t>
            </w:r>
          </w:p>
          <w:p w14:paraId="19A1C45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32, s</w:t>
            </w:r>
          </w:p>
          <w:p w14:paraId="6DF66CC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.73, 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right w:val="nil"/>
            </w:tcBorders>
          </w:tcPr>
          <w:p w14:paraId="21B84EC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1.5, C</w:t>
            </w:r>
          </w:p>
          <w:p w14:paraId="36B340E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5.0, CH</w:t>
            </w:r>
          </w:p>
          <w:p w14:paraId="15CE77A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7.6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2CD0F3F2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72B602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1.8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0615B9A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4.2, C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right w:val="nil"/>
            </w:tcBorders>
          </w:tcPr>
          <w:p w14:paraId="0A80EA15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EA0DF0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9, m</w:t>
            </w:r>
          </w:p>
          <w:p w14:paraId="4C97E5C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89, m</w:t>
            </w:r>
          </w:p>
          <w:p w14:paraId="7A56066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1, m</w:t>
            </w:r>
          </w:p>
          <w:p w14:paraId="513FE5A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2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B5ACBEE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54E382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05, d (8.5)</w:t>
            </w:r>
          </w:p>
          <w:p w14:paraId="24CC65E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33, s</w:t>
            </w:r>
          </w:p>
          <w:p w14:paraId="506E9B9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.76, s</w:t>
            </w:r>
          </w:p>
        </w:tc>
      </w:tr>
      <w:tr w:rsidR="00BC5D7E" w14:paraId="6BFDDC0E" w14:textId="77777777">
        <w:trPr>
          <w:trHeight w:val="2194"/>
          <w:jc w:val="center"/>
        </w:trPr>
        <w:tc>
          <w:tcPr>
            <w:tcW w:w="1055" w:type="dxa"/>
            <w:tcBorders>
              <w:top w:val="single" w:sz="4" w:space="0" w:color="auto"/>
            </w:tcBorders>
          </w:tcPr>
          <w:p w14:paraId="5ECFE19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Leu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680DDE3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771353B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3B80D02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57BF500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616EC64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71BA986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</w:p>
          <w:p w14:paraId="1E75306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-NH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0CEFE3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1.9, C</w:t>
            </w:r>
          </w:p>
          <w:p w14:paraId="6FFA73AA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2.6, CH</w:t>
            </w:r>
          </w:p>
          <w:p w14:paraId="7634471A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E98A48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3, CH</w:t>
            </w:r>
          </w:p>
          <w:p w14:paraId="50EBF700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076FAAC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0.4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</w:tcBorders>
          </w:tcPr>
          <w:p w14:paraId="61F807E2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035356A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1, m</w:t>
            </w:r>
          </w:p>
          <w:p w14:paraId="2F2FE73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52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BC5D25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71, m</w:t>
            </w:r>
          </w:p>
          <w:p w14:paraId="4F234EA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90, d (6.6)</w:t>
            </w:r>
          </w:p>
          <w:p w14:paraId="188CA6C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79, d (6.6)</w:t>
            </w:r>
          </w:p>
          <w:p w14:paraId="66E7A2F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8.24, d (5.0)</w:t>
            </w:r>
          </w:p>
        </w:tc>
        <w:tc>
          <w:tcPr>
            <w:tcW w:w="1116" w:type="dxa"/>
            <w:tcBorders>
              <w:top w:val="single" w:sz="4" w:space="0" w:color="auto"/>
            </w:tcBorders>
          </w:tcPr>
          <w:p w14:paraId="5F62F8A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2.4, C</w:t>
            </w:r>
          </w:p>
          <w:p w14:paraId="72E9F73B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2.7, CH</w:t>
            </w:r>
          </w:p>
          <w:p w14:paraId="14BE871A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6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C519CE0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5, CH</w:t>
            </w:r>
          </w:p>
          <w:p w14:paraId="11FC3291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3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132C9B74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0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</w:tcBorders>
          </w:tcPr>
          <w:p w14:paraId="31545C27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0C6001B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99, m</w:t>
            </w:r>
          </w:p>
          <w:p w14:paraId="5A2D754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5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CF93BC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70, m</w:t>
            </w:r>
          </w:p>
          <w:p w14:paraId="2076F4F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89, d (6.4)</w:t>
            </w:r>
          </w:p>
          <w:p w14:paraId="0EA19AD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78, d (6.4)</w:t>
            </w:r>
          </w:p>
          <w:p w14:paraId="68BE6A3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8.16, brs</w:t>
            </w:r>
          </w:p>
        </w:tc>
      </w:tr>
      <w:tr w:rsidR="00BC5D7E" w14:paraId="79B7169B" w14:textId="77777777">
        <w:trPr>
          <w:trHeight w:val="332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4EFECA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dhit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356044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15EDFFB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a</w:t>
            </w:r>
          </w:p>
          <w:p w14:paraId="6676E71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7A8D3E1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1794E50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46233F8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514996F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</w:p>
          <w:p w14:paraId="0F30F83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</w:p>
          <w:p w14:paraId="64AF2D3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lastRenderedPageBreak/>
              <w:t>8</w:t>
            </w:r>
          </w:p>
          <w:p w14:paraId="2F65C17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9</w:t>
            </w:r>
          </w:p>
          <w:p w14:paraId="6DBCA89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799C439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7ADA654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276D2CA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2256583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6581DD4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42132E0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6a</w:t>
            </w:r>
          </w:p>
          <w:p w14:paraId="74D9D40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6b</w:t>
            </w:r>
          </w:p>
          <w:p w14:paraId="63A8ED2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7</w:t>
            </w:r>
          </w:p>
          <w:p w14:paraId="62A004A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8a</w:t>
            </w:r>
          </w:p>
          <w:p w14:paraId="2FDF800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8b</w:t>
            </w:r>
          </w:p>
          <w:p w14:paraId="2C3FE5C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9</w:t>
            </w:r>
          </w:p>
          <w:p w14:paraId="2A5E336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0</w:t>
            </w:r>
          </w:p>
          <w:p w14:paraId="7AE777F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F16438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3.1, C</w:t>
            </w:r>
          </w:p>
          <w:p w14:paraId="739E81F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3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2EE02AF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1FE9AE8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7, CH</w:t>
            </w:r>
          </w:p>
          <w:p w14:paraId="62D9E276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3.3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BD1AC25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5C5FB2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6, CH</w:t>
            </w:r>
          </w:p>
          <w:p w14:paraId="67400C35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1F214AB0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B3AF7F6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04770C9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8, CH</w:t>
            </w:r>
          </w:p>
          <w:p w14:paraId="4FBE8F6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6, CH</w:t>
            </w:r>
          </w:p>
          <w:p w14:paraId="5C8F7D91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7D0F92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9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6F3CA1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2.2, CH</w:t>
            </w:r>
          </w:p>
          <w:p w14:paraId="019E0FD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5.6, CH</w:t>
            </w:r>
          </w:p>
          <w:p w14:paraId="27D3237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A0577EE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6ED6E506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.6, CH</w:t>
            </w:r>
          </w:p>
          <w:p w14:paraId="451D0D91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.7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69E4D38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0205132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4.9, CH</w:t>
            </w:r>
          </w:p>
          <w:p w14:paraId="17BC35F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1.9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6E9E5F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0BE6CF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2.45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dd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2.5, 14.8)</w:t>
            </w:r>
          </w:p>
          <w:p w14:paraId="546814E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29, dd (2.8, 14.8)</w:t>
            </w:r>
          </w:p>
          <w:p w14:paraId="37F5D60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D209FA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33, m</w:t>
            </w:r>
          </w:p>
          <w:p w14:paraId="1799FD6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1, m</w:t>
            </w:r>
          </w:p>
          <w:p w14:paraId="099BE8C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D3E249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40F5A5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2.0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C09F4D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502437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2E29C3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A8F08F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C57237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5F9BB7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.43, dt (5.3, 15.4)</w:t>
            </w:r>
          </w:p>
          <w:p w14:paraId="4898C51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7CD60B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2.18, m</w:t>
            </w:r>
          </w:p>
          <w:p w14:paraId="0D050FA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63616B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4133CC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52, m</w:t>
            </w:r>
          </w:p>
          <w:p w14:paraId="610FA29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02, m</w:t>
            </w:r>
          </w:p>
          <w:p w14:paraId="2FDE58B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98, m</w:t>
            </w:r>
          </w:p>
          <w:p w14:paraId="7FFD819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07, d (6.0)</w:t>
            </w:r>
          </w:p>
          <w:p w14:paraId="3B60C73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07, d (8.5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C812C1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3.3, C</w:t>
            </w:r>
          </w:p>
          <w:p w14:paraId="3884344E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2D76509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C4BD5C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9, CH</w:t>
            </w:r>
          </w:p>
          <w:p w14:paraId="6455D08B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3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B2E51BE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B02B96B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8, CH</w:t>
            </w:r>
          </w:p>
          <w:p w14:paraId="42901E14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9, CH</w:t>
            </w:r>
          </w:p>
          <w:p w14:paraId="2DDEC7C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3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6A3B17A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3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0DC836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9, CH</w:t>
            </w:r>
          </w:p>
          <w:p w14:paraId="06A966A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9, CH</w:t>
            </w:r>
          </w:p>
          <w:p w14:paraId="2BD3C78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69B0625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447B3C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2.5, CH</w:t>
            </w:r>
          </w:p>
          <w:p w14:paraId="3DC98AC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25.6, CH</w:t>
            </w:r>
          </w:p>
          <w:p w14:paraId="77DDBCD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.0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0A1BDE7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27FEF2E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.7, CH</w:t>
            </w:r>
          </w:p>
          <w:p w14:paraId="7AB9534B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2BD5A1C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2536B35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5.3, CH</w:t>
            </w:r>
          </w:p>
          <w:p w14:paraId="3E8C1D2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2.0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4637C2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0D5CCD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2.40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dd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3.0, 14.6)</w:t>
            </w:r>
          </w:p>
          <w:p w14:paraId="65212DB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24, dd (3.2, 14.6)</w:t>
            </w:r>
          </w:p>
          <w:p w14:paraId="44E4F51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E9A709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31, m</w:t>
            </w:r>
          </w:p>
          <w:p w14:paraId="25DEC59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0, m</w:t>
            </w:r>
          </w:p>
          <w:p w14:paraId="6E4E550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E2078A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EC0B43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1.9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1CDB7B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C0E6B6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03B52E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EE7D40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EBF3E7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9CCD86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5.42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dt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5.8, 15.4)</w:t>
            </w:r>
          </w:p>
          <w:p w14:paraId="62972B4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C643BA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2.16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0C514EF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3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64FE0C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1700EB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53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22F127B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03, m</w:t>
            </w:r>
          </w:p>
          <w:p w14:paraId="188DA24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4.02, m</w:t>
            </w:r>
          </w:p>
          <w:p w14:paraId="0C96340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07, d (6.0)</w:t>
            </w:r>
          </w:p>
          <w:p w14:paraId="79562AD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10, d (9.2)</w:t>
            </w:r>
          </w:p>
        </w:tc>
      </w:tr>
      <w:tr w:rsidR="00BC5D7E" w14:paraId="1C73F503" w14:textId="77777777">
        <w:trPr>
          <w:trHeight w:val="989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EB2CA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Dhp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1D9FC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178727F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371477F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4AD45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2.0, C</w:t>
            </w:r>
          </w:p>
          <w:p w14:paraId="7CBFC08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97.2, C</w:t>
            </w:r>
          </w:p>
          <w:p w14:paraId="6349CF1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9B5DE2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06D727A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1CDA82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49, 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9B9E23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0.8, C</w:t>
            </w:r>
          </w:p>
          <w:p w14:paraId="5B27912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97.1, C</w:t>
            </w:r>
          </w:p>
          <w:p w14:paraId="17F92C3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5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22DF2D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DD891F8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864C20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50, s</w:t>
            </w:r>
          </w:p>
        </w:tc>
      </w:tr>
      <w:tr w:rsidR="00BC5D7E" w14:paraId="08D96423" w14:textId="77777777">
        <w:trPr>
          <w:trHeight w:val="989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8B3A9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Val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53D68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6258BAF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0108DCF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4C10A2C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3542747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517B681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65589F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0.4, C</w:t>
            </w:r>
          </w:p>
          <w:p w14:paraId="1A9B488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0.7, CH</w:t>
            </w:r>
          </w:p>
          <w:p w14:paraId="523A8E4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8.7, CH</w:t>
            </w:r>
          </w:p>
          <w:p w14:paraId="2B702F5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9.3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,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  <w:p w14:paraId="09D4699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8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4E33838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BF093F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78, t (6.1)</w:t>
            </w:r>
          </w:p>
          <w:p w14:paraId="27681EA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06BC20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89, d (6.7)</w:t>
            </w:r>
          </w:p>
          <w:p w14:paraId="21007C7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90, d (6.7)</w:t>
            </w:r>
          </w:p>
          <w:p w14:paraId="2AB2970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10, d (6.2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57AB5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0.8, C</w:t>
            </w:r>
          </w:p>
          <w:p w14:paraId="5E545E3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0.9, CH</w:t>
            </w:r>
          </w:p>
          <w:p w14:paraId="65AEBC9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8.8, CH</w:t>
            </w:r>
          </w:p>
          <w:p w14:paraId="7B84F20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9.5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,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  <w:p w14:paraId="36469B5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8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right w:val="nil"/>
            </w:tcBorders>
          </w:tcPr>
          <w:p w14:paraId="4DC312EE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FBA0DA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79, t (5.9)</w:t>
            </w:r>
          </w:p>
          <w:p w14:paraId="2FA992C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771E75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88, d (6.8)</w:t>
            </w:r>
          </w:p>
          <w:p w14:paraId="07C3D94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9, d (6.8)</w:t>
            </w:r>
          </w:p>
          <w:p w14:paraId="7F73643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09, d (6.7)</w:t>
            </w:r>
          </w:p>
        </w:tc>
      </w:tr>
    </w:tbl>
    <w:p w14:paraId="16E33C74" w14:textId="77777777" w:rsidR="00BC5D7E" w:rsidRPr="003A7CCF" w:rsidRDefault="001537BF">
      <w:pPr>
        <w:spacing w:after="0" w:line="240" w:lineRule="auto"/>
        <w:jc w:val="both"/>
        <w:rPr>
          <w:rFonts w:ascii="Times New Roman" w:hAnsi="Times New Roman"/>
          <w:sz w:val="21"/>
          <w:szCs w:val="21"/>
          <w:lang w:val="en-US"/>
        </w:rPr>
      </w:pPr>
      <w:proofErr w:type="gramStart"/>
      <w:r w:rsidRPr="003A7CCF">
        <w:rPr>
          <w:rFonts w:ascii="Times New Roman" w:hAnsi="Times New Roman"/>
          <w:i/>
          <w:sz w:val="21"/>
          <w:szCs w:val="21"/>
          <w:vertAlign w:val="superscript"/>
          <w:lang w:val="en-US"/>
        </w:rPr>
        <w:t>a</w:t>
      </w:r>
      <w:proofErr w:type="gramEnd"/>
      <w:r w:rsidRPr="003A7CCF">
        <w:rPr>
          <w:rFonts w:ascii="Times New Roman" w:hAnsi="Times New Roman"/>
          <w:sz w:val="21"/>
          <w:szCs w:val="21"/>
          <w:lang w:val="en-US"/>
        </w:rPr>
        <w:t xml:space="preserve"> overlapped</w:t>
      </w:r>
    </w:p>
    <w:p w14:paraId="4BF85662" w14:textId="45755976" w:rsidR="007934A2" w:rsidRPr="003A7CCF" w:rsidRDefault="00F16D2C" w:rsidP="00372626">
      <w:pPr>
        <w:spacing w:after="0" w:line="240" w:lineRule="auto"/>
        <w:rPr>
          <w:sz w:val="21"/>
          <w:lang w:val="en-US"/>
        </w:rPr>
      </w:pPr>
      <w:r>
        <w:rPr>
          <w:sz w:val="21"/>
          <w:lang w:val="en-US"/>
        </w:rPr>
        <w:br w:type="page"/>
      </w:r>
    </w:p>
    <w:p w14:paraId="51162832" w14:textId="55652824" w:rsidR="00BC5D7E" w:rsidRPr="006D6E0E" w:rsidRDefault="001537BF" w:rsidP="00832841">
      <w:pPr>
        <w:pStyle w:val="2"/>
        <w:rPr>
          <w:noProof/>
          <w:lang w:val="en-US"/>
        </w:rPr>
      </w:pPr>
      <w:bookmarkStart w:id="50" w:name="_Toc198304874"/>
      <w:r w:rsidRPr="00112485">
        <w:rPr>
          <w:rFonts w:hint="eastAsia"/>
          <w:lang w:val="en-US"/>
        </w:rPr>
        <w:lastRenderedPageBreak/>
        <w:t>Supp</w:t>
      </w:r>
      <w:r w:rsidRPr="00112485">
        <w:rPr>
          <w:lang w:val="en-US"/>
        </w:rPr>
        <w:t xml:space="preserve">lementary </w:t>
      </w:r>
      <w:r w:rsidRPr="008F33AA">
        <w:rPr>
          <w:lang w:val="en-US"/>
        </w:rPr>
        <w:t xml:space="preserve">Table </w:t>
      </w:r>
      <w:r w:rsidR="00394B50">
        <w:rPr>
          <w:lang w:val="en-US"/>
        </w:rPr>
        <w:t>11</w:t>
      </w:r>
      <w:r w:rsidRPr="008F33AA">
        <w:rPr>
          <w:rFonts w:eastAsia="宋体"/>
          <w:lang w:val="en-US"/>
        </w:rPr>
        <w:t xml:space="preserve">.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 xml:space="preserve">H (600 MHz) and </w:t>
      </w:r>
      <w:r w:rsidRPr="008F33AA">
        <w:rPr>
          <w:b w:val="0"/>
          <w:bCs/>
          <w:vertAlign w:val="superscript"/>
          <w:lang w:val="en-US"/>
        </w:rPr>
        <w:t>13</w:t>
      </w:r>
      <w:r w:rsidRPr="008F33AA">
        <w:rPr>
          <w:b w:val="0"/>
          <w:bCs/>
          <w:lang w:val="en-US"/>
        </w:rPr>
        <w:t>C (150 MHz)</w:t>
      </w:r>
      <w:r w:rsidRPr="008F33AA">
        <w:rPr>
          <w:b w:val="0"/>
          <w:bCs/>
          <w:color w:val="000000" w:themeColor="text1"/>
          <w:lang w:val="en-US"/>
        </w:rPr>
        <w:t xml:space="preserve"> NMR Data of</w:t>
      </w:r>
      <w:r w:rsidRPr="008F33AA">
        <w:rPr>
          <w:rFonts w:eastAsia="宋体"/>
          <w:b w:val="0"/>
          <w:bCs/>
          <w:color w:val="000000" w:themeColor="text1"/>
          <w:lang w:val="en-US"/>
        </w:rPr>
        <w:t xml:space="preserve"> </w:t>
      </w:r>
      <w:r w:rsidR="00394B50">
        <w:rPr>
          <w:rFonts w:eastAsia="宋体"/>
          <w:color w:val="000000" w:themeColor="text1"/>
          <w:lang w:val="en-US"/>
        </w:rPr>
        <w:t>10</w:t>
      </w:r>
      <w:r w:rsidRPr="008F33AA">
        <w:rPr>
          <w:rFonts w:eastAsia="宋体"/>
          <w:b w:val="0"/>
          <w:bCs/>
          <w:color w:val="000000" w:themeColor="text1"/>
          <w:lang w:val="en-US"/>
        </w:rPr>
        <w:t xml:space="preserve">, </w:t>
      </w:r>
      <w:r w:rsidR="00394B50">
        <w:rPr>
          <w:rFonts w:eastAsia="宋体"/>
          <w:color w:val="000000" w:themeColor="text1"/>
          <w:lang w:val="en-US"/>
        </w:rPr>
        <w:t>11</w:t>
      </w:r>
      <w:r w:rsidR="00394B50" w:rsidRPr="008F33AA">
        <w:rPr>
          <w:rFonts w:eastAsia="宋体"/>
          <w:b w:val="0"/>
          <w:bCs/>
          <w:color w:val="000000" w:themeColor="text1"/>
          <w:lang w:val="en-US"/>
        </w:rPr>
        <w:t xml:space="preserve"> </w:t>
      </w:r>
      <w:r w:rsidRPr="008F33AA">
        <w:rPr>
          <w:b w:val="0"/>
          <w:bCs/>
          <w:color w:val="000000" w:themeColor="text1"/>
          <w:lang w:val="en-US"/>
        </w:rPr>
        <w:t xml:space="preserve">in </w:t>
      </w:r>
      <w:r w:rsidRPr="008F33AA">
        <w:rPr>
          <w:rFonts w:eastAsia="宋体"/>
          <w:b w:val="0"/>
          <w:bCs/>
          <w:color w:val="000000" w:themeColor="text1"/>
          <w:lang w:val="en-US"/>
        </w:rPr>
        <w:t>DMSO-</w:t>
      </w:r>
      <w:r w:rsidRPr="008F33AA">
        <w:rPr>
          <w:rFonts w:eastAsia="宋体"/>
          <w:b w:val="0"/>
          <w:bCs/>
          <w:i/>
          <w:color w:val="000000" w:themeColor="text1"/>
          <w:lang w:val="en-US"/>
        </w:rPr>
        <w:t>d</w:t>
      </w:r>
      <w:r w:rsidRPr="008F33AA">
        <w:rPr>
          <w:rFonts w:eastAsia="宋体"/>
          <w:b w:val="0"/>
          <w:bCs/>
          <w:color w:val="000000" w:themeColor="text1"/>
          <w:vertAlign w:val="subscript"/>
          <w:lang w:val="en-US"/>
        </w:rPr>
        <w:t>6</w:t>
      </w:r>
      <w:bookmarkEnd w:id="50"/>
    </w:p>
    <w:p w14:paraId="35364A1A" w14:textId="26177B1B" w:rsidR="009030FE" w:rsidRDefault="009030FE" w:rsidP="006C4DB5">
      <w:pPr>
        <w:spacing w:after="0" w:line="240" w:lineRule="auto"/>
        <w:jc w:val="center"/>
        <w:outlineLvl w:val="1"/>
        <w:rPr>
          <w:rFonts w:ascii="Times New Roman" w:hAnsi="Times New Roman"/>
          <w:color w:val="000000" w:themeColor="text1"/>
          <w:sz w:val="20"/>
          <w:szCs w:val="20"/>
        </w:rPr>
      </w:pPr>
      <w:r w:rsidRPr="009030FE">
        <w:rPr>
          <w:rFonts w:ascii="Times New Roman" w:hAnsi="Times New Roman"/>
          <w:noProof/>
          <w:color w:val="000000" w:themeColor="text1"/>
          <w:sz w:val="20"/>
          <w:szCs w:val="20"/>
          <w:lang w:val="en-US"/>
        </w:rPr>
        <w:drawing>
          <wp:inline distT="0" distB="0" distL="0" distR="0" wp14:anchorId="27434B58" wp14:editId="3B240592">
            <wp:extent cx="4908331" cy="1443315"/>
            <wp:effectExtent l="0" t="0" r="0" b="5080"/>
            <wp:docPr id="98535967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5359673" name=""/>
                    <pic:cNvPicPr/>
                  </pic:nvPicPr>
                  <pic:blipFill rotWithShape="1">
                    <a:blip r:embed="rId14"/>
                    <a:srcRect l="3408" t="4741" r="1154"/>
                    <a:stretch/>
                  </pic:blipFill>
                  <pic:spPr bwMode="auto">
                    <a:xfrm>
                      <a:off x="0" y="0"/>
                      <a:ext cx="4992646" cy="14681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5"/>
        <w:gridCol w:w="851"/>
        <w:gridCol w:w="1134"/>
        <w:gridCol w:w="2171"/>
        <w:gridCol w:w="1116"/>
        <w:gridCol w:w="1826"/>
      </w:tblGrid>
      <w:tr w:rsidR="00BC5D7E" w14:paraId="39CE629D" w14:textId="77777777">
        <w:trPr>
          <w:trHeight w:val="302"/>
          <w:jc w:val="center"/>
        </w:trPr>
        <w:tc>
          <w:tcPr>
            <w:tcW w:w="1055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A10F5E2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B5B245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</w:p>
          <w:p w14:paraId="7084F2B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color w:val="000000" w:themeColor="text1"/>
                <w:sz w:val="18"/>
                <w:szCs w:val="18"/>
              </w:rPr>
              <w:t>no</w:t>
            </w:r>
          </w:p>
        </w:tc>
        <w:tc>
          <w:tcPr>
            <w:tcW w:w="330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760DED4" w14:textId="79EC14D9" w:rsidR="00BC5D7E" w:rsidRDefault="00394B50">
            <w:pPr>
              <w:spacing w:after="0" w:line="240" w:lineRule="auto"/>
              <w:jc w:val="both"/>
              <w:rPr>
                <w:rFonts w:ascii="Times New Roman" w:eastAsia="新宋体" w:hAnsi="Times New Roman"/>
                <w:b/>
                <w:bCs/>
                <w:iCs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b/>
                <w:bCs/>
                <w:iCs/>
                <w:color w:val="000000" w:themeColor="text1"/>
                <w:sz w:val="18"/>
                <w:szCs w:val="18"/>
              </w:rPr>
              <w:t>10</w:t>
            </w:r>
          </w:p>
        </w:tc>
        <w:tc>
          <w:tcPr>
            <w:tcW w:w="294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513E43" w14:textId="70E8B8C6" w:rsidR="00BC5D7E" w:rsidRDefault="00394B50">
            <w:pPr>
              <w:spacing w:after="0" w:line="240" w:lineRule="auto"/>
              <w:jc w:val="both"/>
              <w:rPr>
                <w:rFonts w:ascii="Times New Roman" w:eastAsia="宋体" w:hAnsi="Times New Roman"/>
                <w:b/>
                <w:bCs/>
                <w:color w:val="000000" w:themeColor="text1"/>
                <w:sz w:val="18"/>
                <w:szCs w:val="18"/>
              </w:rPr>
            </w:pPr>
            <w:r>
              <w:rPr>
                <w:rFonts w:ascii="Times New Roman" w:eastAsia="宋体" w:hAnsi="Times New Roman"/>
                <w:b/>
                <w:bCs/>
                <w:color w:val="000000" w:themeColor="text1"/>
                <w:sz w:val="18"/>
                <w:szCs w:val="18"/>
              </w:rPr>
              <w:t>11</w:t>
            </w:r>
          </w:p>
        </w:tc>
      </w:tr>
      <w:tr w:rsidR="00BC5D7E" w14:paraId="2276BBD2" w14:textId="77777777">
        <w:trPr>
          <w:trHeight w:val="302"/>
          <w:jc w:val="center"/>
        </w:trPr>
        <w:tc>
          <w:tcPr>
            <w:tcW w:w="1055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A9E572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D41A09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8F79A0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ype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DC87F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in Hz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59A40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ype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9F6F73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in Hz)</w:t>
            </w:r>
          </w:p>
        </w:tc>
      </w:tr>
      <w:tr w:rsidR="00BC5D7E" w14:paraId="6919A15C" w14:textId="77777777">
        <w:trPr>
          <w:trHeight w:val="2194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101BA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p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502215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7DC53B7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a</w:t>
            </w:r>
          </w:p>
          <w:p w14:paraId="1286A3D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b</w:t>
            </w:r>
          </w:p>
          <w:p w14:paraId="52491D2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59EFCF5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5FF1E73D" w14:textId="7510B3FF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1CD63DB1" w14:textId="55ED84D7" w:rsidR="003D1FC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OH</w:t>
            </w:r>
          </w:p>
          <w:p w14:paraId="5E40F68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D3FBF4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2.1, C</w:t>
            </w:r>
          </w:p>
          <w:p w14:paraId="11995C1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0.0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436E7D73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0CF8D3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9.7, CH</w:t>
            </w:r>
          </w:p>
          <w:p w14:paraId="3569CBD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9.5, CH</w:t>
            </w:r>
          </w:p>
          <w:p w14:paraId="36BE459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6.7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8147B1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6A818D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50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39CE754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9, dd (10.1, 15.1)</w:t>
            </w:r>
          </w:p>
          <w:p w14:paraId="407712D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6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3319C1D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44, m</w:t>
            </w:r>
          </w:p>
          <w:p w14:paraId="7E2DBD0D" w14:textId="140DFF5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02, d (6.4)</w:t>
            </w:r>
          </w:p>
          <w:p w14:paraId="7809F1F7" w14:textId="77777777" w:rsidR="003D1FC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BBA902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70, br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395938" w14:textId="0D829FEA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2.1, C</w:t>
            </w:r>
          </w:p>
          <w:p w14:paraId="5620C1DD" w14:textId="673D7AF8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0.0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41BA1353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A844167" w14:textId="3CA36751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9.8, CH</w:t>
            </w:r>
          </w:p>
          <w:p w14:paraId="5ECDD59F" w14:textId="63BF657E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9.6, CH</w:t>
            </w:r>
          </w:p>
          <w:p w14:paraId="1989205D" w14:textId="25A65050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6.7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AB3CF8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04EBDE1" w14:textId="7863CD6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</w:t>
            </w:r>
            <w:r w:rsidR="00C32EAE">
              <w:rPr>
                <w:rFonts w:ascii="Times New Roman" w:eastAsia="宋体" w:hAnsi="Times New Roman"/>
                <w:sz w:val="18"/>
                <w:szCs w:val="18"/>
              </w:rPr>
              <w:t>4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37D714AA" w14:textId="7F9570E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</w:t>
            </w:r>
            <w:r w:rsidR="00C32EAE">
              <w:rPr>
                <w:rFonts w:ascii="Times New Roman" w:eastAsia="宋体" w:hAnsi="Times New Roman"/>
                <w:sz w:val="18"/>
                <w:szCs w:val="18"/>
              </w:rPr>
              <w:t>0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d (</w:t>
            </w:r>
            <w:r w:rsidR="00C32EAE">
              <w:rPr>
                <w:rFonts w:ascii="Times New Roman" w:eastAsia="宋体" w:hAnsi="Times New Roman"/>
                <w:sz w:val="18"/>
                <w:szCs w:val="18"/>
              </w:rPr>
              <w:t>10.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, </w:t>
            </w:r>
            <w:r w:rsidR="00C32EAE">
              <w:rPr>
                <w:rFonts w:ascii="Times New Roman" w:eastAsia="宋体" w:hAnsi="Times New Roman"/>
                <w:sz w:val="18"/>
                <w:szCs w:val="18"/>
              </w:rPr>
              <w:t>15.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514092E0" w14:textId="2639E0E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</w:t>
            </w:r>
            <w:r w:rsidR="00C32EAE">
              <w:rPr>
                <w:rFonts w:ascii="Times New Roman" w:eastAsia="宋体" w:hAnsi="Times New Roman"/>
                <w:iCs/>
                <w:sz w:val="18"/>
                <w:szCs w:val="18"/>
              </w:rPr>
              <w:t>88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</w:p>
          <w:p w14:paraId="354F8267" w14:textId="157572AF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</w:t>
            </w:r>
            <w:r w:rsidR="00C32EAE">
              <w:rPr>
                <w:rFonts w:ascii="Times New Roman" w:eastAsia="宋体" w:hAnsi="Times New Roman"/>
                <w:sz w:val="18"/>
                <w:szCs w:val="18"/>
              </w:rPr>
              <w:t>4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</w:p>
          <w:p w14:paraId="464A79E4" w14:textId="55BD4D9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C32EAE">
              <w:rPr>
                <w:rFonts w:ascii="Times New Roman" w:eastAsia="宋体" w:hAnsi="Times New Roman"/>
                <w:sz w:val="18"/>
                <w:szCs w:val="18"/>
              </w:rPr>
              <w:t>0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3)</w:t>
            </w:r>
          </w:p>
          <w:p w14:paraId="4250982B" w14:textId="1DE99554" w:rsidR="003D1FC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.80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d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5.6)</w:t>
            </w:r>
          </w:p>
          <w:p w14:paraId="3232FCD1" w14:textId="5DCD60D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>7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, 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>d (7.6)</w:t>
            </w:r>
          </w:p>
        </w:tc>
      </w:tr>
      <w:tr w:rsidR="00BC5D7E" w14:paraId="5DD05ACB" w14:textId="77777777" w:rsidTr="00F32FBD">
        <w:trPr>
          <w:trHeight w:val="558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750328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Gln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AFDC7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47A945C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43E7A67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28E9C04E" w14:textId="2ADD615A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>a</w:t>
            </w:r>
          </w:p>
          <w:p w14:paraId="09EC7305" w14:textId="499A2D46" w:rsidR="003D1FC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2A83361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06BF14A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-NH</w:t>
            </w:r>
          </w:p>
          <w:p w14:paraId="6B89288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-N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7E3E02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1.2, C</w:t>
            </w:r>
          </w:p>
          <w:p w14:paraId="4C1A818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4.7, CH</w:t>
            </w:r>
          </w:p>
          <w:p w14:paraId="2FE8A1B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7.4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0A91AD4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1.8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1C79B972" w14:textId="77777777" w:rsidR="003D1FC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1B01EB5" w14:textId="3AC7C26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6, C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96D0E9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0D9353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5, m</w:t>
            </w:r>
          </w:p>
          <w:p w14:paraId="17DC40A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83, m</w:t>
            </w:r>
          </w:p>
          <w:p w14:paraId="77A8F1D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7521D78" w14:textId="20CC6605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C729153" w14:textId="77777777" w:rsidR="003D1FC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4415B2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31, brs</w:t>
            </w:r>
          </w:p>
          <w:p w14:paraId="2A521FB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44, s</w:t>
            </w:r>
          </w:p>
          <w:p w14:paraId="2B9671D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.69, 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59A02D9" w14:textId="2B099D4F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1.4, C</w:t>
            </w:r>
          </w:p>
          <w:p w14:paraId="406C0C15" w14:textId="2AE49AD2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4.8, CH</w:t>
            </w:r>
          </w:p>
          <w:p w14:paraId="0C1865E3" w14:textId="1F1429D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7.7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1F096A4B" w14:textId="6395850D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2.0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473F74E5" w14:textId="7A1E3828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9, C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745120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15933F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5, m</w:t>
            </w:r>
          </w:p>
          <w:p w14:paraId="5ED9780B" w14:textId="3D61EA32" w:rsidR="003D1FC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>8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>2.11, m</w:t>
            </w:r>
          </w:p>
          <w:p w14:paraId="1E21CC70" w14:textId="70626756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>9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1AC9A90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5B250CB" w14:textId="08349533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>4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 xml:space="preserve"> d (8.4)</w:t>
            </w:r>
          </w:p>
          <w:p w14:paraId="44D2445A" w14:textId="644C89B6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>5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s</w:t>
            </w:r>
          </w:p>
          <w:p w14:paraId="51950AE9" w14:textId="674BF032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.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>6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s</w:t>
            </w:r>
          </w:p>
        </w:tc>
      </w:tr>
      <w:tr w:rsidR="00BC5D7E" w14:paraId="3368066C" w14:textId="77777777">
        <w:trPr>
          <w:trHeight w:val="2117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3808E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Leu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09BA094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41033C6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3430A05F" w14:textId="1AA85AE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>a</w:t>
            </w:r>
          </w:p>
          <w:p w14:paraId="47B45690" w14:textId="5DE7E8D5" w:rsidR="003D1FC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4885206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3638B24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381B799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</w:t>
            </w:r>
          </w:p>
          <w:p w14:paraId="1113CFF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1D650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2.0, C</w:t>
            </w:r>
          </w:p>
          <w:p w14:paraId="42BACAB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2.8, CH</w:t>
            </w:r>
          </w:p>
          <w:p w14:paraId="130089C8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3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BB42F55" w14:textId="77777777" w:rsidR="003D1FC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16B27E52" w14:textId="24DC1F94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4, CH</w:t>
            </w:r>
          </w:p>
          <w:p w14:paraId="58A4E04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3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483C475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0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8924F3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675B6A6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90DA90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5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4B759EE" w14:textId="77777777" w:rsidR="003D1FC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C19CFC0" w14:textId="1C3ABED3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70, m</w:t>
            </w:r>
          </w:p>
          <w:p w14:paraId="6543D5A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90, d (6.5)</w:t>
            </w:r>
          </w:p>
          <w:p w14:paraId="7668973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80, d (6.5)</w:t>
            </w:r>
          </w:p>
          <w:p w14:paraId="257E55F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8.30, d (6.0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B42902" w14:textId="674A8946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2.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</w:t>
            </w:r>
          </w:p>
          <w:p w14:paraId="6C963AD8" w14:textId="31813DD6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2.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5A5C59E4" w14:textId="462E1ACD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A2CB97F" w14:textId="77777777" w:rsidR="003D1FC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23F16F8C" w14:textId="78F6411C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4, CH</w:t>
            </w:r>
          </w:p>
          <w:p w14:paraId="00512109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436CFB36" w14:textId="71C6FF10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0.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EE0F26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5C80670" w14:textId="39B50B57" w:rsidR="00BC5D7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0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 xml:space="preserve">, </w:t>
            </w:r>
            <w:r w:rsidR="001537BF">
              <w:rPr>
                <w:rFonts w:ascii="Times New Roman" w:eastAsia="宋体" w:hAnsi="Times New Roman" w:hint="eastAsia"/>
                <w:sz w:val="18"/>
                <w:szCs w:val="18"/>
              </w:rPr>
              <w:t>m</w:t>
            </w:r>
          </w:p>
          <w:p w14:paraId="55ABC42A" w14:textId="7893000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3D1FCE">
              <w:rPr>
                <w:rFonts w:ascii="Times New Roman" w:eastAsia="宋体" w:hAnsi="Times New Roman"/>
                <w:sz w:val="18"/>
                <w:szCs w:val="18"/>
              </w:rPr>
              <w:t>5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</w:p>
          <w:p w14:paraId="162FE488" w14:textId="43382B36" w:rsidR="003D1FCE" w:rsidRDefault="003D1FC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45, m</w:t>
            </w:r>
          </w:p>
          <w:p w14:paraId="3991520E" w14:textId="726B3728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71, m</w:t>
            </w:r>
          </w:p>
          <w:p w14:paraId="1705B1EA" w14:textId="54F8F944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>8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508714C8" w14:textId="2B867218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>7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69350E07" w14:textId="5A519332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8.</w:t>
            </w:r>
            <w:r w:rsidR="009863F3">
              <w:rPr>
                <w:rFonts w:ascii="Times New Roman" w:eastAsia="宋体" w:hAnsi="Times New Roman"/>
                <w:iCs/>
                <w:sz w:val="18"/>
                <w:szCs w:val="18"/>
              </w:rPr>
              <w:t>78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 xml:space="preserve">, </w:t>
            </w:r>
            <w:r w:rsidR="009863F3">
              <w:rPr>
                <w:rFonts w:ascii="Times New Roman" w:eastAsia="宋体" w:hAnsi="Times New Roman"/>
                <w:iCs/>
                <w:sz w:val="18"/>
                <w:szCs w:val="18"/>
              </w:rPr>
              <w:t>d (5.6)</w:t>
            </w:r>
          </w:p>
        </w:tc>
      </w:tr>
      <w:tr w:rsidR="00BC5D7E" w14:paraId="653A0E0E" w14:textId="77777777">
        <w:trPr>
          <w:trHeight w:val="395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CB3BF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dhita/</w:t>
            </w:r>
          </w:p>
          <w:p w14:paraId="67C77D2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A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dhtt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19B4A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54358426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a</w:t>
            </w:r>
          </w:p>
          <w:p w14:paraId="241B9945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b</w:t>
            </w:r>
          </w:p>
          <w:p w14:paraId="51D3C26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43D50D08" w14:textId="5ABE7DCD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  <w:r w:rsidR="009863F3"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</w:p>
          <w:p w14:paraId="58ECF5EA" w14:textId="47AE1871" w:rsidR="009863F3" w:rsidRPr="008F33AA" w:rsidRDefault="009863F3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5F61C72B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45229F9A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</w:p>
          <w:p w14:paraId="5C51AEC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7</w:t>
            </w:r>
          </w:p>
          <w:p w14:paraId="44AA442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</w:p>
          <w:p w14:paraId="530694A4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</w:p>
          <w:p w14:paraId="3E81420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0</w:t>
            </w:r>
          </w:p>
          <w:p w14:paraId="7FCFCAD4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1</w:t>
            </w:r>
          </w:p>
          <w:p w14:paraId="61A52C9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2</w:t>
            </w:r>
          </w:p>
          <w:p w14:paraId="18AD57C8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</w:t>
            </w:r>
          </w:p>
          <w:p w14:paraId="4D0D57D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4</w:t>
            </w:r>
          </w:p>
          <w:p w14:paraId="13EFB830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5</w:t>
            </w:r>
          </w:p>
          <w:p w14:paraId="6E79BE2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6a</w:t>
            </w:r>
          </w:p>
          <w:p w14:paraId="4F820C7B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6b</w:t>
            </w:r>
          </w:p>
          <w:p w14:paraId="4B25AAD1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</w:t>
            </w:r>
          </w:p>
          <w:p w14:paraId="7F16EF7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8a</w:t>
            </w:r>
          </w:p>
          <w:p w14:paraId="2DEE66E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8b</w:t>
            </w:r>
          </w:p>
          <w:p w14:paraId="2DEE735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9</w:t>
            </w:r>
          </w:p>
          <w:p w14:paraId="2FCB14F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0a</w:t>
            </w:r>
          </w:p>
          <w:p w14:paraId="1CF00B18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b</w:t>
            </w:r>
          </w:p>
          <w:p w14:paraId="3FE6568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02919B50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a</w:t>
            </w:r>
          </w:p>
          <w:p w14:paraId="26FFF6A0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b</w:t>
            </w:r>
          </w:p>
          <w:p w14:paraId="44A5123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0BB7F03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2A883977" w14:textId="5CF0E809" w:rsidR="00C32EA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1153E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3.0, C</w:t>
            </w:r>
          </w:p>
          <w:p w14:paraId="7ECBF424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7.0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162109F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A24943A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9, CH</w:t>
            </w:r>
          </w:p>
          <w:p w14:paraId="485767A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3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9E287F1" w14:textId="77777777" w:rsidR="009863F3" w:rsidRDefault="009863F3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C2FA7A3" w14:textId="7CEC8CCD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3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B3F06B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29.7, CH</w:t>
            </w:r>
          </w:p>
          <w:p w14:paraId="2BF23111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29.8, CH</w:t>
            </w:r>
          </w:p>
          <w:p w14:paraId="055119B1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2.0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3535DD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2.0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043BFF9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29.9, CH</w:t>
            </w:r>
          </w:p>
          <w:p w14:paraId="42287625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29.8, CH</w:t>
            </w:r>
          </w:p>
          <w:p w14:paraId="2549363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1.9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4B2D7B9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1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C0A7699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2.1, CH</w:t>
            </w:r>
          </w:p>
          <w:p w14:paraId="1874B3BC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25.7, CH</w:t>
            </w:r>
          </w:p>
          <w:p w14:paraId="501FF934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5A82BC9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FA4AD70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8.4, CH</w:t>
            </w:r>
          </w:p>
          <w:p w14:paraId="7B9E7F6B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8.0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A8B34FE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197CB75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4.6, CH</w:t>
            </w:r>
          </w:p>
          <w:p w14:paraId="6092278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2.0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2030BE1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9EBAC8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48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1467F3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34, dd (2.5, 14.6)</w:t>
            </w:r>
          </w:p>
          <w:p w14:paraId="188A9E4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8E78A2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31, m</w:t>
            </w:r>
          </w:p>
          <w:p w14:paraId="2CBE9669" w14:textId="77777777" w:rsidR="009863F3" w:rsidRDefault="009863F3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5AAB02A" w14:textId="3FF17266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1, m</w:t>
            </w:r>
          </w:p>
          <w:p w14:paraId="0034FA2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B6C605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lastRenderedPageBreak/>
              <w:t>5.3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7B7A9D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BFC727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EC0456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1344CA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5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E6D654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5D340F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4710ED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 xml:space="preserve">5.42, 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dt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5.5, 15.4)</w:t>
            </w:r>
          </w:p>
          <w:p w14:paraId="30531B4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8, dt (6.4, 15.4)</w:t>
            </w:r>
          </w:p>
          <w:p w14:paraId="7F4A769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2.21, m</w:t>
            </w:r>
          </w:p>
          <w:p w14:paraId="66B46C1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2A3F4F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86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6FA7C0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51, m</w:t>
            </w:r>
          </w:p>
          <w:p w14:paraId="6275FF5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0.97, m</w:t>
            </w:r>
          </w:p>
          <w:p w14:paraId="63D2DAF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99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2B28294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1.07, d (5.9)</w:t>
            </w:r>
          </w:p>
          <w:p w14:paraId="3EC53F72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301FD567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04A93DA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816FE51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5274764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EEA7243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32E514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08, d (8.1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EFE714" w14:textId="0688B99D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3.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</w:t>
            </w:r>
          </w:p>
          <w:p w14:paraId="7880DA81" w14:textId="6F27798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.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24B8AF7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271EE233" w14:textId="586E3005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66D88868" w14:textId="163512F3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3.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BF5F25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55FF244" w14:textId="586D620C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8, CH</w:t>
            </w:r>
          </w:p>
          <w:p w14:paraId="0CDDE6A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37E78218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776A73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DFAA4CE" w14:textId="0D24B3AC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03913DEB" w14:textId="540D7439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760113FE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268FD3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0C82B09" w14:textId="2330850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</w:t>
            </w:r>
            <w:r w:rsidR="00C32EAE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0A27C73F" w14:textId="28AED14C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33138099" w14:textId="0B51F2F0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0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E3936B7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3F4C8BF" w14:textId="795FCA4F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9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0C61F0E" w14:textId="2945ADF0" w:rsidR="00BC5D7E" w:rsidRPr="008F33AA" w:rsidRDefault="00C32EA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  <w:r w:rsidR="001537BF"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.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="001537BF"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6BA2237E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6387695" w14:textId="712E8CCD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  <w:r w:rsidR="00C32EAE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7F2A1BD9" w14:textId="21DC92A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.</w:t>
            </w:r>
            <w:r w:rsidR="00C32EAE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D7B5F5A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105BB90" w14:textId="25F2E603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.</w:t>
            </w:r>
            <w:r w:rsidR="00C32EAE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63F9622B" w14:textId="726ED6A8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="00C32EAE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.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1380A2C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0DEB322C" w14:textId="212DD582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.</w:t>
            </w:r>
            <w:r w:rsidR="00C32EAE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12F082F3" w14:textId="7664940C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</w:t>
            </w:r>
            <w:r w:rsidR="00C32EAE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FDC6A43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5E558D8" w14:textId="570ED5E0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>4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, 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>m</w:t>
            </w:r>
            <w:r w:rsidR="009863F3" w:rsidRPr="00394B50"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A8E1B67" w14:textId="1980573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>3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>d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 xml:space="preserve">2.9, 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14.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>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78BE1C73" w14:textId="4815B0B6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</w:t>
            </w:r>
            <w:r w:rsidR="009863F3">
              <w:rPr>
                <w:rFonts w:ascii="Times New Roman" w:eastAsia="宋体" w:hAnsi="Times New Roman"/>
                <w:iCs/>
                <w:sz w:val="18"/>
                <w:szCs w:val="18"/>
              </w:rPr>
              <w:t>82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</w:p>
          <w:p w14:paraId="23805098" w14:textId="210BC363" w:rsidR="009863F3" w:rsidRDefault="009863F3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39, m</w:t>
            </w:r>
          </w:p>
          <w:p w14:paraId="30566668" w14:textId="1393ADD4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29, m</w:t>
            </w:r>
          </w:p>
          <w:p w14:paraId="7DA37CB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1, m</w:t>
            </w:r>
          </w:p>
          <w:p w14:paraId="03F48FFD" w14:textId="0329150E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</w:t>
            </w:r>
            <w:r w:rsidR="009863F3">
              <w:rPr>
                <w:rFonts w:ascii="Times New Roman" w:eastAsia="宋体" w:hAnsi="Times New Roman"/>
                <w:iCs/>
                <w:sz w:val="18"/>
                <w:szCs w:val="18"/>
              </w:rPr>
              <w:t>3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8449B2D" w14:textId="5A1972E1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lastRenderedPageBreak/>
              <w:t>5.</w:t>
            </w:r>
            <w:r w:rsidR="009863F3">
              <w:rPr>
                <w:rFonts w:ascii="Times New Roman" w:eastAsia="宋体" w:hAnsi="Times New Roman"/>
                <w:iCs/>
                <w:sz w:val="18"/>
                <w:szCs w:val="18"/>
              </w:rPr>
              <w:t>3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B01E50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2BB91D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0D782BC" w14:textId="1D5915CF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</w:t>
            </w:r>
            <w:r w:rsidR="009863F3">
              <w:rPr>
                <w:rFonts w:ascii="Times New Roman" w:eastAsia="宋体" w:hAnsi="Times New Roman"/>
                <w:iCs/>
                <w:sz w:val="18"/>
                <w:szCs w:val="18"/>
              </w:rPr>
              <w:t>3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6BF29A9" w14:textId="7DA6582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</w:t>
            </w:r>
            <w:r w:rsidR="009863F3">
              <w:rPr>
                <w:rFonts w:ascii="Times New Roman" w:eastAsia="宋体" w:hAnsi="Times New Roman"/>
                <w:iCs/>
                <w:sz w:val="18"/>
                <w:szCs w:val="18"/>
              </w:rPr>
              <w:t>3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EADF72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2F0A82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56FD788" w14:textId="7191961A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</w:t>
            </w:r>
            <w:r w:rsidR="009863F3">
              <w:rPr>
                <w:rFonts w:ascii="Times New Roman" w:eastAsia="宋体" w:hAnsi="Times New Roman"/>
                <w:iCs/>
                <w:sz w:val="18"/>
                <w:szCs w:val="18"/>
              </w:rPr>
              <w:t>3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EAC3D72" w14:textId="7938690A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</w:t>
            </w:r>
            <w:r w:rsidR="009863F3">
              <w:rPr>
                <w:rFonts w:ascii="Times New Roman" w:eastAsia="宋体" w:hAnsi="Times New Roman"/>
                <w:iCs/>
                <w:sz w:val="18"/>
                <w:szCs w:val="18"/>
              </w:rPr>
              <w:t>3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0BE0B5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5C6DD88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92D6FB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F2399FE" w14:textId="3F57004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42, dt (5.</w:t>
            </w:r>
            <w:r w:rsidR="009863F3">
              <w:rPr>
                <w:rFonts w:ascii="Times New Roman" w:eastAsia="宋体" w:hAnsi="Times New Roman"/>
                <w:iCs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15.</w:t>
            </w:r>
            <w:r w:rsidR="009863F3">
              <w:rPr>
                <w:rFonts w:ascii="Times New Roman" w:eastAsia="宋体" w:hAnsi="Times New Roman"/>
                <w:iCs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)</w:t>
            </w:r>
          </w:p>
          <w:p w14:paraId="23D78F4D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FA13146" w14:textId="6E04BFE1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.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>3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t (5.0, 15.</w:t>
            </w:r>
            <w:r w:rsidR="009863F3">
              <w:rPr>
                <w:rFonts w:ascii="Times New Roman" w:eastAsia="宋体" w:hAnsi="Times New Roman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05EC1C0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2.17, m</w:t>
            </w:r>
          </w:p>
          <w:p w14:paraId="4DFC0AF7" w14:textId="47421685" w:rsidR="00BC5D7E" w:rsidRDefault="00285648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6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 w:rsidR="001537BF"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93D7813" w14:textId="7B34398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</w:t>
            </w:r>
            <w:r w:rsidR="00285648">
              <w:rPr>
                <w:rFonts w:ascii="Times New Roman" w:eastAsia="宋体" w:hAnsi="Times New Roman"/>
                <w:iCs/>
                <w:sz w:val="18"/>
                <w:szCs w:val="18"/>
              </w:rPr>
              <w:t>80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</w:p>
          <w:p w14:paraId="263462A5" w14:textId="1D908E5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</w:t>
            </w:r>
            <w:r w:rsidR="00285648">
              <w:rPr>
                <w:rFonts w:ascii="Times New Roman" w:eastAsia="宋体" w:hAnsi="Times New Roman"/>
                <w:iCs/>
                <w:sz w:val="18"/>
                <w:szCs w:val="18"/>
              </w:rPr>
              <w:t>44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</w:p>
          <w:p w14:paraId="42B92371" w14:textId="4DB1A1C1" w:rsidR="00BC5D7E" w:rsidRDefault="00285648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0.98</w:t>
            </w:r>
            <w:r w:rsidR="001537BF"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</w:p>
          <w:p w14:paraId="5391752D" w14:textId="72DE9A8E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</w:t>
            </w:r>
            <w:r w:rsidR="00285648">
              <w:rPr>
                <w:rFonts w:ascii="Times New Roman" w:eastAsia="宋体" w:hAnsi="Times New Roman"/>
                <w:iCs/>
                <w:sz w:val="18"/>
                <w:szCs w:val="18"/>
              </w:rPr>
              <w:t>93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</w:p>
          <w:p w14:paraId="0E4911FF" w14:textId="7B59EF6F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</w:t>
            </w:r>
            <w:r w:rsidR="00285648">
              <w:rPr>
                <w:rFonts w:ascii="Times New Roman" w:eastAsia="宋体" w:hAnsi="Times New Roman"/>
                <w:iCs/>
                <w:sz w:val="18"/>
                <w:szCs w:val="18"/>
              </w:rPr>
              <w:t>0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d (6.</w:t>
            </w:r>
            <w:r w:rsidR="00285648">
              <w:rPr>
                <w:rFonts w:ascii="Times New Roman" w:eastAsia="宋体" w:hAnsi="Times New Roman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)</w:t>
            </w:r>
          </w:p>
          <w:p w14:paraId="24442487" w14:textId="6B372B68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1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8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</w:tc>
      </w:tr>
      <w:tr w:rsidR="00BC5D7E" w14:paraId="77C52FE1" w14:textId="77777777">
        <w:trPr>
          <w:trHeight w:val="989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3A261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Dhp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4D36B7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6DCE6F7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23984F0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1D7F9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2.7, C</w:t>
            </w:r>
          </w:p>
          <w:p w14:paraId="77B388F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97.8, C</w:t>
            </w:r>
          </w:p>
          <w:p w14:paraId="3D9B04F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5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19397C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5BF4323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57F373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45, 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75CD83" w14:textId="3E891A8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2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</w:t>
            </w:r>
          </w:p>
          <w:p w14:paraId="5E59EB96" w14:textId="2CCBC706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9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8.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</w:t>
            </w:r>
          </w:p>
          <w:p w14:paraId="3AAFC0E5" w14:textId="209EEF13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387DE26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E61F9D3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FB9D8F6" w14:textId="0C4660B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4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s</w:t>
            </w:r>
          </w:p>
        </w:tc>
      </w:tr>
      <w:tr w:rsidR="00BC5D7E" w14:paraId="0D48F0C2" w14:textId="77777777">
        <w:trPr>
          <w:trHeight w:val="989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2CAB4C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Ile/Val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585779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3C49415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615C282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277E3F6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a</w:t>
            </w:r>
          </w:p>
          <w:p w14:paraId="31544D2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b</w:t>
            </w:r>
          </w:p>
          <w:p w14:paraId="0A21BEF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4BA8011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</w:t>
            </w:r>
          </w:p>
          <w:p w14:paraId="073EB6C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F5FD6E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0.7, C</w:t>
            </w:r>
          </w:p>
          <w:p w14:paraId="77082D5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8.2, CH</w:t>
            </w:r>
          </w:p>
          <w:p w14:paraId="0FC04E48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5.0, CH</w:t>
            </w:r>
          </w:p>
          <w:p w14:paraId="5F87D461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5.7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8EB7E3A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7D5673F9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1.5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78AC0FD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4.9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BE98D96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9E9C0E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99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7996EA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78, m</w:t>
            </w:r>
          </w:p>
          <w:p w14:paraId="4436BA4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31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2945BA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17, m</w:t>
            </w:r>
          </w:p>
          <w:p w14:paraId="108D022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82, t (7.3)</w:t>
            </w:r>
          </w:p>
          <w:p w14:paraId="0C98DFB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85, d (6.9)</w:t>
            </w:r>
          </w:p>
          <w:p w14:paraId="5FCAA9B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07, d (6.5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DDF3EC" w14:textId="02F99B96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0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</w:t>
            </w:r>
          </w:p>
          <w:p w14:paraId="69E39D24" w14:textId="3CD27F11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0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</w:p>
          <w:p w14:paraId="5C106A62" w14:textId="7261842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8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</w:p>
          <w:p w14:paraId="7CCE188D" w14:textId="22176F8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9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,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  <w:p w14:paraId="0990C918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27F588A" w14:textId="781EAA6A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8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A74702A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FFFC06B" w14:textId="08434662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7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 (6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31859573" w14:textId="17EFC6D1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9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CC328AD" w14:textId="64AAEFA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88, d (6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15FC7521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1262545" w14:textId="0CB8CE8F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9, d (6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7F7076F8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890FD0F" w14:textId="28A9CA7A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1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</w:t>
            </w:r>
            <w:r w:rsidR="00285648">
              <w:rPr>
                <w:rFonts w:ascii="Times New Roman" w:eastAsia="宋体" w:hAnsi="Times New Roman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</w:tc>
      </w:tr>
    </w:tbl>
    <w:p w14:paraId="424900D1" w14:textId="77777777" w:rsidR="00BC5D7E" w:rsidRPr="00394B50" w:rsidRDefault="001537BF">
      <w:pPr>
        <w:spacing w:after="0" w:line="240" w:lineRule="auto"/>
        <w:jc w:val="both"/>
        <w:rPr>
          <w:rFonts w:ascii="Times New Roman" w:hAnsi="Times New Roman"/>
          <w:sz w:val="21"/>
          <w:szCs w:val="21"/>
          <w:lang w:val="en-US"/>
        </w:rPr>
      </w:pPr>
      <w:proofErr w:type="gramStart"/>
      <w:r w:rsidRPr="00394B50">
        <w:rPr>
          <w:rFonts w:ascii="Times New Roman" w:hAnsi="Times New Roman"/>
          <w:i/>
          <w:sz w:val="21"/>
          <w:szCs w:val="21"/>
          <w:vertAlign w:val="superscript"/>
          <w:lang w:val="en-US"/>
        </w:rPr>
        <w:t>a</w:t>
      </w:r>
      <w:proofErr w:type="gramEnd"/>
      <w:r w:rsidRPr="00394B50">
        <w:rPr>
          <w:rFonts w:ascii="Times New Roman" w:hAnsi="Times New Roman"/>
          <w:sz w:val="21"/>
          <w:szCs w:val="21"/>
          <w:lang w:val="en-US"/>
        </w:rPr>
        <w:t xml:space="preserve"> overlapped</w:t>
      </w:r>
    </w:p>
    <w:p w14:paraId="5D021085" w14:textId="77777777" w:rsidR="00832841" w:rsidRPr="00F95811" w:rsidRDefault="00832841">
      <w:pPr>
        <w:spacing w:after="0" w:line="240" w:lineRule="auto"/>
        <w:jc w:val="both"/>
        <w:rPr>
          <w:lang w:val="en-US"/>
        </w:rPr>
      </w:pPr>
    </w:p>
    <w:p w14:paraId="281616C5" w14:textId="2AE84349" w:rsidR="00BC5D7E" w:rsidRPr="00832841" w:rsidRDefault="001537BF" w:rsidP="00832841">
      <w:pPr>
        <w:pStyle w:val="2"/>
        <w:rPr>
          <w:noProof/>
          <w:lang w:val="en-US"/>
        </w:rPr>
      </w:pPr>
      <w:bookmarkStart w:id="51" w:name="_Toc198304875"/>
      <w:r w:rsidRPr="006321C3">
        <w:rPr>
          <w:rFonts w:hint="eastAsia"/>
          <w:lang w:val="en-US"/>
        </w:rPr>
        <w:lastRenderedPageBreak/>
        <w:t>Supp</w:t>
      </w:r>
      <w:r w:rsidRPr="006321C3">
        <w:rPr>
          <w:lang w:val="en-US"/>
        </w:rPr>
        <w:t xml:space="preserve">lementary </w:t>
      </w:r>
      <w:r w:rsidRPr="008F33AA">
        <w:rPr>
          <w:lang w:val="en-US"/>
        </w:rPr>
        <w:t xml:space="preserve">Table </w:t>
      </w:r>
      <w:r w:rsidR="00394B50">
        <w:rPr>
          <w:lang w:val="en-US"/>
        </w:rPr>
        <w:t>12</w:t>
      </w:r>
      <w:r w:rsidRPr="008F33AA">
        <w:rPr>
          <w:rFonts w:eastAsia="宋体"/>
          <w:lang w:val="en-US"/>
        </w:rPr>
        <w:t xml:space="preserve">.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 xml:space="preserve">H (600 MHz) and </w:t>
      </w:r>
      <w:r w:rsidRPr="008F33AA">
        <w:rPr>
          <w:b w:val="0"/>
          <w:bCs/>
          <w:vertAlign w:val="superscript"/>
          <w:lang w:val="en-US"/>
        </w:rPr>
        <w:t>13</w:t>
      </w:r>
      <w:r w:rsidRPr="008F33AA">
        <w:rPr>
          <w:b w:val="0"/>
          <w:bCs/>
          <w:lang w:val="en-US"/>
        </w:rPr>
        <w:t>C (150 MHz) NMR Data of</w:t>
      </w:r>
      <w:r w:rsidRPr="008F33AA">
        <w:rPr>
          <w:rFonts w:eastAsia="宋体"/>
          <w:b w:val="0"/>
          <w:bCs/>
          <w:lang w:val="en-US"/>
        </w:rPr>
        <w:t xml:space="preserve"> </w:t>
      </w:r>
      <w:r w:rsidR="00394B50">
        <w:rPr>
          <w:rFonts w:eastAsia="宋体"/>
          <w:lang w:val="en-US"/>
        </w:rPr>
        <w:t>12</w:t>
      </w:r>
      <w:r w:rsidRPr="008F33AA">
        <w:rPr>
          <w:rFonts w:eastAsia="宋体"/>
          <w:b w:val="0"/>
          <w:bCs/>
          <w:lang w:val="en-US"/>
        </w:rPr>
        <w:t xml:space="preserve">, </w:t>
      </w:r>
      <w:r w:rsidR="00394B50">
        <w:rPr>
          <w:rFonts w:eastAsia="宋体"/>
          <w:lang w:val="en-US"/>
        </w:rPr>
        <w:t>13</w:t>
      </w:r>
      <w:r w:rsidR="00394B50" w:rsidRPr="008F33AA">
        <w:rPr>
          <w:rFonts w:eastAsia="宋体"/>
          <w:lang w:val="en-US"/>
        </w:rPr>
        <w:t xml:space="preserve"> </w:t>
      </w:r>
      <w:r w:rsidRPr="008F33AA">
        <w:rPr>
          <w:b w:val="0"/>
          <w:bCs/>
          <w:lang w:val="en-US"/>
        </w:rPr>
        <w:t xml:space="preserve">in </w:t>
      </w:r>
      <w:r w:rsidRPr="008F33AA">
        <w:rPr>
          <w:rFonts w:eastAsia="宋体"/>
          <w:b w:val="0"/>
          <w:bCs/>
          <w:lang w:val="en-US"/>
        </w:rPr>
        <w:t>DMSO-</w:t>
      </w:r>
      <w:r w:rsidRPr="008F33AA">
        <w:rPr>
          <w:rFonts w:eastAsia="宋体"/>
          <w:b w:val="0"/>
          <w:bCs/>
          <w:i/>
          <w:lang w:val="en-US"/>
        </w:rPr>
        <w:t>d</w:t>
      </w:r>
      <w:r w:rsidRPr="008F33AA">
        <w:rPr>
          <w:rFonts w:eastAsia="宋体"/>
          <w:b w:val="0"/>
          <w:bCs/>
          <w:vertAlign w:val="subscript"/>
          <w:lang w:val="en-US"/>
        </w:rPr>
        <w:t>6</w:t>
      </w:r>
      <w:bookmarkEnd w:id="51"/>
    </w:p>
    <w:p w14:paraId="4DF7B695" w14:textId="269A3229" w:rsidR="009030FE" w:rsidRDefault="009030FE" w:rsidP="00832841">
      <w:pPr>
        <w:spacing w:after="0" w:line="240" w:lineRule="auto"/>
        <w:jc w:val="center"/>
        <w:outlineLvl w:val="1"/>
        <w:rPr>
          <w:rFonts w:ascii="Times New Roman" w:eastAsia="宋体" w:hAnsi="Times New Roman"/>
          <w:sz w:val="20"/>
          <w:szCs w:val="20"/>
          <w:vertAlign w:val="subscript"/>
        </w:rPr>
      </w:pPr>
      <w:r w:rsidRPr="009030FE">
        <w:rPr>
          <w:rFonts w:ascii="Times New Roman" w:eastAsia="宋体" w:hAnsi="Times New Roman"/>
          <w:noProof/>
          <w:sz w:val="20"/>
          <w:szCs w:val="20"/>
          <w:vertAlign w:val="subscript"/>
          <w:lang w:val="en-US"/>
        </w:rPr>
        <w:drawing>
          <wp:inline distT="0" distB="0" distL="0" distR="0" wp14:anchorId="2E4E539D" wp14:editId="65543ADC">
            <wp:extent cx="3696677" cy="1823568"/>
            <wp:effectExtent l="0" t="0" r="0" b="5715"/>
            <wp:docPr id="153108869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1088690" name=""/>
                    <pic:cNvPicPr/>
                  </pic:nvPicPr>
                  <pic:blipFill rotWithShape="1">
                    <a:blip r:embed="rId15"/>
                    <a:srcRect t="3454"/>
                    <a:stretch/>
                  </pic:blipFill>
                  <pic:spPr bwMode="auto">
                    <a:xfrm>
                      <a:off x="0" y="0"/>
                      <a:ext cx="3752755" cy="18512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5"/>
        <w:gridCol w:w="851"/>
        <w:gridCol w:w="1134"/>
        <w:gridCol w:w="2171"/>
        <w:gridCol w:w="1116"/>
        <w:gridCol w:w="1826"/>
      </w:tblGrid>
      <w:tr w:rsidR="00BC5D7E" w14:paraId="406ECA8C" w14:textId="77777777">
        <w:trPr>
          <w:trHeight w:val="302"/>
          <w:jc w:val="center"/>
        </w:trPr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274437A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14D9D32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9948D5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no</w:t>
            </w:r>
          </w:p>
        </w:tc>
        <w:tc>
          <w:tcPr>
            <w:tcW w:w="330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2FFE88C" w14:textId="6D338BE7" w:rsidR="00BC5D7E" w:rsidRDefault="00394B50">
            <w:pPr>
              <w:spacing w:after="0" w:line="240" w:lineRule="auto"/>
              <w:jc w:val="both"/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b/>
                <w:bCs/>
                <w:iCs/>
                <w:sz w:val="18"/>
                <w:szCs w:val="18"/>
              </w:rPr>
              <w:t>12</w:t>
            </w:r>
          </w:p>
        </w:tc>
        <w:tc>
          <w:tcPr>
            <w:tcW w:w="294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8932CE" w14:textId="6D8B12DA" w:rsidR="00BC5D7E" w:rsidRDefault="00394B50">
            <w:pPr>
              <w:spacing w:after="0" w:line="240" w:lineRule="auto"/>
              <w:jc w:val="both"/>
              <w:rPr>
                <w:rFonts w:ascii="Times New Roman" w:eastAsia="宋体" w:hAnsi="Times New Roman"/>
                <w:b/>
                <w:b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b/>
                <w:bCs/>
                <w:sz w:val="18"/>
                <w:szCs w:val="18"/>
              </w:rPr>
              <w:t>13</w:t>
            </w:r>
          </w:p>
        </w:tc>
      </w:tr>
      <w:tr w:rsidR="00BC5D7E" w14:paraId="03657EBB" w14:textId="77777777">
        <w:trPr>
          <w:trHeight w:val="302"/>
          <w:jc w:val="center"/>
        </w:trPr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55D4229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5C00EEA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408EFC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ype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5E2F3F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in Hz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B71D2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C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ype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E7599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新宋体" w:hAnsi="Times New Roman"/>
                <w:i/>
                <w:sz w:val="18"/>
                <w:szCs w:val="18"/>
              </w:rPr>
              <w:t>δ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H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(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</w:rPr>
              <w:t>J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 in Hz)</w:t>
            </w:r>
          </w:p>
        </w:tc>
      </w:tr>
      <w:tr w:rsidR="00BC5D7E" w14:paraId="005DB8B4" w14:textId="77777777">
        <w:trPr>
          <w:trHeight w:val="2194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67BB833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p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1FA64A3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497A33B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a</w:t>
            </w:r>
          </w:p>
          <w:p w14:paraId="701FBAF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0C557A3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463F599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075CD11F" w14:textId="3F06E9A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073EC0EE" w14:textId="5B91BF85" w:rsidR="00E60BD9" w:rsidRDefault="00E60BD9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OH</w:t>
            </w:r>
          </w:p>
          <w:p w14:paraId="0ECF4EE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4211E58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2.1, C</w:t>
            </w:r>
          </w:p>
          <w:p w14:paraId="43A04DEE" w14:textId="0B5F31CE" w:rsidR="00BC5D7E" w:rsidRDefault="00905572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0.0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 w:rsidR="001537BF"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77DA7907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361EC05" w14:textId="5E066202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9.</w:t>
            </w:r>
            <w:r w:rsidR="00905572">
              <w:rPr>
                <w:rFonts w:ascii="Times New Roman" w:eastAsia="宋体" w:hAnsi="Times New Roman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</w:p>
          <w:p w14:paraId="2EA833A4" w14:textId="35EACD14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9.</w:t>
            </w:r>
            <w:r w:rsidR="00905572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</w:p>
          <w:p w14:paraId="05D1DA6C" w14:textId="0BCA56C1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  <w:r w:rsidR="00905572">
              <w:rPr>
                <w:rFonts w:ascii="Times New Roman" w:eastAsia="宋体" w:hAnsi="Times New Roman"/>
                <w:sz w:val="18"/>
                <w:szCs w:val="18"/>
              </w:rPr>
              <w:t>6.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5EB50B6B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283EBD3" w14:textId="6C6EDF76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</w:t>
            </w:r>
            <w:r w:rsidR="00427873">
              <w:rPr>
                <w:rFonts w:ascii="Times New Roman" w:eastAsia="宋体" w:hAnsi="Times New Roman"/>
                <w:sz w:val="18"/>
                <w:szCs w:val="18"/>
              </w:rPr>
              <w:t>4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79FAE354" w14:textId="1B613C91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</w:t>
            </w:r>
            <w:r w:rsidR="00E60BD9">
              <w:rPr>
                <w:rFonts w:ascii="Times New Roman" w:eastAsia="宋体" w:hAnsi="Times New Roman"/>
                <w:sz w:val="18"/>
                <w:szCs w:val="18"/>
              </w:rPr>
              <w:t>0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d (</w:t>
            </w:r>
            <w:r w:rsidR="00E60BD9">
              <w:rPr>
                <w:rFonts w:ascii="Times New Roman" w:eastAsia="宋体" w:hAnsi="Times New Roman"/>
                <w:sz w:val="18"/>
                <w:szCs w:val="18"/>
              </w:rPr>
              <w:t>9.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15.</w:t>
            </w:r>
            <w:r w:rsidR="00E60BD9">
              <w:rPr>
                <w:rFonts w:ascii="Times New Roman" w:eastAsia="宋体" w:hAnsi="Times New Roman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28EFFA03" w14:textId="7C5D49F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</w:t>
            </w:r>
            <w:r w:rsidR="00E60BD9">
              <w:rPr>
                <w:rFonts w:ascii="Times New Roman" w:eastAsia="宋体" w:hAnsi="Times New Roman"/>
                <w:iCs/>
                <w:sz w:val="18"/>
                <w:szCs w:val="18"/>
              </w:rPr>
              <w:t>89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19571F8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42, m</w:t>
            </w:r>
          </w:p>
          <w:p w14:paraId="3E616119" w14:textId="21EB408E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E60BD9">
              <w:rPr>
                <w:rFonts w:ascii="Times New Roman" w:eastAsia="宋体" w:hAnsi="Times New Roman"/>
                <w:sz w:val="18"/>
                <w:szCs w:val="18"/>
              </w:rPr>
              <w:t>0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4)</w:t>
            </w:r>
          </w:p>
          <w:p w14:paraId="537F5651" w14:textId="39278A6B" w:rsidR="00E60BD9" w:rsidRDefault="00E60BD9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1, d (4.1)</w:t>
            </w:r>
          </w:p>
          <w:p w14:paraId="38D6DADE" w14:textId="137BD10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E60BD9">
              <w:rPr>
                <w:rFonts w:ascii="Times New Roman" w:eastAsia="宋体" w:hAnsi="Times New Roman"/>
                <w:sz w:val="18"/>
                <w:szCs w:val="18"/>
              </w:rPr>
              <w:t>7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, </w:t>
            </w:r>
            <w:r w:rsidR="00E60BD9">
              <w:rPr>
                <w:rFonts w:ascii="Times New Roman" w:eastAsia="宋体" w:hAnsi="Times New Roman"/>
                <w:sz w:val="18"/>
                <w:szCs w:val="18"/>
              </w:rPr>
              <w:t>d (7.6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right w:val="nil"/>
            </w:tcBorders>
          </w:tcPr>
          <w:p w14:paraId="259747DF" w14:textId="1376E493" w:rsidR="00BC5D7E" w:rsidRDefault="00905572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1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7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>, C</w:t>
            </w:r>
          </w:p>
          <w:p w14:paraId="37AD0BF5" w14:textId="532B9E03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9.</w:t>
            </w:r>
            <w:r w:rsidR="00905572">
              <w:rPr>
                <w:rFonts w:ascii="Times New Roman" w:eastAsia="宋体" w:hAnsi="Times New Roman"/>
                <w:sz w:val="18"/>
                <w:szCs w:val="18"/>
              </w:rPr>
              <w:t>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04B07699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0C26EBA" w14:textId="4B59C54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9.</w:t>
            </w:r>
            <w:r w:rsidR="00905572">
              <w:rPr>
                <w:rFonts w:ascii="Times New Roman" w:eastAsia="宋体" w:hAnsi="Times New Roman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</w:p>
          <w:p w14:paraId="3E1E9051" w14:textId="4DF26673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9.</w:t>
            </w:r>
            <w:r w:rsidR="00905572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</w:p>
          <w:p w14:paraId="3593367D" w14:textId="675116F4" w:rsidR="00BC5D7E" w:rsidRDefault="00905572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6.6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 w:rsidR="001537BF"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right w:val="nil"/>
            </w:tcBorders>
          </w:tcPr>
          <w:p w14:paraId="6B9E2E27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E5D78B8" w14:textId="2CEA6BEE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</w:t>
            </w:r>
            <w:r w:rsidR="00427873">
              <w:rPr>
                <w:rFonts w:ascii="Times New Roman" w:eastAsia="宋体" w:hAnsi="Times New Roman"/>
                <w:sz w:val="18"/>
                <w:szCs w:val="18"/>
              </w:rPr>
              <w:t>4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52ECE9B5" w14:textId="546F6B6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12, dd (</w:t>
            </w:r>
            <w:r w:rsidR="00E60BD9">
              <w:rPr>
                <w:rFonts w:ascii="Times New Roman" w:eastAsia="宋体" w:hAnsi="Times New Roman"/>
                <w:sz w:val="18"/>
                <w:szCs w:val="18"/>
              </w:rPr>
              <w:t>6.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1</w:t>
            </w:r>
            <w:r w:rsidR="00E60BD9">
              <w:rPr>
                <w:rFonts w:ascii="Times New Roman" w:eastAsia="宋体" w:hAnsi="Times New Roman"/>
                <w:sz w:val="18"/>
                <w:szCs w:val="18"/>
              </w:rPr>
              <w:t>4.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65CEADCD" w14:textId="5178C754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</w:t>
            </w:r>
            <w:r w:rsidR="00E60BD9">
              <w:rPr>
                <w:rFonts w:ascii="Times New Roman" w:eastAsia="宋体" w:hAnsi="Times New Roman"/>
                <w:iCs/>
                <w:sz w:val="18"/>
                <w:szCs w:val="18"/>
              </w:rPr>
              <w:t>89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44EE84A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42, m</w:t>
            </w:r>
          </w:p>
          <w:p w14:paraId="0D634207" w14:textId="2183CB1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E60BD9">
              <w:rPr>
                <w:rFonts w:ascii="Times New Roman" w:eastAsia="宋体" w:hAnsi="Times New Roman"/>
                <w:sz w:val="18"/>
                <w:szCs w:val="18"/>
              </w:rPr>
              <w:t>0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4)</w:t>
            </w:r>
          </w:p>
          <w:p w14:paraId="45BDA4AD" w14:textId="28E2A070" w:rsidR="00E60BD9" w:rsidRDefault="00E60BD9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81, d (4.1)</w:t>
            </w:r>
          </w:p>
          <w:p w14:paraId="33E8ADBB" w14:textId="6D3CB35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E60BD9">
              <w:rPr>
                <w:rFonts w:ascii="Times New Roman" w:eastAsia="宋体" w:hAnsi="Times New Roman"/>
                <w:sz w:val="18"/>
                <w:szCs w:val="18"/>
              </w:rPr>
              <w:t>7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 xml:space="preserve">, </w:t>
            </w:r>
            <w:r w:rsidR="00E60BD9">
              <w:rPr>
                <w:rFonts w:ascii="Times New Roman" w:eastAsia="宋体" w:hAnsi="Times New Roman"/>
                <w:sz w:val="18"/>
                <w:szCs w:val="18"/>
              </w:rPr>
              <w:t>d (7.72)</w:t>
            </w:r>
          </w:p>
        </w:tc>
      </w:tr>
      <w:tr w:rsidR="00BC5D7E" w14:paraId="07BDF74B" w14:textId="77777777">
        <w:trPr>
          <w:trHeight w:val="2506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</w:tcPr>
          <w:p w14:paraId="268375B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Gln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14:paraId="1C48647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204245A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2976E22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  <w:p w14:paraId="50CE946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20205A5C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1437499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-NH</w:t>
            </w:r>
          </w:p>
          <w:p w14:paraId="280E513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-N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484D6E89" w14:textId="4CB9C6F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1.</w:t>
            </w:r>
            <w:r w:rsidR="00F86887">
              <w:rPr>
                <w:rFonts w:ascii="Times New Roman" w:eastAsia="宋体" w:hAnsi="Times New Roman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</w:t>
            </w:r>
          </w:p>
          <w:p w14:paraId="5D965E4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4.8, CH</w:t>
            </w:r>
          </w:p>
          <w:p w14:paraId="6CABA1D5" w14:textId="0E128CA2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7.</w:t>
            </w:r>
            <w:r w:rsidR="00F86887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0F6C52A1" w14:textId="78A9DE5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1.</w:t>
            </w:r>
            <w:r w:rsidR="00F86887">
              <w:rPr>
                <w:rFonts w:ascii="Times New Roman" w:eastAsia="宋体" w:hAnsi="Times New Roman"/>
                <w:sz w:val="18"/>
                <w:szCs w:val="18"/>
              </w:rPr>
              <w:t>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49AAB3D8" w14:textId="27C3B85A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</w:t>
            </w:r>
            <w:r w:rsidR="00F86887">
              <w:rPr>
                <w:rFonts w:ascii="Times New Roman" w:eastAsia="宋体" w:hAnsi="Times New Roman"/>
                <w:sz w:val="18"/>
                <w:szCs w:val="18"/>
              </w:rPr>
              <w:t>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right w:val="nil"/>
            </w:tcBorders>
          </w:tcPr>
          <w:p w14:paraId="34C238A4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1A03B6E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4, m</w:t>
            </w:r>
          </w:p>
          <w:p w14:paraId="1B8BC4A2" w14:textId="1A841B3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6B4374">
              <w:rPr>
                <w:rFonts w:ascii="Times New Roman" w:eastAsia="宋体" w:hAnsi="Times New Roman"/>
                <w:sz w:val="18"/>
                <w:szCs w:val="18"/>
              </w:rPr>
              <w:t>8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</w:p>
          <w:p w14:paraId="5C034E18" w14:textId="591470CE" w:rsidR="00BC5D7E" w:rsidRDefault="006B4374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 w:rsidR="001537BF"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5D7E75B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6D35278" w14:textId="131F57F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</w:t>
            </w:r>
            <w:r w:rsidR="006B4374">
              <w:rPr>
                <w:rFonts w:ascii="Times New Roman" w:eastAsia="宋体" w:hAnsi="Times New Roman"/>
                <w:sz w:val="18"/>
                <w:szCs w:val="18"/>
              </w:rPr>
              <w:t>5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</w:t>
            </w:r>
            <w:r w:rsidR="006B4374">
              <w:rPr>
                <w:rFonts w:ascii="Times New Roman" w:eastAsia="宋体" w:hAnsi="Times New Roman"/>
                <w:sz w:val="18"/>
                <w:szCs w:val="18"/>
              </w:rPr>
              <w:t>8.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340F9937" w14:textId="347E5E5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</w:t>
            </w:r>
            <w:r w:rsidR="006B4374">
              <w:rPr>
                <w:rFonts w:ascii="Times New Roman" w:eastAsia="宋体" w:hAnsi="Times New Roman"/>
                <w:sz w:val="18"/>
                <w:szCs w:val="18"/>
              </w:rPr>
              <w:t>6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s</w:t>
            </w:r>
          </w:p>
          <w:p w14:paraId="5575A1BB" w14:textId="6EF6465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.</w:t>
            </w:r>
            <w:r w:rsidR="006B4374">
              <w:rPr>
                <w:rFonts w:ascii="Times New Roman" w:eastAsia="宋体" w:hAnsi="Times New Roman"/>
                <w:sz w:val="18"/>
                <w:szCs w:val="18"/>
              </w:rPr>
              <w:t>6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right w:val="nil"/>
            </w:tcBorders>
          </w:tcPr>
          <w:p w14:paraId="1CCA591B" w14:textId="78F56AFE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1.</w:t>
            </w:r>
            <w:r w:rsidR="00F86887">
              <w:rPr>
                <w:rFonts w:ascii="Times New Roman" w:eastAsia="宋体" w:hAnsi="Times New Roman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</w:t>
            </w:r>
          </w:p>
          <w:p w14:paraId="19C90FF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4.7, CH</w:t>
            </w:r>
          </w:p>
          <w:p w14:paraId="51754DB1" w14:textId="7A1687F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7.</w:t>
            </w:r>
            <w:r w:rsidR="00F86887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1C326189" w14:textId="4D6BB62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1.</w:t>
            </w:r>
            <w:r w:rsidR="00F86887">
              <w:rPr>
                <w:rFonts w:ascii="Times New Roman" w:eastAsia="宋体" w:hAnsi="Times New Roman"/>
                <w:sz w:val="18"/>
                <w:szCs w:val="18"/>
              </w:rPr>
              <w:t>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2</w:t>
            </w:r>
          </w:p>
          <w:p w14:paraId="53D47D44" w14:textId="383897E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3.</w:t>
            </w:r>
            <w:r w:rsidR="00F86887">
              <w:rPr>
                <w:rFonts w:ascii="Times New Roman" w:eastAsia="宋体" w:hAnsi="Times New Roman"/>
                <w:sz w:val="18"/>
                <w:szCs w:val="18"/>
              </w:rPr>
              <w:t>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right w:val="nil"/>
            </w:tcBorders>
          </w:tcPr>
          <w:p w14:paraId="19D671E5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52DC300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4, m</w:t>
            </w:r>
          </w:p>
          <w:p w14:paraId="642ACA6A" w14:textId="6E28D55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6B4374">
              <w:rPr>
                <w:rFonts w:ascii="Times New Roman" w:eastAsia="宋体" w:hAnsi="Times New Roman"/>
                <w:sz w:val="18"/>
                <w:szCs w:val="18"/>
              </w:rPr>
              <w:t>8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</w:p>
          <w:p w14:paraId="58A430DA" w14:textId="2F8DECBC" w:rsidR="00BC5D7E" w:rsidRDefault="006B4374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9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 w:rsidR="001537BF"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DF30E10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606F40BF" w14:textId="401D5AAF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</w:t>
            </w:r>
            <w:r w:rsidR="006B4374">
              <w:rPr>
                <w:rFonts w:ascii="Times New Roman" w:eastAsia="宋体" w:hAnsi="Times New Roman"/>
                <w:sz w:val="18"/>
                <w:szCs w:val="18"/>
              </w:rPr>
              <w:t>5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</w:t>
            </w:r>
            <w:r w:rsidR="006B4374">
              <w:rPr>
                <w:rFonts w:ascii="Times New Roman" w:eastAsia="宋体" w:hAnsi="Times New Roman"/>
                <w:sz w:val="18"/>
                <w:szCs w:val="18"/>
              </w:rPr>
              <w:t>8.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2713BD6C" w14:textId="412CB322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7.</w:t>
            </w:r>
            <w:r w:rsidR="006B4374">
              <w:rPr>
                <w:rFonts w:ascii="Times New Roman" w:eastAsia="宋体" w:hAnsi="Times New Roman"/>
                <w:sz w:val="18"/>
                <w:szCs w:val="18"/>
              </w:rPr>
              <w:t>6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s</w:t>
            </w:r>
          </w:p>
          <w:p w14:paraId="3B56B080" w14:textId="6AE0E4B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6.</w:t>
            </w:r>
            <w:r w:rsidR="006B4374">
              <w:rPr>
                <w:rFonts w:ascii="Times New Roman" w:eastAsia="宋体" w:hAnsi="Times New Roman"/>
                <w:sz w:val="18"/>
                <w:szCs w:val="18"/>
              </w:rPr>
              <w:t>6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s</w:t>
            </w:r>
          </w:p>
        </w:tc>
      </w:tr>
      <w:tr w:rsidR="00BC5D7E" w14:paraId="3283AD8C" w14:textId="77777777" w:rsidTr="00832841">
        <w:trPr>
          <w:trHeight w:val="274"/>
          <w:jc w:val="center"/>
        </w:trPr>
        <w:tc>
          <w:tcPr>
            <w:tcW w:w="1055" w:type="dxa"/>
            <w:tcBorders>
              <w:top w:val="single" w:sz="4" w:space="0" w:color="auto"/>
            </w:tcBorders>
          </w:tcPr>
          <w:p w14:paraId="1DC4B517" w14:textId="33EDA72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Leu</w:t>
            </w:r>
            <w:r w:rsidR="00ED461F"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1E63F9B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7C6FAA7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62EB478F" w14:textId="56A9B9C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  <w:r w:rsidR="00587CF1">
              <w:rPr>
                <w:rFonts w:ascii="Times New Roman" w:eastAsia="宋体" w:hAnsi="Times New Roman"/>
                <w:sz w:val="18"/>
                <w:szCs w:val="18"/>
              </w:rPr>
              <w:t>a</w:t>
            </w:r>
          </w:p>
          <w:p w14:paraId="484979E9" w14:textId="26BC2AD7" w:rsidR="00587CF1" w:rsidRDefault="00587CF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772518E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</w:t>
            </w:r>
          </w:p>
          <w:p w14:paraId="653A567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0A135A8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</w:p>
          <w:p w14:paraId="23841A2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-NH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DECE7DF" w14:textId="50B3E1C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4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</w:t>
            </w:r>
          </w:p>
          <w:p w14:paraId="24882058" w14:textId="1FE97546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2.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154D8AA4" w14:textId="5A44BA12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2CD1F81" w14:textId="77777777" w:rsidR="00587CF1" w:rsidRDefault="00587CF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ACC71AB" w14:textId="1BC43FB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4, CH</w:t>
            </w:r>
          </w:p>
          <w:p w14:paraId="7031A0E2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2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3AF5F04B" w14:textId="19A334DC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0.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</w:tcBorders>
          </w:tcPr>
          <w:p w14:paraId="08104032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727B748F" w14:textId="252F9A1D" w:rsidR="00BC5D7E" w:rsidRDefault="00587CF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1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 xml:space="preserve">, </w:t>
            </w:r>
            <w:r w:rsidR="001537BF">
              <w:rPr>
                <w:rFonts w:ascii="Times New Roman" w:eastAsia="宋体" w:hAnsi="Times New Roman" w:hint="eastAsia"/>
                <w:sz w:val="18"/>
                <w:szCs w:val="18"/>
              </w:rPr>
              <w:t>m</w:t>
            </w:r>
            <w:r w:rsidR="001537BF"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5338D36" w14:textId="2E381B3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587CF1">
              <w:rPr>
                <w:rFonts w:ascii="Times New Roman" w:eastAsia="宋体" w:hAnsi="Times New Roman"/>
                <w:sz w:val="18"/>
                <w:szCs w:val="18"/>
              </w:rPr>
              <w:t>5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464D34E" w14:textId="2A067034" w:rsidR="00587CF1" w:rsidRDefault="00587CF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49, m</w:t>
            </w:r>
          </w:p>
          <w:p w14:paraId="25BCFC74" w14:textId="73000FA3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71, m</w:t>
            </w:r>
          </w:p>
          <w:p w14:paraId="5E2DAB95" w14:textId="08D5859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</w:t>
            </w:r>
            <w:r w:rsidR="00587CF1">
              <w:rPr>
                <w:rFonts w:ascii="Times New Roman" w:eastAsia="宋体" w:hAnsi="Times New Roman"/>
                <w:sz w:val="18"/>
                <w:szCs w:val="18"/>
              </w:rPr>
              <w:t>8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</w:t>
            </w:r>
            <w:r w:rsidR="00587CF1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191C4ADF" w14:textId="0272B8BE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</w:t>
            </w:r>
            <w:r w:rsidR="00587CF1">
              <w:rPr>
                <w:rFonts w:ascii="Times New Roman" w:eastAsia="宋体" w:hAnsi="Times New Roman"/>
                <w:sz w:val="18"/>
                <w:szCs w:val="18"/>
              </w:rPr>
              <w:t>7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5)</w:t>
            </w:r>
          </w:p>
          <w:p w14:paraId="6D711B62" w14:textId="7A903F4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8.</w:t>
            </w:r>
            <w:r w:rsidR="00587CF1">
              <w:rPr>
                <w:rFonts w:ascii="Times New Roman" w:eastAsia="宋体" w:hAnsi="Times New Roman"/>
                <w:iCs/>
                <w:sz w:val="18"/>
                <w:szCs w:val="18"/>
              </w:rPr>
              <w:t>78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d (</w:t>
            </w:r>
            <w:r w:rsidR="00587CF1">
              <w:rPr>
                <w:rFonts w:ascii="Times New Roman" w:eastAsia="宋体" w:hAnsi="Times New Roman"/>
                <w:iCs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3)</w:t>
            </w:r>
          </w:p>
        </w:tc>
        <w:tc>
          <w:tcPr>
            <w:tcW w:w="1116" w:type="dxa"/>
            <w:tcBorders>
              <w:top w:val="single" w:sz="4" w:space="0" w:color="auto"/>
            </w:tcBorders>
          </w:tcPr>
          <w:p w14:paraId="27347EA8" w14:textId="0AD919C6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2.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</w:t>
            </w:r>
          </w:p>
          <w:p w14:paraId="23EBB6D8" w14:textId="45BE7D19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2.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24D23EB5" w14:textId="37D1FC74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9.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D23D0A1" w14:textId="77777777" w:rsidR="00587CF1" w:rsidRDefault="00587CF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0BC6F1C" w14:textId="0DCEB5DA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47FF5858" w14:textId="4E23192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.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29ECF346" w14:textId="3388C669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0.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</w:tcBorders>
          </w:tcPr>
          <w:p w14:paraId="023D8CF7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0E558C9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.01, m</w:t>
            </w:r>
          </w:p>
          <w:p w14:paraId="03003550" w14:textId="21306A6F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587CF1">
              <w:rPr>
                <w:rFonts w:ascii="Times New Roman" w:eastAsia="宋体" w:hAnsi="Times New Roman"/>
                <w:sz w:val="18"/>
                <w:szCs w:val="18"/>
              </w:rPr>
              <w:t>5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C6B523B" w14:textId="58B61AF4" w:rsidR="00587CF1" w:rsidRDefault="00587CF1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49, m</w:t>
            </w:r>
          </w:p>
          <w:p w14:paraId="3A09F31D" w14:textId="2BF2CB3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71, m</w:t>
            </w:r>
          </w:p>
          <w:p w14:paraId="2AC06A18" w14:textId="37962D0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</w:t>
            </w:r>
            <w:r w:rsidR="00587CF1">
              <w:rPr>
                <w:rFonts w:ascii="Times New Roman" w:eastAsia="宋体" w:hAnsi="Times New Roman"/>
                <w:sz w:val="18"/>
                <w:szCs w:val="18"/>
              </w:rPr>
              <w:t>8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</w:t>
            </w:r>
            <w:r w:rsidR="00587CF1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32B2DAE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79, d (6.5)</w:t>
            </w:r>
          </w:p>
          <w:p w14:paraId="1285CFDB" w14:textId="074B929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8.</w:t>
            </w:r>
            <w:r w:rsidR="00587CF1">
              <w:rPr>
                <w:rFonts w:ascii="Times New Roman" w:eastAsia="宋体" w:hAnsi="Times New Roman"/>
                <w:iCs/>
                <w:sz w:val="18"/>
                <w:szCs w:val="18"/>
              </w:rPr>
              <w:t>80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d (</w:t>
            </w:r>
            <w:r w:rsidR="00E6407B">
              <w:rPr>
                <w:rFonts w:ascii="Times New Roman" w:eastAsia="宋体" w:hAnsi="Times New Roman"/>
                <w:iCs/>
                <w:sz w:val="18"/>
                <w:szCs w:val="18"/>
              </w:rPr>
              <w:t>5.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)</w:t>
            </w:r>
          </w:p>
        </w:tc>
      </w:tr>
      <w:tr w:rsidR="00BC5D7E" w14:paraId="58CEC9B3" w14:textId="77777777">
        <w:trPr>
          <w:trHeight w:val="1833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0A5950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Adhtt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53C83F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0835FF65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a</w:t>
            </w:r>
          </w:p>
          <w:p w14:paraId="1A9370ED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25600685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6FE6EEA9" w14:textId="2EF448CA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  <w:r w:rsidR="00E6407B"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a</w:t>
            </w:r>
          </w:p>
          <w:p w14:paraId="6C9928F3" w14:textId="7D2A71F2" w:rsidR="00E6407B" w:rsidRPr="0003290B" w:rsidRDefault="00E6407B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4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b</w:t>
            </w:r>
          </w:p>
          <w:p w14:paraId="095EBB24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123DFD5E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6</w:t>
            </w:r>
          </w:p>
          <w:p w14:paraId="6F2DB5D8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7</w:t>
            </w:r>
          </w:p>
          <w:p w14:paraId="47A6103C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8</w:t>
            </w:r>
          </w:p>
          <w:p w14:paraId="48C9B5DF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9</w:t>
            </w:r>
          </w:p>
          <w:p w14:paraId="7D531150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</w:p>
          <w:p w14:paraId="76CC1A14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0F116063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</w:p>
          <w:p w14:paraId="28AB77D4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5520CCE4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</w:p>
          <w:p w14:paraId="66612E9A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</w:p>
          <w:p w14:paraId="3945B9BD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</w:t>
            </w:r>
          </w:p>
          <w:p w14:paraId="42F361CD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</w:t>
            </w:r>
          </w:p>
          <w:p w14:paraId="0DFBBCA8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</w:p>
          <w:p w14:paraId="0D8141F1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</w:p>
          <w:p w14:paraId="32CB63EA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a</w:t>
            </w:r>
          </w:p>
          <w:p w14:paraId="3FC4C5AD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b</w:t>
            </w:r>
          </w:p>
          <w:p w14:paraId="7AE04421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</w:p>
          <w:p w14:paraId="08A28E5E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a</w:t>
            </w:r>
          </w:p>
          <w:p w14:paraId="5F3C60AC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b</w:t>
            </w:r>
          </w:p>
          <w:p w14:paraId="2A558CFD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</w:p>
          <w:p w14:paraId="2F0E8BF8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</w:p>
          <w:p w14:paraId="5C1C7C90" w14:textId="77777777" w:rsidR="00BC5D7E" w:rsidRPr="0003290B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03290B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03290B">
              <w:rPr>
                <w:rFonts w:ascii="Times New Roman" w:eastAsia="宋体" w:hAnsi="Times New Roman"/>
                <w:sz w:val="18"/>
                <w:szCs w:val="18"/>
                <w:lang w:val="en-US"/>
              </w:rPr>
              <w:t>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E3877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3.1, C</w:t>
            </w:r>
          </w:p>
          <w:p w14:paraId="72D1A4D1" w14:textId="79441634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7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FACE108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641DA87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9, CH</w:t>
            </w:r>
          </w:p>
          <w:p w14:paraId="3769592A" w14:textId="4414B72F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3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7785617" w14:textId="77777777" w:rsidR="00E6407B" w:rsidRDefault="00E6407B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F8E7E37" w14:textId="60625589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88CFBA3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8, CH</w:t>
            </w:r>
          </w:p>
          <w:p w14:paraId="539E9F7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0759613F" w14:textId="69C46E4C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AF45168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9E3BA01" w14:textId="2FC84CDA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10638D2F" w14:textId="3239089C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562C0F3A" w14:textId="510C121A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3510506" w14:textId="571F4995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63AB909" w14:textId="6656C6AC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15D93982" w14:textId="2A10A3C1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497FDC49" w14:textId="5B66F2D6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932AEDE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9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86B4607" w14:textId="177EDFC6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066A4A0C" w14:textId="795B7536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36A7571F" w14:textId="44AC80FE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4CC612E8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65D03588" w14:textId="28DD6B2A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7FA287C8" w14:textId="5164EA65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="00EF1340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.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93FFAA5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67F5080" w14:textId="2781111D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.</w:t>
            </w:r>
            <w:r w:rsidR="00EF1340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1D40200F" w14:textId="1D7A5902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="00EF1340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1AA5F5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95D7EEB" w14:textId="79B5628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</w:t>
            </w:r>
            <w:r w:rsidR="00E6407B">
              <w:rPr>
                <w:rFonts w:ascii="Times New Roman" w:eastAsia="宋体" w:hAnsi="Times New Roman"/>
                <w:sz w:val="18"/>
                <w:szCs w:val="18"/>
              </w:rPr>
              <w:t>4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2DAF22E" w14:textId="3E92268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</w:t>
            </w:r>
            <w:r w:rsidR="00E6407B">
              <w:rPr>
                <w:rFonts w:ascii="Times New Roman" w:eastAsia="宋体" w:hAnsi="Times New Roman"/>
                <w:sz w:val="18"/>
                <w:szCs w:val="18"/>
              </w:rPr>
              <w:t>3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489D5BB" w14:textId="07DD773E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</w:t>
            </w:r>
            <w:r w:rsidR="00E6407B">
              <w:rPr>
                <w:rFonts w:ascii="Times New Roman" w:eastAsia="宋体" w:hAnsi="Times New Roman"/>
                <w:iCs/>
                <w:sz w:val="18"/>
                <w:szCs w:val="18"/>
              </w:rPr>
              <w:t>80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6D94D10" w14:textId="563449B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E6407B">
              <w:rPr>
                <w:rFonts w:ascii="Times New Roman" w:eastAsia="宋体" w:hAnsi="Times New Roman"/>
                <w:sz w:val="18"/>
                <w:szCs w:val="18"/>
              </w:rPr>
              <w:t>3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B8C2F03" w14:textId="4F89BBC7" w:rsidR="00E6407B" w:rsidRDefault="00E6407B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9, m</w:t>
            </w:r>
            <w:r w:rsidRPr="0003290B"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96E2865" w14:textId="1B072110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1, m</w:t>
            </w:r>
          </w:p>
          <w:p w14:paraId="32106C68" w14:textId="778B738F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lastRenderedPageBreak/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B1B90B9" w14:textId="211910A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B8BD2D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E2530F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3D454E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3CA5F09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5ACC7C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079835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0AFD30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4409A0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D60CAA4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54ACAD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154B56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42, dt (5.6, 15.4)</w:t>
            </w:r>
          </w:p>
          <w:p w14:paraId="39C12BA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2B3A43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2.17, m</w:t>
            </w:r>
          </w:p>
          <w:p w14:paraId="00AECA70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C98EDF9" w14:textId="2EFC89D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</w:t>
            </w:r>
            <w:r w:rsidR="00E6407B">
              <w:rPr>
                <w:rFonts w:ascii="Times New Roman" w:eastAsia="宋体" w:hAnsi="Times New Roman"/>
                <w:iCs/>
                <w:sz w:val="18"/>
                <w:szCs w:val="18"/>
              </w:rPr>
              <w:t>82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1EE47A5" w14:textId="29408B7E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</w:t>
            </w:r>
            <w:r w:rsidR="00027977">
              <w:rPr>
                <w:rFonts w:ascii="Times New Roman" w:eastAsia="宋体" w:hAnsi="Times New Roman"/>
                <w:iCs/>
                <w:sz w:val="18"/>
                <w:szCs w:val="18"/>
              </w:rPr>
              <w:t>4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4D3F503E" w14:textId="6A0172FB" w:rsidR="00BC5D7E" w:rsidRDefault="00027977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0.97</w:t>
            </w:r>
            <w:r w:rsidR="001537BF"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 w:rsidR="001537BF"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10F6496C" w14:textId="54A50224" w:rsidR="00BC5D7E" w:rsidRDefault="00027977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93</w:t>
            </w:r>
            <w:r w:rsidR="001537BF"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 w:rsidR="001537BF"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536B611E" w14:textId="594FFBB0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</w:t>
            </w:r>
            <w:r w:rsidR="00027977">
              <w:rPr>
                <w:rFonts w:ascii="Times New Roman" w:eastAsia="宋体" w:hAnsi="Times New Roman"/>
                <w:iCs/>
                <w:sz w:val="18"/>
                <w:szCs w:val="18"/>
              </w:rPr>
              <w:t>0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d (6.0)</w:t>
            </w:r>
          </w:p>
          <w:p w14:paraId="59798E2B" w14:textId="3EE6CA5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1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7.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4FF265" w14:textId="36ED47D8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lastRenderedPageBreak/>
              <w:t>173.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</w:t>
            </w:r>
          </w:p>
          <w:p w14:paraId="4112E050" w14:textId="47E9F3F3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</w:t>
            </w:r>
            <w:r w:rsidR="00F86887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C342BD1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881A0BB" w14:textId="754079E1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5.</w:t>
            </w:r>
            <w:r w:rsidR="00B77943">
              <w:rPr>
                <w:rFonts w:ascii="Times New Roman" w:eastAsia="宋体" w:hAnsi="Times New Roman"/>
                <w:sz w:val="18"/>
                <w:szCs w:val="18"/>
                <w:lang w:val="en-US"/>
              </w:rPr>
              <w:t>7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2FFFFB6E" w14:textId="4590AD51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3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D412EE4" w14:textId="77777777" w:rsidR="00E6407B" w:rsidRDefault="00E6407B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0A5D681B" w14:textId="4BF47BE0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C6F8FA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lastRenderedPageBreak/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8, CH</w:t>
            </w:r>
          </w:p>
          <w:p w14:paraId="1EE7BEB6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7, CH</w:t>
            </w:r>
          </w:p>
          <w:p w14:paraId="3B8BFDF2" w14:textId="5A55CA93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499FEBD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2CE59A0" w14:textId="2849548D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6151151B" w14:textId="203D7553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7EA39FAC" w14:textId="70CAAB4B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663174C8" w14:textId="2A1A5AA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259FAB2" w14:textId="50147CA1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20F33092" w14:textId="3CFDFCA9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9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2C9B0378" w14:textId="76D2C6DE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51E0CF6F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9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3882C20C" w14:textId="0F242CEF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3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.8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0B5B0F58" w14:textId="79DC9115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6.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3F68534C" w14:textId="1DB6BEAE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20506A85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481336F9" w14:textId="06BDC9FE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.</w:t>
            </w:r>
            <w:r w:rsidR="00251FD9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2430D350" w14:textId="39FAD244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3</w:t>
            </w:r>
            <w:r w:rsidR="00EF1340">
              <w:rPr>
                <w:rFonts w:ascii="Times New Roman" w:eastAsia="宋体" w:hAnsi="Times New Roman"/>
                <w:sz w:val="18"/>
                <w:szCs w:val="18"/>
                <w:lang w:val="en-US"/>
              </w:rPr>
              <w:t>8.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00276A46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0324BA7A" w14:textId="66614EFF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6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.</w:t>
            </w:r>
            <w:r w:rsidR="00EF1340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331292E5" w14:textId="3E2073BD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="00EF1340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.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9A225C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62512CE" w14:textId="7E04F11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</w:t>
            </w:r>
            <w:r w:rsidR="00E6407B">
              <w:rPr>
                <w:rFonts w:ascii="Times New Roman" w:eastAsia="宋体" w:hAnsi="Times New Roman"/>
                <w:sz w:val="18"/>
                <w:szCs w:val="18"/>
              </w:rPr>
              <w:t>4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74F2FDE" w14:textId="1EA24B50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</w:t>
            </w:r>
            <w:r w:rsidR="00E6407B">
              <w:rPr>
                <w:rFonts w:ascii="Times New Roman" w:eastAsia="宋体" w:hAnsi="Times New Roman"/>
                <w:sz w:val="18"/>
                <w:szCs w:val="18"/>
              </w:rPr>
              <w:t>3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3EC38FB" w14:textId="53300006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</w:t>
            </w:r>
            <w:r w:rsidR="00E6407B">
              <w:rPr>
                <w:rFonts w:ascii="Times New Roman" w:eastAsia="宋体" w:hAnsi="Times New Roman"/>
                <w:iCs/>
                <w:sz w:val="18"/>
                <w:szCs w:val="18"/>
              </w:rPr>
              <w:t>80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852CD26" w14:textId="737DB65A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E6407B">
              <w:rPr>
                <w:rFonts w:ascii="Times New Roman" w:eastAsia="宋体" w:hAnsi="Times New Roman"/>
                <w:sz w:val="18"/>
                <w:szCs w:val="18"/>
              </w:rPr>
              <w:t>3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43FE708" w14:textId="4041C28B" w:rsidR="00E6407B" w:rsidRDefault="00E6407B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29, m</w:t>
            </w:r>
            <w:r w:rsidRPr="006F1494"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B950E15" w14:textId="48B0DDF5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91, m</w:t>
            </w:r>
          </w:p>
          <w:p w14:paraId="204A2F52" w14:textId="311341E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lastRenderedPageBreak/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90621A6" w14:textId="2A097100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B45B45F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C257CE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5355BF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B161FD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2ACF964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8C402B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2A93526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068A04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8D9F42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6C792C2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F9FB92B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5.42 dt (5.6, 15.4)</w:t>
            </w:r>
          </w:p>
          <w:p w14:paraId="2D8FA12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.37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A25483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2.17, m</w:t>
            </w:r>
          </w:p>
          <w:p w14:paraId="0350BFBA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.00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4BD7F05A" w14:textId="38C9822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</w:t>
            </w:r>
            <w:r w:rsidR="00E6407B">
              <w:rPr>
                <w:rFonts w:ascii="Times New Roman" w:eastAsia="宋体" w:hAnsi="Times New Roman"/>
                <w:iCs/>
                <w:sz w:val="18"/>
                <w:szCs w:val="18"/>
              </w:rPr>
              <w:t>82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362C85DD" w14:textId="2593A5F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</w:t>
            </w:r>
            <w:r w:rsidR="00027977">
              <w:rPr>
                <w:rFonts w:ascii="Times New Roman" w:eastAsia="宋体" w:hAnsi="Times New Roman"/>
                <w:iCs/>
                <w:sz w:val="18"/>
                <w:szCs w:val="18"/>
              </w:rPr>
              <w:t>4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65183F9B" w14:textId="1499F913" w:rsidR="00BC5D7E" w:rsidRDefault="00027977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0.97</w:t>
            </w:r>
            <w:r w:rsidR="001537BF"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 w:rsidR="001537BF"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6E4D12B8" w14:textId="71F4FEE7" w:rsidR="00BC5D7E" w:rsidRDefault="00027977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3.93</w:t>
            </w:r>
            <w:r w:rsidR="001537BF">
              <w:rPr>
                <w:rFonts w:ascii="Times New Roman" w:eastAsia="宋体" w:hAnsi="Times New Roman"/>
                <w:iCs/>
                <w:sz w:val="18"/>
                <w:szCs w:val="18"/>
              </w:rPr>
              <w:t>, m</w:t>
            </w:r>
            <w:r w:rsidR="001537BF">
              <w:rPr>
                <w:rFonts w:ascii="Times New Roman" w:eastAsia="宋体" w:hAnsi="Times New Roman"/>
                <w:i/>
                <w:iCs/>
                <w:sz w:val="18"/>
                <w:szCs w:val="18"/>
                <w:vertAlign w:val="superscript"/>
              </w:rPr>
              <w:t>a</w:t>
            </w:r>
          </w:p>
          <w:p w14:paraId="1DD40EE3" w14:textId="5EE3DC2D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iCs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iCs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.</w:t>
            </w:r>
            <w:r w:rsidR="00027977">
              <w:rPr>
                <w:rFonts w:ascii="Times New Roman" w:eastAsia="宋体" w:hAnsi="Times New Roman"/>
                <w:iCs/>
                <w:sz w:val="18"/>
                <w:szCs w:val="18"/>
              </w:rPr>
              <w:t>06</w:t>
            </w:r>
            <w:r>
              <w:rPr>
                <w:rFonts w:ascii="Times New Roman" w:eastAsia="宋体" w:hAnsi="Times New Roman"/>
                <w:iCs/>
                <w:sz w:val="18"/>
                <w:szCs w:val="18"/>
              </w:rPr>
              <w:t>, d (6.0)</w:t>
            </w:r>
          </w:p>
          <w:p w14:paraId="6B4BDF9F" w14:textId="3B2993AD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1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8.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</w:tc>
      </w:tr>
      <w:tr w:rsidR="00BC5D7E" w14:paraId="25214154" w14:textId="77777777">
        <w:trPr>
          <w:trHeight w:val="596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1CCA7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lastRenderedPageBreak/>
              <w:t>Dhp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B8F38E7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0086C65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4D72E771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25C7F9" w14:textId="45131C9A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</w:t>
            </w:r>
            <w:r w:rsidR="001A74F6">
              <w:rPr>
                <w:rFonts w:ascii="Times New Roman" w:eastAsia="宋体" w:hAnsi="Times New Roman"/>
                <w:sz w:val="18"/>
                <w:szCs w:val="18"/>
              </w:rPr>
              <w:t>2.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</w:t>
            </w:r>
          </w:p>
          <w:p w14:paraId="60756C4E" w14:textId="093D2819" w:rsidR="00BC5D7E" w:rsidRDefault="001A74F6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98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>.1, C</w:t>
            </w:r>
          </w:p>
          <w:p w14:paraId="13C8C5CE" w14:textId="0A380CFE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</w:t>
            </w:r>
            <w:r w:rsidR="001A74F6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8591EAB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DFA4DC1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7685B176" w14:textId="235731CF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4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1F5FF98" w14:textId="631E9B41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</w:t>
            </w:r>
            <w:r w:rsidR="0085571C">
              <w:rPr>
                <w:rFonts w:ascii="Times New Roman" w:eastAsia="宋体" w:hAnsi="Times New Roman"/>
                <w:sz w:val="18"/>
                <w:szCs w:val="18"/>
              </w:rPr>
              <w:t>2.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</w:t>
            </w:r>
          </w:p>
          <w:p w14:paraId="555B2A48" w14:textId="2836EA47" w:rsidR="00BC5D7E" w:rsidRDefault="001A74F6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98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>.1, C</w:t>
            </w:r>
          </w:p>
          <w:p w14:paraId="2571F19D" w14:textId="5DC65B3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7.</w:t>
            </w:r>
            <w:r w:rsidR="001A74F6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CH</w:t>
            </w:r>
            <w:r>
              <w:rPr>
                <w:rFonts w:ascii="Times New Roman" w:eastAsia="宋体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F4EDC45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F64FA71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4FE87D71" w14:textId="1DA63A61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4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s</w:t>
            </w:r>
          </w:p>
        </w:tc>
      </w:tr>
      <w:tr w:rsidR="00BC5D7E" w14:paraId="6C87FFA1" w14:textId="77777777">
        <w:trPr>
          <w:trHeight w:val="557"/>
          <w:jc w:val="center"/>
        </w:trPr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7D3EEDD" w14:textId="2D3A2A3D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Ile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/</w:t>
            </w:r>
            <w:r>
              <w:rPr>
                <w:rFonts w:ascii="Times New Roman" w:eastAsia="宋体" w:hAnsi="Times New Roman" w:hint="eastAsia"/>
                <w:sz w:val="18"/>
                <w:szCs w:val="18"/>
              </w:rPr>
              <w:t>Leu</w:t>
            </w:r>
            <w:r w:rsidR="00ED461F">
              <w:rPr>
                <w:rFonts w:ascii="Times New Roman" w:eastAsia="宋体" w:hAnsi="Times New Roman" w:hint="eastAsia"/>
                <w:sz w:val="18"/>
                <w:szCs w:val="18"/>
              </w:rPr>
              <w:t>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7F425D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</w:t>
            </w:r>
          </w:p>
          <w:p w14:paraId="7521DED2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</w:t>
            </w:r>
          </w:p>
          <w:p w14:paraId="2F6E13DA" w14:textId="4039B71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a</w:t>
            </w:r>
          </w:p>
          <w:p w14:paraId="01321BB8" w14:textId="06CF90B4" w:rsidR="00027977" w:rsidRDefault="00027977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2CFC6BE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4a</w:t>
            </w:r>
          </w:p>
          <w:p w14:paraId="6AC3A733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b</w:t>
            </w:r>
          </w:p>
          <w:p w14:paraId="6EF23128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5</w:t>
            </w:r>
          </w:p>
          <w:p w14:paraId="5C54BF5E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6</w:t>
            </w:r>
          </w:p>
          <w:p w14:paraId="3A3E7275" w14:textId="777777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2-NH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8B9CF45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0.7, C</w:t>
            </w:r>
          </w:p>
          <w:p w14:paraId="5B513898" w14:textId="0D1A5636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8.</w:t>
            </w:r>
            <w:r w:rsidR="001A74F6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55F517B4" w14:textId="466A0738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35.</w:t>
            </w:r>
            <w:r w:rsidR="001A74F6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632559C8" w14:textId="77777777" w:rsidR="00027977" w:rsidRDefault="00027977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369B313A" w14:textId="63EF01CF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2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.8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7ABC59EE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26D2F3D4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1.6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05E0C2F1" w14:textId="6CA3D29F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1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4.</w:t>
            </w:r>
            <w:r w:rsidR="001A74F6">
              <w:rPr>
                <w:rFonts w:ascii="Times New Roman" w:eastAsia="宋体" w:hAnsi="Times New Roman"/>
                <w:sz w:val="18"/>
                <w:szCs w:val="18"/>
                <w:lang w:val="en-US"/>
              </w:rPr>
              <w:t>9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A35080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0653F3C7" w14:textId="63D41173" w:rsidR="00BC5D7E" w:rsidRDefault="00027977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99</w:t>
            </w:r>
            <w:r w:rsidR="001537BF">
              <w:rPr>
                <w:rFonts w:ascii="Times New Roman" w:eastAsia="宋体" w:hAnsi="Times New Roman"/>
                <w:sz w:val="18"/>
                <w:szCs w:val="18"/>
              </w:rPr>
              <w:t xml:space="preserve">, </w:t>
            </w:r>
            <w:r w:rsidR="001537BF">
              <w:rPr>
                <w:rFonts w:ascii="Times New Roman" w:eastAsia="宋体" w:hAnsi="Times New Roman" w:hint="eastAsia"/>
                <w:sz w:val="18"/>
                <w:szCs w:val="18"/>
              </w:rPr>
              <w:t>m</w:t>
            </w:r>
            <w:r w:rsidR="001537BF"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5DBBD263" w14:textId="59AE5400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78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1E4DA41F" w14:textId="77777777" w:rsidR="00027977" w:rsidRDefault="00027977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0983098B" w14:textId="0FD95B12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3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  <w:r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0311CA5A" w14:textId="20877791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1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</w:p>
          <w:p w14:paraId="5C8CA2A7" w14:textId="68E9714B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</w:t>
            </w:r>
            <w:r w:rsidR="001347FF">
              <w:rPr>
                <w:rFonts w:ascii="Times New Roman" w:eastAsia="宋体" w:hAnsi="Times New Roman"/>
                <w:sz w:val="18"/>
                <w:szCs w:val="18"/>
              </w:rPr>
              <w:t>85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t (</w:t>
            </w:r>
            <w:r w:rsidR="001347FF">
              <w:rPr>
                <w:rFonts w:ascii="Times New Roman" w:eastAsia="宋体" w:hAnsi="Times New Roman"/>
                <w:sz w:val="18"/>
                <w:szCs w:val="18"/>
              </w:rPr>
              <w:t>6.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1A48D736" w14:textId="5EAC4B92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85, d (6.</w:t>
            </w:r>
            <w:r w:rsidR="001347FF">
              <w:rPr>
                <w:rFonts w:ascii="Times New Roman" w:eastAsia="宋体" w:hAnsi="Times New Roman"/>
                <w:sz w:val="18"/>
                <w:szCs w:val="18"/>
              </w:rPr>
              <w:t>9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7774E45E" w14:textId="1EFF1C8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</w:t>
            </w:r>
            <w:r w:rsidR="001347FF">
              <w:rPr>
                <w:rFonts w:ascii="Times New Roman" w:eastAsia="宋体" w:hAnsi="Times New Roman"/>
                <w:sz w:val="18"/>
                <w:szCs w:val="18"/>
              </w:rPr>
              <w:t>1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</w:t>
            </w:r>
            <w:r w:rsidR="001347FF">
              <w:rPr>
                <w:rFonts w:ascii="Times New Roman" w:eastAsia="宋体" w:hAnsi="Times New Roman"/>
                <w:sz w:val="18"/>
                <w:szCs w:val="18"/>
              </w:rPr>
              <w:t>7.0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A69DB5D" w14:textId="3BF63AE3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172.</w:t>
            </w:r>
            <w:r w:rsidR="001A74F6">
              <w:rPr>
                <w:rFonts w:ascii="Times New Roman" w:eastAsia="宋体" w:hAnsi="Times New Roman"/>
                <w:sz w:val="18"/>
                <w:szCs w:val="18"/>
                <w:lang w:val="en-US"/>
              </w:rPr>
              <w:t>0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</w:t>
            </w:r>
          </w:p>
          <w:p w14:paraId="2A116A4F" w14:textId="703DFA1E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3.</w:t>
            </w:r>
            <w:r w:rsidR="001A74F6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79282546" w14:textId="14B14112" w:rsidR="00BC5D7E" w:rsidRPr="008F33AA" w:rsidRDefault="001A74F6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40.0</w:t>
            </w:r>
            <w:r w:rsidR="001537BF"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  <w:r w:rsidR="001537BF"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  <w:p w14:paraId="142AE0B3" w14:textId="6F19FFDE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4.</w:t>
            </w:r>
            <w:r w:rsidR="001A74F6">
              <w:rPr>
                <w:rFonts w:ascii="Times New Roman" w:eastAsia="宋体" w:hAnsi="Times New Roman"/>
                <w:sz w:val="18"/>
                <w:szCs w:val="18"/>
                <w:lang w:val="en-US"/>
              </w:rPr>
              <w:t>5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, CH</w:t>
            </w:r>
          </w:p>
          <w:p w14:paraId="4BFAE6A7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736F7446" w14:textId="77777777" w:rsidR="00BC5D7E" w:rsidRPr="008F33AA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3.0</w:t>
            </w:r>
            <w:r w:rsidRPr="008F33AA">
              <w:rPr>
                <w:rFonts w:ascii="Times New Roman" w:eastAsia="宋体" w:hAnsi="Times New Roman" w:hint="eastAsia"/>
                <w:sz w:val="18"/>
                <w:szCs w:val="18"/>
                <w:lang w:val="en-US"/>
              </w:rPr>
              <w:t>,</w:t>
            </w: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 xml:space="preserve"> CH</w:t>
            </w:r>
            <w:r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  <w:p w14:paraId="15CC98F1" w14:textId="5379C78E" w:rsidR="00BC5D7E" w:rsidRPr="008F33AA" w:rsidRDefault="001A74F6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  <w:r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2</w:t>
            </w:r>
            <w:r>
              <w:rPr>
                <w:rFonts w:ascii="Times New Roman" w:eastAsia="宋体" w:hAnsi="Times New Roman"/>
                <w:sz w:val="18"/>
                <w:szCs w:val="18"/>
                <w:lang w:val="en-US"/>
              </w:rPr>
              <w:t>1</w:t>
            </w:r>
            <w:r w:rsidR="001537BF" w:rsidRPr="008F33AA">
              <w:rPr>
                <w:rFonts w:ascii="Times New Roman" w:eastAsia="宋体" w:hAnsi="Times New Roman"/>
                <w:sz w:val="18"/>
                <w:szCs w:val="18"/>
                <w:lang w:val="en-US"/>
              </w:rPr>
              <w:t>.4, CH</w:t>
            </w:r>
            <w:r w:rsidR="001537BF" w:rsidRPr="008F33AA">
              <w:rPr>
                <w:rFonts w:ascii="Times New Roman" w:eastAsia="宋体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26" w:type="dxa"/>
            <w:tcBorders>
              <w:top w:val="single" w:sz="4" w:space="0" w:color="auto"/>
              <w:left w:val="nil"/>
              <w:right w:val="nil"/>
            </w:tcBorders>
          </w:tcPr>
          <w:p w14:paraId="65142499" w14:textId="77777777" w:rsidR="00BC5D7E" w:rsidRPr="008F33AA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  <w:lang w:val="en-US"/>
              </w:rPr>
            </w:pPr>
          </w:p>
          <w:p w14:paraId="50CCF39F" w14:textId="01E97F9C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3.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93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</w:p>
          <w:p w14:paraId="61AB0622" w14:textId="75D14229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027977">
              <w:rPr>
                <w:rFonts w:ascii="Times New Roman" w:eastAsia="宋体" w:hAnsi="Times New Roman"/>
                <w:sz w:val="18"/>
                <w:szCs w:val="18"/>
              </w:rPr>
              <w:t>6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</w:p>
          <w:p w14:paraId="1C898FF4" w14:textId="523F9F90" w:rsidR="00027977" w:rsidRDefault="00027977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 w:hint="eastAsia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.46, m</w:t>
            </w:r>
            <w:r w:rsidRPr="0003290B">
              <w:rPr>
                <w:rFonts w:ascii="Times New Roman" w:eastAsia="宋体" w:hAnsi="Times New Roman"/>
                <w:i/>
                <w:sz w:val="18"/>
                <w:szCs w:val="18"/>
                <w:vertAlign w:val="superscript"/>
              </w:rPr>
              <w:t>a</w:t>
            </w:r>
          </w:p>
          <w:p w14:paraId="79172B5A" w14:textId="77E40B77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1.</w:t>
            </w:r>
            <w:r w:rsidR="001347FF">
              <w:rPr>
                <w:rFonts w:ascii="Times New Roman" w:eastAsia="宋体" w:hAnsi="Times New Roman"/>
                <w:sz w:val="18"/>
                <w:szCs w:val="18"/>
              </w:rPr>
              <w:t>72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m</w:t>
            </w:r>
          </w:p>
          <w:p w14:paraId="08E71635" w14:textId="77777777" w:rsidR="00BC5D7E" w:rsidRDefault="00BC5D7E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</w:p>
          <w:p w14:paraId="244BA222" w14:textId="3AEF8586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</w:t>
            </w:r>
            <w:r w:rsidR="001347FF">
              <w:rPr>
                <w:rFonts w:ascii="Times New Roman" w:eastAsia="宋体" w:hAnsi="Times New Roman"/>
                <w:sz w:val="18"/>
                <w:szCs w:val="18"/>
              </w:rPr>
              <w:t>87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</w:t>
            </w:r>
            <w:r w:rsidR="001347FF">
              <w:rPr>
                <w:rFonts w:ascii="Times New Roman" w:eastAsia="宋体" w:hAnsi="Times New Roman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  <w:p w14:paraId="0497B2A5" w14:textId="11E22646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0.</w:t>
            </w:r>
            <w:r w:rsidR="001347FF">
              <w:rPr>
                <w:rFonts w:ascii="Times New Roman" w:eastAsia="宋体" w:hAnsi="Times New Roman"/>
                <w:sz w:val="18"/>
                <w:szCs w:val="18"/>
              </w:rPr>
              <w:t>81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5)</w:t>
            </w:r>
          </w:p>
          <w:p w14:paraId="4AAD1193" w14:textId="3F59B072" w:rsidR="00BC5D7E" w:rsidRDefault="001537BF">
            <w:pPr>
              <w:spacing w:after="0" w:line="240" w:lineRule="auto"/>
              <w:jc w:val="both"/>
              <w:rPr>
                <w:rFonts w:ascii="Times New Roman" w:eastAsia="宋体" w:hAnsi="Times New Roman"/>
                <w:sz w:val="18"/>
                <w:szCs w:val="18"/>
              </w:rPr>
            </w:pPr>
            <w:r>
              <w:rPr>
                <w:rFonts w:ascii="Times New Roman" w:eastAsia="宋体" w:hAnsi="Times New Roman"/>
                <w:sz w:val="18"/>
                <w:szCs w:val="18"/>
              </w:rPr>
              <w:t>8.</w:t>
            </w:r>
            <w:r w:rsidR="001347FF">
              <w:rPr>
                <w:rFonts w:ascii="Times New Roman" w:eastAsia="宋体" w:hAnsi="Times New Roman"/>
                <w:sz w:val="18"/>
                <w:szCs w:val="18"/>
              </w:rPr>
              <w:t>3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, d (6.</w:t>
            </w:r>
            <w:r w:rsidR="001347FF">
              <w:rPr>
                <w:rFonts w:ascii="Times New Roman" w:eastAsia="宋体" w:hAnsi="Times New Roman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/>
                <w:sz w:val="18"/>
                <w:szCs w:val="18"/>
              </w:rPr>
              <w:t>)</w:t>
            </w:r>
          </w:p>
        </w:tc>
      </w:tr>
    </w:tbl>
    <w:p w14:paraId="3866AB6A" w14:textId="77777777" w:rsidR="00BC5D7E" w:rsidRPr="0003290B" w:rsidRDefault="001537BF">
      <w:pPr>
        <w:spacing w:after="0" w:line="240" w:lineRule="auto"/>
        <w:jc w:val="both"/>
        <w:rPr>
          <w:rFonts w:ascii="Times New Roman" w:hAnsi="Times New Roman"/>
          <w:sz w:val="21"/>
          <w:szCs w:val="21"/>
          <w:lang w:val="en-US"/>
        </w:rPr>
      </w:pPr>
      <w:r w:rsidRPr="0003290B">
        <w:rPr>
          <w:rFonts w:ascii="Times New Roman" w:hAnsi="Times New Roman"/>
          <w:i/>
          <w:sz w:val="21"/>
          <w:szCs w:val="21"/>
          <w:vertAlign w:val="superscript"/>
          <w:lang w:val="en-US"/>
        </w:rPr>
        <w:t>a</w:t>
      </w:r>
      <w:r w:rsidRPr="0003290B">
        <w:rPr>
          <w:rFonts w:ascii="Times New Roman" w:hAnsi="Times New Roman"/>
          <w:sz w:val="21"/>
          <w:szCs w:val="21"/>
          <w:lang w:val="en-US"/>
        </w:rPr>
        <w:t>overlapped</w:t>
      </w:r>
    </w:p>
    <w:p w14:paraId="1B848880" w14:textId="77777777" w:rsidR="00BC5D7E" w:rsidRDefault="001537BF">
      <w:pPr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  <w:lang w:val="en-US"/>
        </w:rPr>
        <w:br w:type="page"/>
      </w:r>
    </w:p>
    <w:p w14:paraId="46754661" w14:textId="77777777" w:rsidR="00BC5D7E" w:rsidRDefault="001537BF" w:rsidP="003A5F74">
      <w:pPr>
        <w:pStyle w:val="2"/>
        <w:rPr>
          <w:lang w:val="en-US"/>
        </w:rPr>
      </w:pPr>
      <w:bookmarkStart w:id="52" w:name="_Toc198304876"/>
      <w:bookmarkStart w:id="53" w:name="OLE_LINK8"/>
      <w:r w:rsidRPr="003A5F74">
        <w:rPr>
          <w:rFonts w:hint="eastAsia"/>
          <w:lang w:val="en-US"/>
        </w:rPr>
        <w:lastRenderedPageBreak/>
        <w:t>Supp</w:t>
      </w:r>
      <w:r w:rsidRPr="003A5F74">
        <w:rPr>
          <w:lang w:val="en-US"/>
        </w:rPr>
        <w:t xml:space="preserve">lementary </w:t>
      </w:r>
      <w:r w:rsidRPr="008F33AA">
        <w:rPr>
          <w:lang w:val="en-US"/>
        </w:rPr>
        <w:t xml:space="preserve">Table </w:t>
      </w:r>
      <w:r w:rsidRPr="003A5F74">
        <w:rPr>
          <w:lang w:val="en-US"/>
        </w:rPr>
        <w:t>13</w:t>
      </w:r>
      <w:r>
        <w:rPr>
          <w:lang w:val="en-US"/>
        </w:rPr>
        <w:t xml:space="preserve">. </w:t>
      </w:r>
      <w:r w:rsidRPr="003A5F74">
        <w:rPr>
          <w:b w:val="0"/>
          <w:bCs/>
          <w:lang w:val="en-US"/>
        </w:rPr>
        <w:t>Medium used for propagation and fermentation of strains in this study</w:t>
      </w:r>
      <w:bookmarkEnd w:id="52"/>
    </w:p>
    <w:tbl>
      <w:tblPr>
        <w:tblStyle w:val="a4"/>
        <w:tblW w:w="0" w:type="auto"/>
        <w:jc w:val="center"/>
        <w:tblLook w:val="04A0" w:firstRow="1" w:lastRow="0" w:firstColumn="1" w:lastColumn="0" w:noHBand="0" w:noVBand="1"/>
      </w:tblPr>
      <w:tblGrid>
        <w:gridCol w:w="3240"/>
        <w:gridCol w:w="3531"/>
      </w:tblGrid>
      <w:tr w:rsidR="00BC5D7E" w14:paraId="25DB596A" w14:textId="77777777">
        <w:trPr>
          <w:jc w:val="center"/>
        </w:trPr>
        <w:tc>
          <w:tcPr>
            <w:tcW w:w="6771" w:type="dxa"/>
            <w:gridSpan w:val="2"/>
          </w:tcPr>
          <w:bookmarkEnd w:id="53"/>
          <w:p w14:paraId="1C19D3B4" w14:textId="77777777" w:rsidR="00BC5D7E" w:rsidRDefault="001537BF">
            <w:pPr>
              <w:widowControl/>
              <w:spacing w:after="0" w:line="240" w:lineRule="auto"/>
              <w:rPr>
                <w:rFonts w:ascii="Times New Roman" w:hAnsi="Times New Roman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" w:eastAsia="DengXian" w:hAnsi="Times New Roman" w:cs="Times New Roman Regular"/>
                <w:b/>
                <w:bCs/>
                <w:color w:val="000000"/>
                <w:kern w:val="24"/>
                <w:sz w:val="18"/>
                <w:szCs w:val="18"/>
              </w:rPr>
              <w:t xml:space="preserve">LB Medium </w:t>
            </w:r>
          </w:p>
        </w:tc>
      </w:tr>
      <w:tr w:rsidR="00BC5D7E" w14:paraId="69047E03" w14:textId="77777777">
        <w:trPr>
          <w:trHeight w:val="90"/>
          <w:jc w:val="center"/>
        </w:trPr>
        <w:tc>
          <w:tcPr>
            <w:tcW w:w="3240" w:type="dxa"/>
          </w:tcPr>
          <w:p w14:paraId="6B01F3BF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Tryptone</w:t>
            </w:r>
          </w:p>
        </w:tc>
        <w:tc>
          <w:tcPr>
            <w:tcW w:w="3531" w:type="dxa"/>
          </w:tcPr>
          <w:p w14:paraId="44F0E816" w14:textId="77777777" w:rsidR="00BC5D7E" w:rsidRPr="00203392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10 g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240474A3" w14:textId="77777777">
        <w:trPr>
          <w:jc w:val="center"/>
        </w:trPr>
        <w:tc>
          <w:tcPr>
            <w:tcW w:w="3240" w:type="dxa"/>
          </w:tcPr>
          <w:p w14:paraId="6C633A1D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Yeast extract</w:t>
            </w:r>
          </w:p>
        </w:tc>
        <w:tc>
          <w:tcPr>
            <w:tcW w:w="3531" w:type="dxa"/>
          </w:tcPr>
          <w:p w14:paraId="35B9627F" w14:textId="77777777" w:rsidR="00BC5D7E" w:rsidRPr="00203392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5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2EF6439D" w14:textId="77777777">
        <w:trPr>
          <w:jc w:val="center"/>
        </w:trPr>
        <w:tc>
          <w:tcPr>
            <w:tcW w:w="3240" w:type="dxa"/>
          </w:tcPr>
          <w:p w14:paraId="59FB442A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NaCl</w:t>
            </w:r>
          </w:p>
        </w:tc>
        <w:tc>
          <w:tcPr>
            <w:tcW w:w="3531" w:type="dxa"/>
          </w:tcPr>
          <w:p w14:paraId="1772ECE1" w14:textId="77777777" w:rsidR="00BC5D7E" w:rsidRPr="00203392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1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57EEB486" w14:textId="77777777">
        <w:trPr>
          <w:jc w:val="center"/>
        </w:trPr>
        <w:tc>
          <w:tcPr>
            <w:tcW w:w="3240" w:type="dxa"/>
          </w:tcPr>
          <w:p w14:paraId="388CA9A3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pH</w:t>
            </w:r>
          </w:p>
        </w:tc>
        <w:tc>
          <w:tcPr>
            <w:tcW w:w="3531" w:type="dxa"/>
          </w:tcPr>
          <w:p w14:paraId="0754B69F" w14:textId="77777777" w:rsidR="00BC5D7E" w:rsidRPr="00203392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7.0</w:t>
            </w:r>
          </w:p>
        </w:tc>
      </w:tr>
      <w:tr w:rsidR="00BC5D7E" w14:paraId="69D1B476" w14:textId="77777777">
        <w:trPr>
          <w:jc w:val="center"/>
        </w:trPr>
        <w:tc>
          <w:tcPr>
            <w:tcW w:w="6771" w:type="dxa"/>
            <w:gridSpan w:val="2"/>
          </w:tcPr>
          <w:p w14:paraId="7B904C72" w14:textId="77777777" w:rsidR="00BC5D7E" w:rsidRDefault="001537BF">
            <w:pPr>
              <w:widowControl/>
              <w:spacing w:after="0" w:line="240" w:lineRule="auto"/>
              <w:rPr>
                <w:rFonts w:ascii="Times New Roman" w:hAnsi="Times New Roman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" w:eastAsia="DengXian" w:hAnsi="Times New Roman" w:cs="Times New Roman Regular"/>
                <w:b/>
                <w:bCs/>
                <w:color w:val="000000"/>
                <w:kern w:val="24"/>
                <w:sz w:val="18"/>
                <w:szCs w:val="18"/>
              </w:rPr>
              <w:t>M9 Medium</w:t>
            </w:r>
          </w:p>
        </w:tc>
      </w:tr>
      <w:tr w:rsidR="00BC5D7E" w14:paraId="72DD7547" w14:textId="77777777">
        <w:trPr>
          <w:trHeight w:val="90"/>
          <w:jc w:val="center"/>
        </w:trPr>
        <w:tc>
          <w:tcPr>
            <w:tcW w:w="3240" w:type="dxa"/>
          </w:tcPr>
          <w:p w14:paraId="2D05073B" w14:textId="77777777" w:rsidR="00BC5D7E" w:rsidRDefault="001537BF">
            <w:pPr>
              <w:widowControl/>
              <w:spacing w:after="0" w:line="240" w:lineRule="auto"/>
              <w:rPr>
                <w:rFonts w:ascii="Times New Roman" w:hAnsi="Times New Roman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Glucose</w:t>
            </w:r>
          </w:p>
        </w:tc>
        <w:tc>
          <w:tcPr>
            <w:tcW w:w="3531" w:type="dxa"/>
          </w:tcPr>
          <w:p w14:paraId="34F33FA5" w14:textId="77777777" w:rsidR="00BC5D7E" w:rsidRDefault="001537BF">
            <w:pPr>
              <w:widowControl/>
              <w:spacing w:after="0" w:line="240" w:lineRule="auto"/>
              <w:rPr>
                <w:rFonts w:ascii="Times New Roman" w:hAnsi="Times New Roman" w:cs="Times New Roman Regular"/>
                <w:sz w:val="18"/>
                <w:szCs w:val="18"/>
                <w:lang w:val="en-US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lang w:val="en-US"/>
              </w:rPr>
              <w:t>1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0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1E344932" w14:textId="77777777">
        <w:trPr>
          <w:jc w:val="center"/>
        </w:trPr>
        <w:tc>
          <w:tcPr>
            <w:tcW w:w="3240" w:type="dxa"/>
          </w:tcPr>
          <w:p w14:paraId="34E92AEA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K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HPO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3531" w:type="dxa"/>
          </w:tcPr>
          <w:p w14:paraId="7020323D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7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360DA135" w14:textId="77777777">
        <w:trPr>
          <w:trHeight w:val="90"/>
          <w:jc w:val="center"/>
        </w:trPr>
        <w:tc>
          <w:tcPr>
            <w:tcW w:w="3240" w:type="dxa"/>
          </w:tcPr>
          <w:p w14:paraId="56E8C087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KH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PO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3531" w:type="dxa"/>
          </w:tcPr>
          <w:p w14:paraId="3A2EF22E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2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551FFA7B" w14:textId="77777777">
        <w:trPr>
          <w:trHeight w:val="90"/>
          <w:jc w:val="center"/>
        </w:trPr>
        <w:tc>
          <w:tcPr>
            <w:tcW w:w="3240" w:type="dxa"/>
          </w:tcPr>
          <w:p w14:paraId="43EE4792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(NH</w:t>
            </w:r>
            <w:r w:rsidRPr="00115251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4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)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SO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3531" w:type="dxa"/>
          </w:tcPr>
          <w:p w14:paraId="273C734C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 w:cs="Times New Roman Regular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1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5B6A7EE0" w14:textId="77777777">
        <w:trPr>
          <w:trHeight w:val="90"/>
          <w:jc w:val="center"/>
        </w:trPr>
        <w:tc>
          <w:tcPr>
            <w:tcW w:w="3240" w:type="dxa"/>
          </w:tcPr>
          <w:p w14:paraId="46D932A6" w14:textId="77777777" w:rsidR="00BC5D7E" w:rsidRDefault="001537BF">
            <w:pPr>
              <w:widowControl/>
              <w:spacing w:after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 Regular"/>
                <w:sz w:val="18"/>
                <w:szCs w:val="18"/>
              </w:rPr>
              <w:t>Sodium citrate</w:t>
            </w:r>
          </w:p>
        </w:tc>
        <w:tc>
          <w:tcPr>
            <w:tcW w:w="3531" w:type="dxa"/>
          </w:tcPr>
          <w:p w14:paraId="1578EEB6" w14:textId="77777777" w:rsidR="00BC5D7E" w:rsidRDefault="001537BF">
            <w:pPr>
              <w:widowControl/>
              <w:spacing w:after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lang w:val="en-US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lang w:val="en-US"/>
              </w:rPr>
              <w:t>0.5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018812F0" w14:textId="77777777">
        <w:trPr>
          <w:trHeight w:val="90"/>
          <w:jc w:val="center"/>
        </w:trPr>
        <w:tc>
          <w:tcPr>
            <w:tcW w:w="3240" w:type="dxa"/>
          </w:tcPr>
          <w:p w14:paraId="1F925183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MgSO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4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·7H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O</w:t>
            </w:r>
          </w:p>
        </w:tc>
        <w:tc>
          <w:tcPr>
            <w:tcW w:w="3531" w:type="dxa"/>
          </w:tcPr>
          <w:p w14:paraId="4B4DC4EA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0.1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4BA635A3" w14:textId="77777777">
        <w:trPr>
          <w:trHeight w:val="90"/>
          <w:jc w:val="center"/>
        </w:trPr>
        <w:tc>
          <w:tcPr>
            <w:tcW w:w="6771" w:type="dxa"/>
            <w:gridSpan w:val="2"/>
          </w:tcPr>
          <w:p w14:paraId="5C4B3111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b/>
                <w:bCs/>
                <w:color w:val="000000"/>
                <w:kern w:val="24"/>
                <w:sz w:val="18"/>
                <w:szCs w:val="18"/>
              </w:rPr>
              <w:t xml:space="preserve">CYMG Medium </w:t>
            </w:r>
          </w:p>
        </w:tc>
      </w:tr>
      <w:tr w:rsidR="00BC5D7E" w14:paraId="40179B0C" w14:textId="77777777">
        <w:trPr>
          <w:trHeight w:val="90"/>
          <w:jc w:val="center"/>
        </w:trPr>
        <w:tc>
          <w:tcPr>
            <w:tcW w:w="3240" w:type="dxa"/>
          </w:tcPr>
          <w:p w14:paraId="42649910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Casitone</w:t>
            </w:r>
          </w:p>
        </w:tc>
        <w:tc>
          <w:tcPr>
            <w:tcW w:w="3531" w:type="dxa"/>
          </w:tcPr>
          <w:p w14:paraId="2850D567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8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628985BA" w14:textId="77777777">
        <w:trPr>
          <w:trHeight w:val="90"/>
          <w:jc w:val="center"/>
        </w:trPr>
        <w:tc>
          <w:tcPr>
            <w:tcW w:w="3240" w:type="dxa"/>
          </w:tcPr>
          <w:p w14:paraId="64A3F1E6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Yeast extract</w:t>
            </w:r>
          </w:p>
        </w:tc>
        <w:tc>
          <w:tcPr>
            <w:tcW w:w="3531" w:type="dxa"/>
          </w:tcPr>
          <w:p w14:paraId="0083FCE5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4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1D05B58D" w14:textId="77777777">
        <w:trPr>
          <w:trHeight w:val="90"/>
          <w:jc w:val="center"/>
        </w:trPr>
        <w:tc>
          <w:tcPr>
            <w:tcW w:w="3240" w:type="dxa"/>
          </w:tcPr>
          <w:p w14:paraId="50DC14AD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MgCl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·6H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O</w:t>
            </w:r>
          </w:p>
        </w:tc>
        <w:tc>
          <w:tcPr>
            <w:tcW w:w="3531" w:type="dxa"/>
          </w:tcPr>
          <w:p w14:paraId="26120991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8.66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41EF39ED" w14:textId="77777777">
        <w:trPr>
          <w:trHeight w:val="90"/>
          <w:jc w:val="center"/>
        </w:trPr>
        <w:tc>
          <w:tcPr>
            <w:tcW w:w="3240" w:type="dxa"/>
          </w:tcPr>
          <w:p w14:paraId="7F12ACB3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Glycerol</w:t>
            </w:r>
          </w:p>
        </w:tc>
        <w:tc>
          <w:tcPr>
            <w:tcW w:w="3531" w:type="dxa"/>
          </w:tcPr>
          <w:p w14:paraId="0A783E00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5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11C43B03" w14:textId="77777777">
        <w:trPr>
          <w:trHeight w:val="90"/>
          <w:jc w:val="center"/>
        </w:trPr>
        <w:tc>
          <w:tcPr>
            <w:tcW w:w="6771" w:type="dxa"/>
            <w:gridSpan w:val="2"/>
          </w:tcPr>
          <w:p w14:paraId="118E0E38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b/>
                <w:bCs/>
                <w:color w:val="000000"/>
                <w:kern w:val="24"/>
                <w:sz w:val="18"/>
                <w:szCs w:val="18"/>
              </w:rPr>
              <w:t>Landy1 Medium</w:t>
            </w:r>
          </w:p>
        </w:tc>
      </w:tr>
      <w:tr w:rsidR="00BC5D7E" w14:paraId="535B5463" w14:textId="77777777">
        <w:trPr>
          <w:trHeight w:val="90"/>
          <w:jc w:val="center"/>
        </w:trPr>
        <w:tc>
          <w:tcPr>
            <w:tcW w:w="3240" w:type="dxa"/>
          </w:tcPr>
          <w:p w14:paraId="30188C33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Glucose</w:t>
            </w:r>
          </w:p>
        </w:tc>
        <w:tc>
          <w:tcPr>
            <w:tcW w:w="3531" w:type="dxa"/>
          </w:tcPr>
          <w:p w14:paraId="38C75D84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20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11943D17" w14:textId="77777777">
        <w:trPr>
          <w:trHeight w:val="90"/>
          <w:jc w:val="center"/>
        </w:trPr>
        <w:tc>
          <w:tcPr>
            <w:tcW w:w="3240" w:type="dxa"/>
          </w:tcPr>
          <w:p w14:paraId="71C14615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-glutamic acid</w:t>
            </w:r>
          </w:p>
        </w:tc>
        <w:tc>
          <w:tcPr>
            <w:tcW w:w="3531" w:type="dxa"/>
          </w:tcPr>
          <w:p w14:paraId="1EAA97F4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5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1B58985F" w14:textId="77777777">
        <w:trPr>
          <w:trHeight w:val="90"/>
          <w:jc w:val="center"/>
        </w:trPr>
        <w:tc>
          <w:tcPr>
            <w:tcW w:w="3240" w:type="dxa"/>
          </w:tcPr>
          <w:p w14:paraId="7EF85FD6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Yeast extract</w:t>
            </w:r>
          </w:p>
        </w:tc>
        <w:tc>
          <w:tcPr>
            <w:tcW w:w="3531" w:type="dxa"/>
          </w:tcPr>
          <w:p w14:paraId="198195B2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1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22E1002A" w14:textId="77777777">
        <w:trPr>
          <w:trHeight w:val="90"/>
          <w:jc w:val="center"/>
        </w:trPr>
        <w:tc>
          <w:tcPr>
            <w:tcW w:w="3240" w:type="dxa"/>
          </w:tcPr>
          <w:p w14:paraId="30DA2BA9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K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HPO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3531" w:type="dxa"/>
          </w:tcPr>
          <w:p w14:paraId="3CC9C03F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1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133994A5" w14:textId="77777777">
        <w:trPr>
          <w:trHeight w:val="90"/>
          <w:jc w:val="center"/>
        </w:trPr>
        <w:tc>
          <w:tcPr>
            <w:tcW w:w="3240" w:type="dxa"/>
          </w:tcPr>
          <w:p w14:paraId="2CD0057B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MgSO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4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·7H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O</w:t>
            </w:r>
          </w:p>
        </w:tc>
        <w:tc>
          <w:tcPr>
            <w:tcW w:w="3531" w:type="dxa"/>
          </w:tcPr>
          <w:p w14:paraId="436EF854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1.02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6CB85EA1" w14:textId="77777777">
        <w:trPr>
          <w:trHeight w:val="90"/>
          <w:jc w:val="center"/>
        </w:trPr>
        <w:tc>
          <w:tcPr>
            <w:tcW w:w="3240" w:type="dxa"/>
          </w:tcPr>
          <w:p w14:paraId="23084786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KCl</w:t>
            </w:r>
          </w:p>
        </w:tc>
        <w:tc>
          <w:tcPr>
            <w:tcW w:w="3531" w:type="dxa"/>
          </w:tcPr>
          <w:p w14:paraId="0FACA165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0.5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7FD04268" w14:textId="77777777">
        <w:trPr>
          <w:trHeight w:val="90"/>
          <w:jc w:val="center"/>
        </w:trPr>
        <w:tc>
          <w:tcPr>
            <w:tcW w:w="3240" w:type="dxa"/>
          </w:tcPr>
          <w:p w14:paraId="78133681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pH</w:t>
            </w:r>
          </w:p>
        </w:tc>
        <w:tc>
          <w:tcPr>
            <w:tcW w:w="3531" w:type="dxa"/>
          </w:tcPr>
          <w:p w14:paraId="141EE1FC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7.0</w:t>
            </w:r>
          </w:p>
        </w:tc>
      </w:tr>
      <w:tr w:rsidR="00BC5D7E" w14:paraId="09FF3EBF" w14:textId="77777777">
        <w:trPr>
          <w:trHeight w:val="90"/>
          <w:jc w:val="center"/>
        </w:trPr>
        <w:tc>
          <w:tcPr>
            <w:tcW w:w="6771" w:type="dxa"/>
            <w:gridSpan w:val="2"/>
          </w:tcPr>
          <w:p w14:paraId="73908305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b/>
                <w:bCs/>
                <w:color w:val="000000"/>
                <w:kern w:val="24"/>
                <w:sz w:val="18"/>
                <w:szCs w:val="18"/>
              </w:rPr>
              <w:t>TSB Medium</w:t>
            </w:r>
          </w:p>
        </w:tc>
      </w:tr>
      <w:tr w:rsidR="00BC5D7E" w14:paraId="3AF5BEE5" w14:textId="77777777">
        <w:trPr>
          <w:trHeight w:val="121"/>
          <w:jc w:val="center"/>
        </w:trPr>
        <w:tc>
          <w:tcPr>
            <w:tcW w:w="3240" w:type="dxa"/>
          </w:tcPr>
          <w:p w14:paraId="2016D678" w14:textId="77777777" w:rsidR="00BC5D7E" w:rsidRDefault="001537BF">
            <w:pPr>
              <w:widowControl/>
              <w:spacing w:after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lang w:val="en-US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Casitone</w:t>
            </w:r>
          </w:p>
        </w:tc>
        <w:tc>
          <w:tcPr>
            <w:tcW w:w="3531" w:type="dxa"/>
          </w:tcPr>
          <w:p w14:paraId="272E6C19" w14:textId="77777777" w:rsidR="00BC5D7E" w:rsidRDefault="001537BF">
            <w:pPr>
              <w:widowControl/>
              <w:spacing w:after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lang w:val="en-US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lang w:val="en-US"/>
              </w:rPr>
              <w:t xml:space="preserve">17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5032A899" w14:textId="77777777">
        <w:trPr>
          <w:trHeight w:val="90"/>
          <w:jc w:val="center"/>
        </w:trPr>
        <w:tc>
          <w:tcPr>
            <w:tcW w:w="3240" w:type="dxa"/>
          </w:tcPr>
          <w:p w14:paraId="00A9196F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NaCl</w:t>
            </w:r>
          </w:p>
        </w:tc>
        <w:tc>
          <w:tcPr>
            <w:tcW w:w="3531" w:type="dxa"/>
          </w:tcPr>
          <w:p w14:paraId="72415A50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5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55F7990B" w14:textId="77777777">
        <w:trPr>
          <w:trHeight w:val="190"/>
          <w:jc w:val="center"/>
        </w:trPr>
        <w:tc>
          <w:tcPr>
            <w:tcW w:w="3240" w:type="dxa"/>
          </w:tcPr>
          <w:p w14:paraId="427ACC6D" w14:textId="77777777" w:rsidR="00BC5D7E" w:rsidRDefault="001537BF">
            <w:pPr>
              <w:widowControl/>
              <w:spacing w:after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lang w:val="en-US"/>
              </w:rPr>
            </w:pPr>
            <w:r w:rsidRPr="008F33AA">
              <w:rPr>
                <w:rFonts w:ascii="Times New Roman" w:hAnsi="Times New Roman" w:cs="Times New Roman Regular"/>
                <w:sz w:val="18"/>
                <w:szCs w:val="18"/>
                <w:lang w:val="en-US"/>
              </w:rPr>
              <w:t xml:space="preserve">Enzymatic </w:t>
            </w:r>
            <w:r>
              <w:rPr>
                <w:rFonts w:ascii="Times New Roman" w:hAnsi="Times New Roman" w:cs="Times New Roman Regular"/>
                <w:sz w:val="18"/>
                <w:szCs w:val="18"/>
                <w:lang w:val="en-US"/>
              </w:rPr>
              <w:t>d</w:t>
            </w:r>
            <w:r w:rsidRPr="008F33AA">
              <w:rPr>
                <w:rFonts w:ascii="Times New Roman" w:hAnsi="Times New Roman" w:cs="Times New Roman Regular"/>
                <w:sz w:val="18"/>
                <w:szCs w:val="18"/>
                <w:lang w:val="en-US"/>
              </w:rPr>
              <w:t xml:space="preserve">igest of </w:t>
            </w:r>
            <w:r>
              <w:rPr>
                <w:rFonts w:ascii="Times New Roman" w:hAnsi="Times New Roman" w:cs="Times New Roman Regular"/>
                <w:sz w:val="18"/>
                <w:szCs w:val="18"/>
                <w:lang w:val="en-US"/>
              </w:rPr>
              <w:t>s</w:t>
            </w:r>
            <w:r w:rsidRPr="008F33AA">
              <w:rPr>
                <w:rFonts w:ascii="Times New Roman" w:hAnsi="Times New Roman" w:cs="Times New Roman Regular"/>
                <w:sz w:val="18"/>
                <w:szCs w:val="18"/>
                <w:lang w:val="en-US"/>
              </w:rPr>
              <w:t xml:space="preserve">oybean </w:t>
            </w:r>
            <w:r>
              <w:rPr>
                <w:rFonts w:ascii="Times New Roman" w:hAnsi="Times New Roman" w:cs="Times New Roman Regular"/>
                <w:sz w:val="18"/>
                <w:szCs w:val="18"/>
                <w:lang w:val="en-US"/>
              </w:rPr>
              <w:t>m</w:t>
            </w:r>
            <w:r w:rsidRPr="008F33AA">
              <w:rPr>
                <w:rFonts w:ascii="Times New Roman" w:hAnsi="Times New Roman" w:cs="Times New Roman Regular"/>
                <w:sz w:val="18"/>
                <w:szCs w:val="18"/>
                <w:lang w:val="en-US"/>
              </w:rPr>
              <w:t>eal</w:t>
            </w:r>
          </w:p>
        </w:tc>
        <w:tc>
          <w:tcPr>
            <w:tcW w:w="3531" w:type="dxa"/>
          </w:tcPr>
          <w:p w14:paraId="7C013913" w14:textId="77777777" w:rsidR="00BC5D7E" w:rsidRDefault="001537BF">
            <w:pPr>
              <w:widowControl/>
              <w:spacing w:after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lang w:val="en-US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lang w:val="en-US"/>
              </w:rPr>
              <w:t>3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1F1541A0" w14:textId="77777777">
        <w:trPr>
          <w:trHeight w:val="90"/>
          <w:jc w:val="center"/>
        </w:trPr>
        <w:tc>
          <w:tcPr>
            <w:tcW w:w="3240" w:type="dxa"/>
          </w:tcPr>
          <w:p w14:paraId="16B720AD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K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HPO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3531" w:type="dxa"/>
          </w:tcPr>
          <w:p w14:paraId="0A6D52FC" w14:textId="77777777" w:rsidR="00BC5D7E" w:rsidRDefault="001537BF" w:rsidP="00203392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2.5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06B8B258" w14:textId="77777777">
        <w:trPr>
          <w:trHeight w:val="90"/>
          <w:jc w:val="center"/>
        </w:trPr>
        <w:tc>
          <w:tcPr>
            <w:tcW w:w="3240" w:type="dxa"/>
          </w:tcPr>
          <w:p w14:paraId="0D8353D2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Glucose</w:t>
            </w:r>
          </w:p>
        </w:tc>
        <w:tc>
          <w:tcPr>
            <w:tcW w:w="3531" w:type="dxa"/>
          </w:tcPr>
          <w:p w14:paraId="023357B7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2.5 g</w:t>
            </w:r>
            <w:r w:rsid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</w:t>
            </w:r>
            <w:r w:rsidR="00203392"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C5D7E" w14:paraId="65F15F6D" w14:textId="77777777">
        <w:trPr>
          <w:trHeight w:val="90"/>
          <w:jc w:val="center"/>
        </w:trPr>
        <w:tc>
          <w:tcPr>
            <w:tcW w:w="3240" w:type="dxa"/>
          </w:tcPr>
          <w:p w14:paraId="769E898C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bookmarkStart w:id="54" w:name="_Hlk194832540"/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pH</w:t>
            </w:r>
          </w:p>
        </w:tc>
        <w:tc>
          <w:tcPr>
            <w:tcW w:w="3531" w:type="dxa"/>
          </w:tcPr>
          <w:p w14:paraId="3B0FBDCE" w14:textId="77777777" w:rsidR="00BC5D7E" w:rsidRDefault="001537BF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7.3</w:t>
            </w:r>
          </w:p>
        </w:tc>
      </w:tr>
      <w:bookmarkEnd w:id="54"/>
      <w:tr w:rsidR="00B01779" w14:paraId="6A498DFC" w14:textId="77777777" w:rsidTr="001537BF">
        <w:trPr>
          <w:trHeight w:val="90"/>
          <w:jc w:val="center"/>
        </w:trPr>
        <w:tc>
          <w:tcPr>
            <w:tcW w:w="6771" w:type="dxa"/>
            <w:gridSpan w:val="2"/>
          </w:tcPr>
          <w:p w14:paraId="77E6BF65" w14:textId="77777777" w:rsidR="00B01779" w:rsidRPr="00B01779" w:rsidRDefault="00B01779">
            <w:pPr>
              <w:pStyle w:val="a3"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b/>
                <w:bCs/>
                <w:color w:val="000000"/>
                <w:kern w:val="24"/>
                <w:sz w:val="18"/>
                <w:szCs w:val="18"/>
              </w:rPr>
            </w:pPr>
            <w:r w:rsidRPr="00B01779">
              <w:rPr>
                <w:rFonts w:ascii="Times New Roman" w:eastAsia="DengXian" w:hAnsi="Times New Roman" w:cs="Times New Roman Regular" w:hint="eastAsia"/>
                <w:b/>
                <w:bCs/>
                <w:color w:val="000000"/>
                <w:kern w:val="24"/>
                <w:sz w:val="18"/>
                <w:szCs w:val="18"/>
              </w:rPr>
              <w:t>P</w:t>
            </w:r>
            <w:r w:rsidRPr="00B01779">
              <w:rPr>
                <w:rFonts w:ascii="Times New Roman" w:eastAsia="DengXian" w:hAnsi="Times New Roman" w:cs="Times New Roman Regular"/>
                <w:b/>
                <w:bCs/>
                <w:color w:val="000000"/>
                <w:kern w:val="24"/>
                <w:sz w:val="18"/>
                <w:szCs w:val="18"/>
              </w:rPr>
              <w:t>DB Medium</w:t>
            </w:r>
          </w:p>
        </w:tc>
      </w:tr>
      <w:tr w:rsidR="00B01779" w14:paraId="446F00DD" w14:textId="77777777" w:rsidTr="001537BF">
        <w:trPr>
          <w:trHeight w:val="90"/>
          <w:jc w:val="center"/>
        </w:trPr>
        <w:tc>
          <w:tcPr>
            <w:tcW w:w="3240" w:type="dxa"/>
          </w:tcPr>
          <w:p w14:paraId="22D8E5F9" w14:textId="77777777" w:rsidR="00B01779" w:rsidRDefault="00203392" w:rsidP="001537BF">
            <w:pPr>
              <w:pStyle w:val="a3"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 w:hint="eastAsia"/>
                <w:color w:val="000000"/>
                <w:kern w:val="24"/>
                <w:sz w:val="18"/>
                <w:szCs w:val="18"/>
              </w:rPr>
              <w:t>P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otato extract</w:t>
            </w:r>
          </w:p>
        </w:tc>
        <w:tc>
          <w:tcPr>
            <w:tcW w:w="3531" w:type="dxa"/>
          </w:tcPr>
          <w:p w14:paraId="75FB4ABC" w14:textId="77777777" w:rsidR="00B01779" w:rsidRDefault="00203392" w:rsidP="001537BF">
            <w:pPr>
              <w:pStyle w:val="a3"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 w:hint="eastAsia"/>
                <w:color w:val="000000"/>
                <w:kern w:val="24"/>
                <w:sz w:val="18"/>
                <w:szCs w:val="18"/>
              </w:rPr>
              <w:t>6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 xml:space="preserve"> g L</w:t>
            </w:r>
            <w:r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B01779" w14:paraId="7931E916" w14:textId="77777777" w:rsidTr="001537BF">
        <w:trPr>
          <w:trHeight w:val="90"/>
          <w:jc w:val="center"/>
        </w:trPr>
        <w:tc>
          <w:tcPr>
            <w:tcW w:w="3240" w:type="dxa"/>
          </w:tcPr>
          <w:p w14:paraId="7180EDC8" w14:textId="77777777" w:rsidR="00B01779" w:rsidRDefault="00203392" w:rsidP="001537BF">
            <w:pPr>
              <w:pStyle w:val="a3"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 w:hint="eastAsia"/>
                <w:color w:val="000000"/>
                <w:kern w:val="24"/>
                <w:sz w:val="18"/>
                <w:szCs w:val="18"/>
              </w:rPr>
              <w:t>G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lucose</w:t>
            </w:r>
          </w:p>
        </w:tc>
        <w:tc>
          <w:tcPr>
            <w:tcW w:w="3531" w:type="dxa"/>
          </w:tcPr>
          <w:p w14:paraId="7A2F0724" w14:textId="77777777" w:rsidR="00B01779" w:rsidRDefault="00203392" w:rsidP="001537BF">
            <w:pPr>
              <w:pStyle w:val="a3"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 w:hint="eastAsia"/>
                <w:color w:val="000000"/>
                <w:kern w:val="24"/>
                <w:sz w:val="18"/>
                <w:szCs w:val="18"/>
              </w:rPr>
              <w:t>2</w:t>
            </w: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0 g L</w:t>
            </w:r>
            <w:r w:rsidRPr="00203392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  <w:vertAlign w:val="superscript"/>
              </w:rPr>
              <w:t>-1</w:t>
            </w:r>
          </w:p>
        </w:tc>
      </w:tr>
      <w:tr w:rsidR="00203392" w14:paraId="54E2634D" w14:textId="77777777" w:rsidTr="001537BF">
        <w:trPr>
          <w:trHeight w:val="90"/>
          <w:jc w:val="center"/>
        </w:trPr>
        <w:tc>
          <w:tcPr>
            <w:tcW w:w="3240" w:type="dxa"/>
          </w:tcPr>
          <w:p w14:paraId="0AC7D852" w14:textId="77777777" w:rsidR="00203392" w:rsidRDefault="00203392" w:rsidP="00203392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pH</w:t>
            </w:r>
          </w:p>
        </w:tc>
        <w:tc>
          <w:tcPr>
            <w:tcW w:w="3531" w:type="dxa"/>
          </w:tcPr>
          <w:p w14:paraId="2FC287D9" w14:textId="77777777" w:rsidR="00203392" w:rsidRDefault="00203392" w:rsidP="00203392">
            <w:pPr>
              <w:pStyle w:val="a3"/>
              <w:widowControl/>
              <w:spacing w:beforeAutospacing="0" w:afterAutospacing="0" w:line="240" w:lineRule="auto"/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7.</w:t>
            </w:r>
            <w:r w:rsidR="007E41EC">
              <w:rPr>
                <w:rFonts w:ascii="Times New Roman" w:eastAsia="DengXian" w:hAnsi="Times New Roman" w:cs="Times New Roman Regular"/>
                <w:color w:val="000000"/>
                <w:kern w:val="24"/>
                <w:sz w:val="18"/>
                <w:szCs w:val="18"/>
              </w:rPr>
              <w:t>0</w:t>
            </w:r>
          </w:p>
        </w:tc>
      </w:tr>
    </w:tbl>
    <w:p w14:paraId="0C086827" w14:textId="77777777" w:rsidR="008F33AA" w:rsidRDefault="008F33AA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en-US"/>
        </w:rPr>
      </w:pPr>
    </w:p>
    <w:p w14:paraId="39905837" w14:textId="77777777" w:rsidR="008F33AA" w:rsidRDefault="008F33AA">
      <w:pPr>
        <w:spacing w:after="0" w:line="240" w:lineRule="auto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  <w:lang w:val="en-US"/>
        </w:rPr>
        <w:br w:type="page"/>
      </w:r>
    </w:p>
    <w:p w14:paraId="71950AB9" w14:textId="4DD24989" w:rsidR="00BC5D7E" w:rsidRPr="003A5F74" w:rsidRDefault="001537BF" w:rsidP="003A5F74">
      <w:pPr>
        <w:pStyle w:val="2"/>
        <w:rPr>
          <w:b w:val="0"/>
          <w:bCs/>
          <w:lang w:val="en-US"/>
        </w:rPr>
      </w:pPr>
      <w:bookmarkStart w:id="55" w:name="_Toc198304877"/>
      <w:r w:rsidRPr="003A5F74">
        <w:rPr>
          <w:rFonts w:hint="eastAsia"/>
          <w:lang w:val="en-US"/>
        </w:rPr>
        <w:lastRenderedPageBreak/>
        <w:t>Supp</w:t>
      </w:r>
      <w:r w:rsidRPr="003A5F74">
        <w:rPr>
          <w:lang w:val="en-US"/>
        </w:rPr>
        <w:t xml:space="preserve">lementary </w:t>
      </w:r>
      <w:r w:rsidRPr="008F33AA">
        <w:rPr>
          <w:lang w:val="en-US"/>
        </w:rPr>
        <w:t xml:space="preserve">Table </w:t>
      </w:r>
      <w:r w:rsidRPr="003A5F74">
        <w:rPr>
          <w:lang w:val="en-US"/>
        </w:rPr>
        <w:t>14</w:t>
      </w:r>
      <w:r>
        <w:rPr>
          <w:lang w:val="en-US"/>
        </w:rPr>
        <w:t xml:space="preserve">. </w:t>
      </w:r>
      <w:r w:rsidRPr="003A5F74">
        <w:rPr>
          <w:rFonts w:hint="eastAsia"/>
          <w:b w:val="0"/>
          <w:bCs/>
          <w:lang w:val="en-US"/>
        </w:rPr>
        <w:t>R</w:t>
      </w:r>
      <w:r w:rsidRPr="003A5F74">
        <w:rPr>
          <w:b w:val="0"/>
          <w:bCs/>
          <w:lang w:val="en-US"/>
        </w:rPr>
        <w:t xml:space="preserve">etention times of amino acids derivatized with Marfey’s reagent </w:t>
      </w:r>
      <w:r w:rsidRPr="006D6027">
        <w:rPr>
          <w:b w:val="0"/>
          <w:bCs/>
          <w:sz w:val="15"/>
          <w:szCs w:val="15"/>
          <w:lang w:val="en-US"/>
        </w:rPr>
        <w:t>L-</w:t>
      </w:r>
      <w:bookmarkEnd w:id="55"/>
      <w:r w:rsidR="006D6027" w:rsidRPr="003A5F74">
        <w:rPr>
          <w:b w:val="0"/>
          <w:bCs/>
          <w:lang w:val="en-US"/>
        </w:rPr>
        <w:t>FD</w:t>
      </w:r>
      <w:r w:rsidR="006D6027">
        <w:rPr>
          <w:b w:val="0"/>
          <w:bCs/>
          <w:lang w:val="en-US"/>
        </w:rPr>
        <w:t>A</w:t>
      </w:r>
      <w:r w:rsidR="006D6027" w:rsidRPr="003A5F74">
        <w:rPr>
          <w:b w:val="0"/>
          <w:bCs/>
          <w:lang w:val="en-US"/>
        </w:rPr>
        <w:t>A</w:t>
      </w:r>
    </w:p>
    <w:tbl>
      <w:tblPr>
        <w:tblStyle w:val="a4"/>
        <w:tblW w:w="8495" w:type="dxa"/>
        <w:tblLayout w:type="fixed"/>
        <w:tblLook w:val="04A0" w:firstRow="1" w:lastRow="0" w:firstColumn="1" w:lastColumn="0" w:noHBand="0" w:noVBand="1"/>
      </w:tblPr>
      <w:tblGrid>
        <w:gridCol w:w="741"/>
        <w:gridCol w:w="1376"/>
        <w:gridCol w:w="1134"/>
        <w:gridCol w:w="992"/>
        <w:gridCol w:w="992"/>
        <w:gridCol w:w="992"/>
        <w:gridCol w:w="1114"/>
        <w:gridCol w:w="1154"/>
      </w:tblGrid>
      <w:tr w:rsidR="00394B50" w:rsidRPr="00F82D6F" w14:paraId="486B1714" w14:textId="77777777" w:rsidTr="00B43371">
        <w:trPr>
          <w:trHeight w:val="264"/>
        </w:trPr>
        <w:tc>
          <w:tcPr>
            <w:tcW w:w="741" w:type="dxa"/>
            <w:vMerge w:val="restart"/>
            <w:tcBorders>
              <w:left w:val="single" w:sz="8" w:space="0" w:color="000000"/>
              <w:right w:val="single" w:sz="8" w:space="0" w:color="000000"/>
            </w:tcBorders>
          </w:tcPr>
          <w:p w14:paraId="7DC945C0" w14:textId="4A6F32D8" w:rsidR="00394B50" w:rsidRDefault="00394B50" w:rsidP="00F82D6F">
            <w:pPr>
              <w:widowControl/>
              <w:spacing w:after="0" w:line="240" w:lineRule="exact"/>
              <w:ind w:left="92" w:hangingChars="50" w:hanging="92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Amin</w:t>
            </w:r>
            <w:r w:rsidR="00410295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o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acid</w:t>
            </w:r>
          </w:p>
        </w:tc>
        <w:tc>
          <w:tcPr>
            <w:tcW w:w="1376" w:type="dxa"/>
            <w:vMerge w:val="restart"/>
            <w:tcBorders>
              <w:left w:val="single" w:sz="8" w:space="0" w:color="000000"/>
              <w:right w:val="single" w:sz="8" w:space="0" w:color="000000"/>
            </w:tcBorders>
          </w:tcPr>
          <w:p w14:paraId="2D85E258" w14:textId="77777777" w:rsidR="00394B50" w:rsidRDefault="00394B50">
            <w:pPr>
              <w:widowControl/>
              <w:spacing w:after="0" w:line="240" w:lineRule="exact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Configuration</w:t>
            </w:r>
          </w:p>
        </w:tc>
        <w:tc>
          <w:tcPr>
            <w:tcW w:w="1134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4490CBC" w14:textId="77777777" w:rsidR="00394B50" w:rsidRDefault="00394B50">
            <w:pPr>
              <w:pStyle w:val="a3"/>
              <w:spacing w:beforeAutospacing="0" w:afterAutospacing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5244" w:type="dxa"/>
            <w:gridSpan w:val="5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17A35B5" w14:textId="24AE87B3" w:rsidR="00394B50" w:rsidRDefault="00394B50" w:rsidP="00410295">
            <w:pPr>
              <w:pStyle w:val="a3"/>
              <w:spacing w:beforeAutospacing="0" w:afterAutospacing="0" w:line="240" w:lineRule="auto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Retention</w:t>
            </w:r>
            <w:r w:rsidR="00410295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times</w:t>
            </w:r>
            <w:r w:rsidR="00410295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of hydrolyzed</w:t>
            </w:r>
            <w:r w:rsidR="00410295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mpounds</w:t>
            </w:r>
            <w:r w:rsidR="00410295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(min)</w:t>
            </w:r>
          </w:p>
        </w:tc>
      </w:tr>
      <w:tr w:rsidR="00394B50" w14:paraId="47A6F18D" w14:textId="77777777" w:rsidTr="00394B50">
        <w:trPr>
          <w:trHeight w:val="283"/>
        </w:trPr>
        <w:tc>
          <w:tcPr>
            <w:tcW w:w="741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F612831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376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D4FC181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tcBorders>
              <w:left w:val="single" w:sz="8" w:space="0" w:color="000000"/>
              <w:bottom w:val="single" w:sz="8" w:space="0" w:color="000000"/>
            </w:tcBorders>
          </w:tcPr>
          <w:p w14:paraId="57BF6CAB" w14:textId="56989BFE" w:rsidR="00394B50" w:rsidRDefault="00410295" w:rsidP="00394B50">
            <w:pPr>
              <w:pStyle w:val="a3"/>
              <w:widowControl/>
              <w:spacing w:beforeAutospacing="0" w:afterAutospacing="0" w:line="24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 xml:space="preserve">standard </w:t>
            </w:r>
          </w:p>
          <w:p w14:paraId="65B8D128" w14:textId="37A5416E" w:rsidR="00394B50" w:rsidRDefault="00410295" w:rsidP="00410295">
            <w:pPr>
              <w:pStyle w:val="a3"/>
              <w:widowControl/>
              <w:spacing w:beforeAutospacing="0" w:afterAutospacing="0" w:line="240" w:lineRule="exac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 xml:space="preserve">amino </w:t>
            </w:r>
            <w:r w:rsidR="00394B50">
              <w:rPr>
                <w:rFonts w:ascii="Times New Roman" w:hAnsi="Times New Roman"/>
                <w:color w:val="000000"/>
                <w:sz w:val="18"/>
                <w:szCs w:val="18"/>
              </w:rPr>
              <w:t>acid</w:t>
            </w:r>
          </w:p>
        </w:tc>
        <w:tc>
          <w:tcPr>
            <w:tcW w:w="992" w:type="dxa"/>
            <w:tcBorders>
              <w:bottom w:val="single" w:sz="8" w:space="0" w:color="000000"/>
            </w:tcBorders>
          </w:tcPr>
          <w:p w14:paraId="2829CFFA" w14:textId="077A527B" w:rsidR="00394B50" w:rsidRDefault="00394B50" w:rsidP="00394B50">
            <w:pPr>
              <w:pStyle w:val="a3"/>
              <w:spacing w:beforeAutospacing="0" w:afterAutospacing="0" w:line="24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megapolipeptin</w:t>
            </w:r>
            <w:r>
              <w:rPr>
                <w:rFonts w:ascii="Times New Roman" w:hAnsi="Times New Roman" w:hint="eastAsia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/>
                <w:color w:val="000000"/>
                <w:sz w:val="18"/>
                <w:szCs w:val="18"/>
              </w:rPr>
              <w:t>Ia</w:t>
            </w:r>
          </w:p>
        </w:tc>
        <w:tc>
          <w:tcPr>
            <w:tcW w:w="992" w:type="dxa"/>
            <w:tcBorders>
              <w:bottom w:val="single" w:sz="8" w:space="0" w:color="000000"/>
            </w:tcBorders>
          </w:tcPr>
          <w:p w14:paraId="52E30C61" w14:textId="5F36B03C" w:rsidR="00394B50" w:rsidRDefault="00394B50" w:rsidP="00394B50">
            <w:pPr>
              <w:pStyle w:val="a3"/>
              <w:spacing w:beforeAutospacing="0" w:afterAutospacing="0" w:line="24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megapolipeptin</w:t>
            </w:r>
            <w:r>
              <w:rPr>
                <w:rFonts w:ascii="Times New Roman" w:hAnsi="Times New Roman" w:hint="eastAsia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/>
                <w:color w:val="000000"/>
                <w:sz w:val="18"/>
                <w:szCs w:val="18"/>
              </w:rPr>
              <w:t>Ib</w:t>
            </w:r>
          </w:p>
        </w:tc>
        <w:tc>
          <w:tcPr>
            <w:tcW w:w="992" w:type="dxa"/>
            <w:tcBorders>
              <w:bottom w:val="single" w:sz="8" w:space="0" w:color="000000"/>
            </w:tcBorders>
          </w:tcPr>
          <w:p w14:paraId="7E3CE117" w14:textId="778560E4" w:rsidR="00394B50" w:rsidRDefault="00394B50" w:rsidP="00394B50">
            <w:pPr>
              <w:pStyle w:val="a3"/>
              <w:widowControl/>
              <w:spacing w:beforeAutospacing="0" w:afterAutospacing="0" w:line="24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chromopeptin Ib</w:t>
            </w:r>
          </w:p>
        </w:tc>
        <w:tc>
          <w:tcPr>
            <w:tcW w:w="1114" w:type="dxa"/>
            <w:tcBorders>
              <w:bottom w:val="single" w:sz="8" w:space="0" w:color="000000"/>
            </w:tcBorders>
          </w:tcPr>
          <w:p w14:paraId="00942F56" w14:textId="77777777" w:rsidR="00394B50" w:rsidRDefault="00394B50" w:rsidP="00394B50">
            <w:pPr>
              <w:pStyle w:val="a3"/>
              <w:widowControl/>
              <w:spacing w:beforeAutospacing="0" w:afterAutospacing="0" w:line="24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 xml:space="preserve">chromopeptin </w:t>
            </w:r>
            <w:r w:rsidRPr="002C3680">
              <w:rPr>
                <w:rFonts w:ascii="Times New Roman" w:eastAsia="YuKyokasho Medium" w:hAnsi="Times New Roman"/>
                <w:color w:val="000000"/>
                <w:sz w:val="18"/>
                <w:szCs w:val="18"/>
              </w:rPr>
              <w:t>Ⅱ</w:t>
            </w:r>
            <w:r>
              <w:rPr>
                <w:rFonts w:ascii="Times New Roman" w:hAnsi="Times New Roman"/>
                <w:color w:val="000000"/>
                <w:sz w:val="18"/>
                <w:szCs w:val="18"/>
              </w:rPr>
              <w:t>a</w:t>
            </w:r>
          </w:p>
        </w:tc>
        <w:tc>
          <w:tcPr>
            <w:tcW w:w="1154" w:type="dxa"/>
            <w:tcBorders>
              <w:bottom w:val="single" w:sz="8" w:space="0" w:color="000000"/>
              <w:right w:val="single" w:sz="8" w:space="0" w:color="000000"/>
            </w:tcBorders>
          </w:tcPr>
          <w:p w14:paraId="4FE8B302" w14:textId="59CBF0DA" w:rsidR="00394B50" w:rsidRDefault="00410295" w:rsidP="00410295">
            <w:pPr>
              <w:pStyle w:val="a3"/>
              <w:widowControl/>
              <w:spacing w:beforeAutospacing="0" w:afterAutospacing="0" w:line="240" w:lineRule="exac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 xml:space="preserve">chitinimopeptin </w:t>
            </w:r>
            <w:r w:rsidR="00394B50">
              <w:rPr>
                <w:rFonts w:ascii="Times New Roman" w:hAnsi="Times New Roman"/>
                <w:color w:val="000000"/>
                <w:sz w:val="18"/>
                <w:szCs w:val="18"/>
              </w:rPr>
              <w:t>Ib/Ic</w:t>
            </w:r>
          </w:p>
        </w:tc>
      </w:tr>
      <w:tr w:rsidR="00394B50" w14:paraId="274E757E" w14:textId="77777777" w:rsidTr="00394B50">
        <w:tc>
          <w:tcPr>
            <w:tcW w:w="741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</w:tcPr>
          <w:p w14:paraId="6A8D8104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Leu</w:t>
            </w:r>
            <w:r w:rsidRPr="00E90456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76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519B6BA4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L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nil"/>
              <w:right w:val="single" w:sz="4" w:space="0" w:color="auto"/>
            </w:tcBorders>
          </w:tcPr>
          <w:p w14:paraId="527D4FB7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 xml:space="preserve">31.65 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48A0E259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2D2B700F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8" w:space="0" w:color="000000"/>
            </w:tcBorders>
          </w:tcPr>
          <w:p w14:paraId="2C67F0DB" w14:textId="6B5EC153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31.69</w:t>
            </w:r>
          </w:p>
        </w:tc>
        <w:tc>
          <w:tcPr>
            <w:tcW w:w="111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2A8FBF14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1.68</w:t>
            </w:r>
          </w:p>
        </w:tc>
        <w:tc>
          <w:tcPr>
            <w:tcW w:w="115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67A21A9C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1.70</w:t>
            </w:r>
          </w:p>
        </w:tc>
      </w:tr>
      <w:tr w:rsidR="00394B50" w14:paraId="4E3BB31A" w14:textId="77777777" w:rsidTr="00394B50">
        <w:tc>
          <w:tcPr>
            <w:tcW w:w="741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7FE2FCE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D7C9AD2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D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14:paraId="704C51D6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 xml:space="preserve">35.10 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40A619E2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44BBFD13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</w:tcPr>
          <w:p w14:paraId="3AEC7FFE" w14:textId="7676C04B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DF719DA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BA78D39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394B50" w14:paraId="2F80EA63" w14:textId="77777777" w:rsidTr="00394B50">
        <w:tc>
          <w:tcPr>
            <w:tcW w:w="741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</w:tcPr>
          <w:p w14:paraId="6352D2F2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 xml:space="preserve">Gln </w:t>
            </w:r>
          </w:p>
        </w:tc>
        <w:tc>
          <w:tcPr>
            <w:tcW w:w="1376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7B737A55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L</w:t>
            </w:r>
            <w:r>
              <w:rPr>
                <w:rFonts w:ascii="Times New Roman" w:hAnsi="Times New Roman"/>
                <w:color w:val="000000"/>
                <w:sz w:val="18"/>
                <w:szCs w:val="18"/>
              </w:rPr>
              <w:t xml:space="preserve"> (25 min)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nil"/>
              <w:right w:val="single" w:sz="4" w:space="0" w:color="auto"/>
            </w:tcBorders>
          </w:tcPr>
          <w:p w14:paraId="182908B7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10.01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73129827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47FF2174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8" w:space="0" w:color="000000"/>
            </w:tcBorders>
          </w:tcPr>
          <w:p w14:paraId="79401571" w14:textId="7AE8973E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1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2A837C66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5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114821B6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98</w:t>
            </w:r>
          </w:p>
        </w:tc>
      </w:tr>
      <w:tr w:rsidR="00394B50" w14:paraId="6142F51F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7FACA9B5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DF78B7A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D (25 min)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14:paraId="3CAE9193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10.2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3748301B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7621A9E2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</w:tcPr>
          <w:p w14:paraId="10138E78" w14:textId="21B349C4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94D51CE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6483F3B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394B50" w14:paraId="28D0F89C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60C28CC3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229F0143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 xml:space="preserve">L </w:t>
            </w:r>
            <w:r>
              <w:rPr>
                <w:rFonts w:ascii="Times New Roman" w:hAnsi="Times New Roman"/>
                <w:color w:val="000000"/>
                <w:sz w:val="18"/>
                <w:szCs w:val="18"/>
              </w:rPr>
              <w:t>(45 min)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nil"/>
              <w:right w:val="single" w:sz="4" w:space="0" w:color="auto"/>
            </w:tcBorders>
          </w:tcPr>
          <w:p w14:paraId="49003ACF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21.34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755BF35D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20D89E00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8" w:space="0" w:color="000000"/>
            </w:tcBorders>
          </w:tcPr>
          <w:p w14:paraId="28DCFE61" w14:textId="047F4076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1.37</w:t>
            </w:r>
          </w:p>
        </w:tc>
        <w:tc>
          <w:tcPr>
            <w:tcW w:w="111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41178749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1.34</w:t>
            </w:r>
          </w:p>
        </w:tc>
        <w:tc>
          <w:tcPr>
            <w:tcW w:w="115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3EADD044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394B50" w14:paraId="5B37ECCC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73DE4DB6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258458A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D (45 min)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14:paraId="7F7093E0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22.6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4417A762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6B7AFE4F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</w:tcPr>
          <w:p w14:paraId="1CE5E2ED" w14:textId="31322325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A3F5CF7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BDE326B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394B50" w14:paraId="06F6243E" w14:textId="77777777" w:rsidTr="00394B50">
        <w:trPr>
          <w:trHeight w:val="644"/>
        </w:trPr>
        <w:tc>
          <w:tcPr>
            <w:tcW w:w="741" w:type="dxa"/>
            <w:tcBorders>
              <w:left w:val="single" w:sz="8" w:space="0" w:color="000000"/>
              <w:right w:val="single" w:sz="8" w:space="0" w:color="000000"/>
            </w:tcBorders>
          </w:tcPr>
          <w:p w14:paraId="0B8427E1" w14:textId="77777777" w:rsidR="00394B50" w:rsidRDefault="00394B50" w:rsidP="00394B50">
            <w:pPr>
              <w:pStyle w:val="a3"/>
              <w:spacing w:beforeAutospacing="0" w:afterAutospacing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hint="eastAsia"/>
                <w:color w:val="000000"/>
                <w:sz w:val="18"/>
                <w:szCs w:val="18"/>
              </w:rPr>
              <w:t>V</w:t>
            </w:r>
            <w:r>
              <w:rPr>
                <w:rFonts w:ascii="Times New Roman" w:hAnsi="Times New Roman"/>
                <w:color w:val="000000"/>
                <w:sz w:val="18"/>
                <w:szCs w:val="18"/>
              </w:rPr>
              <w:t>al</w:t>
            </w:r>
          </w:p>
        </w:tc>
        <w:tc>
          <w:tcPr>
            <w:tcW w:w="1376" w:type="dxa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</w:tcPr>
          <w:p w14:paraId="67FA8714" w14:textId="77777777" w:rsidR="00394B50" w:rsidRDefault="00394B50" w:rsidP="00394B50">
            <w:pPr>
              <w:pStyle w:val="a3"/>
              <w:spacing w:beforeAutospacing="0" w:afterAutospacing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hint="eastAsia"/>
                <w:color w:val="000000"/>
                <w:sz w:val="18"/>
                <w:szCs w:val="18"/>
              </w:rPr>
              <w:t>L</w:t>
            </w:r>
          </w:p>
          <w:p w14:paraId="111CE7C8" w14:textId="77777777" w:rsidR="00394B50" w:rsidRDefault="00394B50" w:rsidP="00394B50">
            <w:pPr>
              <w:pStyle w:val="a3"/>
              <w:spacing w:beforeAutospacing="0" w:afterAutospacing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hint="eastAsia"/>
                <w:color w:val="000000"/>
                <w:sz w:val="18"/>
                <w:szCs w:val="18"/>
              </w:rPr>
              <w:t>D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right w:val="single" w:sz="4" w:space="0" w:color="auto"/>
            </w:tcBorders>
          </w:tcPr>
          <w:p w14:paraId="1CF48B25" w14:textId="77777777" w:rsidR="00394B50" w:rsidRDefault="00394B50" w:rsidP="00394B50">
            <w:pPr>
              <w:pStyle w:val="a3"/>
              <w:spacing w:beforeAutospacing="0" w:afterAutospacing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hint="eastAsia"/>
                <w:color w:val="000000"/>
                <w:sz w:val="18"/>
                <w:szCs w:val="18"/>
              </w:rPr>
              <w:t>2</w:t>
            </w:r>
            <w:r>
              <w:rPr>
                <w:rFonts w:ascii="Times New Roman" w:hAnsi="Times New Roman"/>
                <w:color w:val="000000"/>
                <w:sz w:val="18"/>
                <w:szCs w:val="18"/>
              </w:rPr>
              <w:t>7.98</w:t>
            </w:r>
          </w:p>
          <w:p w14:paraId="6C8AD9B7" w14:textId="77777777" w:rsidR="00394B50" w:rsidRDefault="00394B50" w:rsidP="00394B50">
            <w:pPr>
              <w:pStyle w:val="a3"/>
              <w:spacing w:beforeAutospacing="0" w:afterAutospacing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hint="eastAsia"/>
                <w:color w:val="000000"/>
                <w:sz w:val="18"/>
                <w:szCs w:val="18"/>
              </w:rPr>
              <w:t>3</w:t>
            </w:r>
            <w:r>
              <w:rPr>
                <w:rFonts w:ascii="Times New Roman" w:hAnsi="Times New Roman"/>
                <w:color w:val="000000"/>
                <w:sz w:val="18"/>
                <w:szCs w:val="18"/>
              </w:rPr>
              <w:t>1.48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right w:val="single" w:sz="4" w:space="0" w:color="auto"/>
            </w:tcBorders>
          </w:tcPr>
          <w:p w14:paraId="11E132C0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right w:val="single" w:sz="4" w:space="0" w:color="auto"/>
            </w:tcBorders>
          </w:tcPr>
          <w:p w14:paraId="5111754A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right w:val="single" w:sz="8" w:space="0" w:color="000000"/>
            </w:tcBorders>
          </w:tcPr>
          <w:p w14:paraId="25CF2211" w14:textId="687AFB8E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  <w:p w14:paraId="165A9EE6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</w:tcPr>
          <w:p w14:paraId="2D8EA44A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  <w:p w14:paraId="54417057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hint="eastAsia"/>
                <w:color w:val="000000"/>
                <w:sz w:val="18"/>
                <w:szCs w:val="18"/>
              </w:rPr>
              <w:t>3</w:t>
            </w:r>
            <w:r>
              <w:rPr>
                <w:rFonts w:ascii="Times New Roman" w:hAnsi="Times New Roman"/>
                <w:color w:val="000000"/>
                <w:sz w:val="18"/>
                <w:szCs w:val="18"/>
              </w:rPr>
              <w:t>1.47</w:t>
            </w:r>
          </w:p>
        </w:tc>
        <w:tc>
          <w:tcPr>
            <w:tcW w:w="1154" w:type="dxa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</w:tcPr>
          <w:p w14:paraId="6D7FA20E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394B50" w14:paraId="2512BD3E" w14:textId="77777777" w:rsidTr="00394B50">
        <w:tc>
          <w:tcPr>
            <w:tcW w:w="741" w:type="dxa"/>
            <w:vMerge w:val="restart"/>
            <w:tcBorders>
              <w:left w:val="single" w:sz="8" w:space="0" w:color="000000"/>
              <w:right w:val="single" w:sz="8" w:space="0" w:color="000000"/>
            </w:tcBorders>
          </w:tcPr>
          <w:p w14:paraId="2BD9039D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Ile</w:t>
            </w:r>
          </w:p>
        </w:tc>
        <w:tc>
          <w:tcPr>
            <w:tcW w:w="1376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3F6C7481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L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nil"/>
              <w:right w:val="single" w:sz="4" w:space="0" w:color="auto"/>
            </w:tcBorders>
          </w:tcPr>
          <w:p w14:paraId="3EBE43DE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30.93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3B2A15FE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5673ADA9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8" w:space="0" w:color="000000"/>
            </w:tcBorders>
          </w:tcPr>
          <w:p w14:paraId="243E6EAC" w14:textId="25CD77A5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0A2879DB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4DD770F8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394B50" w14:paraId="7E1600CC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5AF2C365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2E3EEBA9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D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nil"/>
              <w:right w:val="single" w:sz="4" w:space="0" w:color="auto"/>
            </w:tcBorders>
          </w:tcPr>
          <w:p w14:paraId="3EE37070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34.6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B1CD19D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010BC3C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</w:tcPr>
          <w:p w14:paraId="365D3B73" w14:textId="2EDA197E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31BE7E8C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74099D8B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394B50" w14:paraId="52FBC2EC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2D2997DC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2FB38F3E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L-</w:t>
            </w:r>
            <w:r>
              <w:rPr>
                <w:rFonts w:ascii="Times New Roman" w:hAnsi="Times New Roman"/>
                <w:i/>
                <w:iCs/>
                <w:color w:val="000000"/>
                <w:sz w:val="18"/>
                <w:szCs w:val="18"/>
              </w:rPr>
              <w:t>allo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nil"/>
              <w:right w:val="single" w:sz="4" w:space="0" w:color="auto"/>
            </w:tcBorders>
          </w:tcPr>
          <w:p w14:paraId="168AF978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31.0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C673DFC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85EBEE2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</w:tcPr>
          <w:p w14:paraId="6C91300E" w14:textId="1D120BE3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18ED8386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6ADB57A9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394B50" w14:paraId="6A790AB7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1F71A91C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67154B0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D-</w:t>
            </w:r>
            <w:r>
              <w:rPr>
                <w:rFonts w:ascii="Times New Roman" w:hAnsi="Times New Roman"/>
                <w:b/>
                <w:bCs/>
                <w:i/>
                <w:iCs/>
                <w:color w:val="000000"/>
                <w:sz w:val="18"/>
                <w:szCs w:val="18"/>
              </w:rPr>
              <w:t>allo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14:paraId="24CAC2A6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34.7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6B570E15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03441DF9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</w:tcPr>
          <w:p w14:paraId="119A2490" w14:textId="45CDCD2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1795C03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7CBC5AC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4.78</w:t>
            </w:r>
          </w:p>
        </w:tc>
      </w:tr>
      <w:tr w:rsidR="00394B50" w14:paraId="4361E864" w14:textId="77777777" w:rsidTr="00394B50">
        <w:tc>
          <w:tcPr>
            <w:tcW w:w="741" w:type="dxa"/>
            <w:vMerge w:val="restart"/>
            <w:tcBorders>
              <w:left w:val="single" w:sz="8" w:space="0" w:color="000000"/>
              <w:right w:val="single" w:sz="8" w:space="0" w:color="000000"/>
            </w:tcBorders>
          </w:tcPr>
          <w:p w14:paraId="409D0FBB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Leu</w:t>
            </w:r>
            <w:r w:rsidRPr="00E90456">
              <w:rPr>
                <w:rFonts w:ascii="Times New Roman" w:hAnsi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76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64715F6F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L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nil"/>
              <w:right w:val="single" w:sz="4" w:space="0" w:color="auto"/>
            </w:tcBorders>
          </w:tcPr>
          <w:p w14:paraId="6C6711BE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31.65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509D75B7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66BCD278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8" w:space="0" w:color="000000"/>
            </w:tcBorders>
          </w:tcPr>
          <w:p w14:paraId="49209FDB" w14:textId="673E93E6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03A17BE4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651A7972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394B50" w14:paraId="22232BB7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1E1D1C99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DDECC02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D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14:paraId="47454BEE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</w:rPr>
              <w:t>35.1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482C1174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4BA94F6C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</w:tcPr>
          <w:p w14:paraId="487ED62F" w14:textId="74E3365C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5.05</w:t>
            </w: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4EB920E" w14:textId="6D31DBA6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C4EF9C8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5.20</w:t>
            </w:r>
          </w:p>
        </w:tc>
      </w:tr>
      <w:tr w:rsidR="00394B50" w14:paraId="18497643" w14:textId="77777777" w:rsidTr="00394B50">
        <w:tc>
          <w:tcPr>
            <w:tcW w:w="741" w:type="dxa"/>
            <w:vMerge w:val="restart"/>
            <w:tcBorders>
              <w:left w:val="single" w:sz="8" w:space="0" w:color="000000"/>
              <w:right w:val="single" w:sz="8" w:space="0" w:color="000000"/>
            </w:tcBorders>
          </w:tcPr>
          <w:p w14:paraId="3A50D1B0" w14:textId="3DF7995C" w:rsidR="00394B50" w:rsidRDefault="00834043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Thr</w:t>
            </w:r>
            <w:r w:rsidRPr="00E90456">
              <w:rPr>
                <w:rFonts w:ascii="Times New Roman" w:hAnsi="Times New Roman"/>
                <w:sz w:val="18"/>
                <w:szCs w:val="18"/>
              </w:rPr>
              <w:t>2</w:t>
            </w:r>
          </w:p>
        </w:tc>
        <w:tc>
          <w:tcPr>
            <w:tcW w:w="1376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49892E58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/>
                <w:b/>
                <w:bCs/>
                <w:color w:val="000000" w:themeColor="text1"/>
                <w:sz w:val="18"/>
                <w:szCs w:val="18"/>
              </w:rPr>
              <w:t>L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nil"/>
              <w:right w:val="single" w:sz="4" w:space="0" w:color="auto"/>
            </w:tcBorders>
          </w:tcPr>
          <w:p w14:paraId="2EC3C4E7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 w:hint="eastAsia"/>
                <w:color w:val="000000"/>
                <w:sz w:val="18"/>
                <w:szCs w:val="18"/>
              </w:rPr>
              <w:t>17.90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54C58EF7" w14:textId="6CC012A6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7.89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1CE06ED1" w14:textId="2F3D232B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7.91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8" w:space="0" w:color="000000"/>
            </w:tcBorders>
          </w:tcPr>
          <w:p w14:paraId="2765B114" w14:textId="3958C092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034719F8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59BC006E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394B50" w14:paraId="40393586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554AB597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2E25461C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/>
                <w:color w:val="000000"/>
                <w:sz w:val="18"/>
                <w:szCs w:val="18"/>
              </w:rPr>
              <w:t>D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nil"/>
              <w:right w:val="single" w:sz="4" w:space="0" w:color="auto"/>
            </w:tcBorders>
          </w:tcPr>
          <w:p w14:paraId="66FF7B5C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 w:hint="eastAsia"/>
                <w:color w:val="000000"/>
                <w:sz w:val="18"/>
                <w:szCs w:val="18"/>
              </w:rPr>
              <w:t>21.0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0817CDF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5638C22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</w:tcPr>
          <w:p w14:paraId="722C546E" w14:textId="6908103B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29B00243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60539962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394B50" w14:paraId="507D8088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6DC733A1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0E148FDE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/>
                <w:color w:val="000000"/>
                <w:sz w:val="18"/>
                <w:szCs w:val="18"/>
              </w:rPr>
              <w:t>L-</w:t>
            </w:r>
            <w:r>
              <w:rPr>
                <w:rFonts w:ascii="Times New Roman" w:hAnsi="Times New Roman" w:cs="Times New Roman Regular"/>
                <w:i/>
                <w:iCs/>
                <w:color w:val="000000"/>
                <w:sz w:val="18"/>
                <w:szCs w:val="18"/>
              </w:rPr>
              <w:t>allo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nil"/>
              <w:right w:val="single" w:sz="4" w:space="0" w:color="auto"/>
            </w:tcBorders>
          </w:tcPr>
          <w:p w14:paraId="45DFEC2C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 w:hint="eastAsia"/>
                <w:color w:val="000000"/>
                <w:sz w:val="18"/>
                <w:szCs w:val="18"/>
              </w:rPr>
              <w:t>18.1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B7B6AAC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E81B50E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</w:tcPr>
          <w:p w14:paraId="3A743A7D" w14:textId="0703F95A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17F49379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1CCA3611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394B50" w14:paraId="23AA6FE6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79B8CBF3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17534B8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/>
                <w:color w:val="000000" w:themeColor="text1"/>
                <w:sz w:val="18"/>
                <w:szCs w:val="18"/>
              </w:rPr>
              <w:t>D-</w:t>
            </w:r>
            <w:r>
              <w:rPr>
                <w:rFonts w:ascii="Times New Roman" w:hAnsi="Times New Roman" w:cs="Times New Roman Regular"/>
                <w:i/>
                <w:iCs/>
                <w:color w:val="000000" w:themeColor="text1"/>
                <w:sz w:val="18"/>
                <w:szCs w:val="18"/>
              </w:rPr>
              <w:t>allo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14:paraId="48745208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 w:hint="eastAsia"/>
                <w:color w:val="000000"/>
                <w:sz w:val="18"/>
                <w:szCs w:val="18"/>
              </w:rPr>
              <w:t>19.4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7638734D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0AB4693F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</w:tcPr>
          <w:p w14:paraId="317BD8EB" w14:textId="110BBF3E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73D8B4E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F162AAC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394B50" w14:paraId="0CF4555F" w14:textId="77777777" w:rsidTr="00394B50">
        <w:tc>
          <w:tcPr>
            <w:tcW w:w="741" w:type="dxa"/>
            <w:vMerge w:val="restart"/>
            <w:tcBorders>
              <w:left w:val="single" w:sz="8" w:space="0" w:color="000000"/>
              <w:right w:val="single" w:sz="8" w:space="0" w:color="000000"/>
            </w:tcBorders>
          </w:tcPr>
          <w:p w14:paraId="5C9395C8" w14:textId="4B03407F" w:rsidR="00394B50" w:rsidRDefault="00834043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Thr</w:t>
            </w:r>
            <w:r w:rsidRPr="00E90456">
              <w:rPr>
                <w:rFonts w:ascii="Times New Roman" w:hAnsi="Times New Roman"/>
                <w:sz w:val="18"/>
                <w:szCs w:val="18"/>
              </w:rPr>
              <w:t>1</w:t>
            </w:r>
          </w:p>
        </w:tc>
        <w:tc>
          <w:tcPr>
            <w:tcW w:w="1376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24E60195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/>
                <w:b/>
                <w:bCs/>
                <w:color w:val="000000" w:themeColor="text1"/>
                <w:sz w:val="18"/>
                <w:szCs w:val="18"/>
              </w:rPr>
              <w:t>L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nil"/>
              <w:right w:val="single" w:sz="4" w:space="0" w:color="auto"/>
            </w:tcBorders>
          </w:tcPr>
          <w:p w14:paraId="26D7887F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 w:hint="eastAsia"/>
                <w:color w:val="000000"/>
                <w:sz w:val="18"/>
                <w:szCs w:val="18"/>
              </w:rPr>
              <w:t>17.90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641D583C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</w:tcPr>
          <w:p w14:paraId="2A5335D9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4" w:space="0" w:color="auto"/>
              <w:bottom w:val="nil"/>
              <w:right w:val="single" w:sz="8" w:space="0" w:color="000000"/>
            </w:tcBorders>
          </w:tcPr>
          <w:p w14:paraId="359C4209" w14:textId="46364072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469E1B33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3A865BC1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394B50" w14:paraId="43AE5D01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147BD14A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6D18CB10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/>
                <w:color w:val="000000"/>
                <w:sz w:val="18"/>
                <w:szCs w:val="18"/>
              </w:rPr>
              <w:t>D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nil"/>
              <w:right w:val="single" w:sz="4" w:space="0" w:color="auto"/>
            </w:tcBorders>
          </w:tcPr>
          <w:p w14:paraId="6B331414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 w:hint="eastAsia"/>
                <w:color w:val="000000"/>
                <w:sz w:val="18"/>
                <w:szCs w:val="18"/>
              </w:rPr>
              <w:t>21.0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D1770DB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9BB0A49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</w:tcPr>
          <w:p w14:paraId="2196396E" w14:textId="554596E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1B25F5AC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1A4E909E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394B50" w14:paraId="3D6BA736" w14:textId="77777777" w:rsidTr="00394B50">
        <w:tc>
          <w:tcPr>
            <w:tcW w:w="741" w:type="dxa"/>
            <w:vMerge/>
            <w:tcBorders>
              <w:left w:val="single" w:sz="8" w:space="0" w:color="000000"/>
              <w:right w:val="single" w:sz="8" w:space="0" w:color="000000"/>
            </w:tcBorders>
          </w:tcPr>
          <w:p w14:paraId="1332CD40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1EF8DA95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 Bold" w:hAnsi="Times New Roman Bold" w:cs="Times New Roman Bold"/>
                <w:b/>
                <w:bCs/>
                <w:color w:val="000000"/>
                <w:sz w:val="18"/>
                <w:szCs w:val="18"/>
              </w:rPr>
              <w:t>L-</w:t>
            </w:r>
            <w:r>
              <w:rPr>
                <w:rFonts w:ascii="Times New Roman Bold Italic" w:hAnsi="Times New Roman Bold Italic" w:cs="Times New Roman Bold Italic"/>
                <w:b/>
                <w:bCs/>
                <w:i/>
                <w:iCs/>
                <w:color w:val="000000"/>
                <w:sz w:val="18"/>
                <w:szCs w:val="18"/>
              </w:rPr>
              <w:t>allo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nil"/>
              <w:right w:val="single" w:sz="4" w:space="0" w:color="auto"/>
            </w:tcBorders>
          </w:tcPr>
          <w:p w14:paraId="4BE640CC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 w:hint="eastAsia"/>
                <w:color w:val="000000"/>
                <w:sz w:val="18"/>
                <w:szCs w:val="18"/>
              </w:rPr>
              <w:t>18.1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22A2367" w14:textId="1F9859A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8.1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E2B123D" w14:textId="577AF532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8.1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</w:tcPr>
          <w:p w14:paraId="5B50B490" w14:textId="478681B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</w:tcPr>
          <w:p w14:paraId="422BEC14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nil"/>
            </w:tcBorders>
          </w:tcPr>
          <w:p w14:paraId="2A0C8718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394B50" w14:paraId="46F66CD4" w14:textId="77777777" w:rsidTr="00394B50">
        <w:tc>
          <w:tcPr>
            <w:tcW w:w="741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5FA94BD" w14:textId="77777777" w:rsidR="00394B50" w:rsidRDefault="00394B50" w:rsidP="00394B50">
            <w:pPr>
              <w:pStyle w:val="a3"/>
              <w:widowControl/>
              <w:spacing w:beforeAutospacing="0" w:afterAutospacing="0"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37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928F37F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/>
                <w:color w:val="000000" w:themeColor="text1"/>
                <w:sz w:val="18"/>
                <w:szCs w:val="18"/>
              </w:rPr>
              <w:t>D-</w:t>
            </w:r>
            <w:r>
              <w:rPr>
                <w:rFonts w:ascii="Times New Roman" w:hAnsi="Times New Roman" w:cs="Times New Roman Regular"/>
                <w:i/>
                <w:iCs/>
                <w:color w:val="000000" w:themeColor="text1"/>
                <w:sz w:val="18"/>
                <w:szCs w:val="18"/>
              </w:rPr>
              <w:t>allo</w:t>
            </w:r>
          </w:p>
        </w:tc>
        <w:tc>
          <w:tcPr>
            <w:tcW w:w="1134" w:type="dxa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14:paraId="13122B00" w14:textId="77777777" w:rsidR="00394B50" w:rsidRDefault="00394B50" w:rsidP="00394B50">
            <w:pPr>
              <w:pStyle w:val="a3"/>
              <w:widowControl/>
              <w:spacing w:beforeAutospacing="0" w:afterAutospacing="0" w:line="280" w:lineRule="exac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 Regular" w:hint="eastAsia"/>
                <w:color w:val="000000"/>
                <w:sz w:val="18"/>
                <w:szCs w:val="18"/>
              </w:rPr>
              <w:t>19.4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0849FA3D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</w:tcPr>
          <w:p w14:paraId="0C3E8330" w14:textId="77777777" w:rsidR="00394B50" w:rsidRDefault="00394B50" w:rsidP="00394B50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</w:tcPr>
          <w:p w14:paraId="3B086D00" w14:textId="25676FF3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1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D4A7636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54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CA5CDF5" w14:textId="77777777" w:rsidR="00394B50" w:rsidRDefault="00394B50" w:rsidP="00394B50">
            <w:pPr>
              <w:widowControl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</w:tbl>
    <w:p w14:paraId="76B9ECD6" w14:textId="721CDE7D" w:rsidR="00BC5D7E" w:rsidRDefault="001537BF">
      <w:pPr>
        <w:spacing w:after="0" w:line="240" w:lineRule="auto"/>
        <w:jc w:val="both"/>
        <w:rPr>
          <w:rFonts w:ascii="Times New Roman" w:hAnsi="Times New Roman"/>
          <w:iCs/>
          <w:sz w:val="18"/>
          <w:szCs w:val="18"/>
          <w:lang w:val="en-US"/>
        </w:rPr>
      </w:pPr>
      <w:r w:rsidRPr="008F33AA">
        <w:rPr>
          <w:rFonts w:ascii="Times New Roman" w:hAnsi="Times New Roman"/>
          <w:iCs/>
          <w:sz w:val="18"/>
          <w:szCs w:val="18"/>
          <w:lang w:val="en-US"/>
        </w:rPr>
        <w:t>*</w:t>
      </w:r>
      <w:bookmarkStart w:id="56" w:name="OLE_LINK9"/>
      <w:bookmarkStart w:id="57" w:name="OLE_LINK10"/>
      <w:r w:rsidRPr="008F33AA">
        <w:rPr>
          <w:rFonts w:ascii="Times New Roman" w:hAnsi="Times New Roman"/>
          <w:iCs/>
          <w:sz w:val="21"/>
          <w:szCs w:val="21"/>
          <w:vertAlign w:val="superscript"/>
          <w:lang w:val="en-US"/>
        </w:rPr>
        <w:t xml:space="preserve"> </w:t>
      </w:r>
      <w:r w:rsidRPr="008F33AA">
        <w:rPr>
          <w:rFonts w:ascii="Times New Roman" w:hAnsi="Times New Roman" w:hint="eastAsia"/>
          <w:iCs/>
          <w:sz w:val="18"/>
          <w:szCs w:val="18"/>
          <w:lang w:val="en-US"/>
        </w:rPr>
        <w:t>The</w:t>
      </w:r>
      <w:r>
        <w:rPr>
          <w:rFonts w:ascii="Times New Roman" w:hAnsi="Times New Roman"/>
          <w:iCs/>
          <w:sz w:val="18"/>
          <w:szCs w:val="18"/>
          <w:lang w:val="en-US"/>
        </w:rPr>
        <w:t xml:space="preserve"> corresponding MS </w:t>
      </w:r>
      <w:r w:rsidR="003F5C84">
        <w:rPr>
          <w:rFonts w:ascii="Times New Roman" w:hAnsi="Times New Roman"/>
          <w:iCs/>
          <w:sz w:val="18"/>
          <w:szCs w:val="18"/>
          <w:lang w:val="en-US"/>
        </w:rPr>
        <w:t xml:space="preserve">spectra </w:t>
      </w:r>
      <w:r>
        <w:rPr>
          <w:rFonts w:ascii="Times New Roman" w:hAnsi="Times New Roman"/>
          <w:iCs/>
          <w:sz w:val="18"/>
          <w:szCs w:val="18"/>
          <w:lang w:val="en-US"/>
        </w:rPr>
        <w:t xml:space="preserve">of above derivatized compounds and standard amino acids were listed </w:t>
      </w:r>
      <w:r w:rsidR="003F5C84">
        <w:rPr>
          <w:rFonts w:ascii="Times New Roman" w:hAnsi="Times New Roman"/>
          <w:iCs/>
          <w:sz w:val="18"/>
          <w:szCs w:val="18"/>
          <w:lang w:val="en-US"/>
        </w:rPr>
        <w:t xml:space="preserve">in </w:t>
      </w:r>
      <w:r w:rsidR="003F5C84" w:rsidRPr="003F5C84">
        <w:rPr>
          <w:rFonts w:ascii="Times New Roman" w:hAnsi="Times New Roman"/>
          <w:b/>
          <w:iCs/>
          <w:sz w:val="18"/>
          <w:szCs w:val="18"/>
          <w:lang w:val="en-US"/>
        </w:rPr>
        <w:t>Supplementray Fig. 34</w:t>
      </w:r>
      <w:r w:rsidR="003F5C84">
        <w:rPr>
          <w:rFonts w:ascii="Times New Roman" w:hAnsi="Times New Roman"/>
          <w:iCs/>
          <w:sz w:val="18"/>
          <w:szCs w:val="18"/>
          <w:lang w:val="en-US"/>
        </w:rPr>
        <w:t xml:space="preserve">, </w:t>
      </w:r>
      <w:r w:rsidR="003F5C84" w:rsidRPr="003F5C84">
        <w:rPr>
          <w:rFonts w:ascii="Times New Roman" w:hAnsi="Times New Roman"/>
          <w:b/>
          <w:iCs/>
          <w:sz w:val="18"/>
          <w:szCs w:val="18"/>
          <w:lang w:val="en-US"/>
        </w:rPr>
        <w:t>67</w:t>
      </w:r>
      <w:r w:rsidR="003F5C84">
        <w:rPr>
          <w:rFonts w:ascii="Times New Roman" w:hAnsi="Times New Roman"/>
          <w:iCs/>
          <w:sz w:val="18"/>
          <w:szCs w:val="18"/>
          <w:lang w:val="en-US"/>
        </w:rPr>
        <w:t xml:space="preserve">, and </w:t>
      </w:r>
      <w:r w:rsidR="003F5C84" w:rsidRPr="003F5C84">
        <w:rPr>
          <w:rFonts w:ascii="Times New Roman" w:hAnsi="Times New Roman"/>
          <w:b/>
          <w:iCs/>
          <w:sz w:val="18"/>
          <w:szCs w:val="18"/>
          <w:lang w:val="en-US"/>
        </w:rPr>
        <w:t>81</w:t>
      </w:r>
      <w:r w:rsidR="003F5C84">
        <w:rPr>
          <w:rFonts w:ascii="Times New Roman" w:hAnsi="Times New Roman"/>
          <w:iCs/>
          <w:sz w:val="18"/>
          <w:szCs w:val="18"/>
          <w:lang w:val="en-US"/>
        </w:rPr>
        <w:t>, respectively</w:t>
      </w:r>
      <w:r>
        <w:rPr>
          <w:rFonts w:ascii="Times New Roman" w:hAnsi="Times New Roman"/>
          <w:iCs/>
          <w:sz w:val="18"/>
          <w:szCs w:val="18"/>
          <w:lang w:val="en-US"/>
        </w:rPr>
        <w:t>.</w:t>
      </w:r>
      <w:bookmarkEnd w:id="56"/>
      <w:bookmarkEnd w:id="57"/>
    </w:p>
    <w:p w14:paraId="279B44C0" w14:textId="77777777" w:rsidR="00BA65F4" w:rsidRPr="003F5C84" w:rsidRDefault="00BA65F4">
      <w:pPr>
        <w:spacing w:after="0" w:line="240" w:lineRule="auto"/>
        <w:jc w:val="both"/>
        <w:rPr>
          <w:rFonts w:ascii="Times New Roman" w:hAnsi="Times New Roman"/>
          <w:sz w:val="21"/>
          <w:szCs w:val="21"/>
          <w:lang w:val="en-US"/>
        </w:rPr>
      </w:pPr>
    </w:p>
    <w:p w14:paraId="0AA93639" w14:textId="77777777" w:rsidR="00BC5D7E" w:rsidRPr="0003290B" w:rsidRDefault="001537BF" w:rsidP="0003290B">
      <w:pPr>
        <w:pStyle w:val="1"/>
      </w:pPr>
      <w:bookmarkStart w:id="58" w:name="_Toc197703986"/>
      <w:bookmarkStart w:id="59" w:name="_Toc198304878"/>
      <w:r w:rsidRPr="0003290B">
        <w:lastRenderedPageBreak/>
        <w:t>Supplementary Figures</w:t>
      </w:r>
      <w:bookmarkEnd w:id="58"/>
      <w:bookmarkEnd w:id="59"/>
    </w:p>
    <w:p w14:paraId="1891CC3A" w14:textId="77777777" w:rsidR="00BC5D7E" w:rsidRDefault="001537BF">
      <w:pPr>
        <w:spacing w:after="0" w:line="240" w:lineRule="auto"/>
        <w:jc w:val="center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 w:hint="eastAsia"/>
          <w:noProof/>
          <w:sz w:val="20"/>
          <w:szCs w:val="20"/>
          <w:lang w:val="en-US"/>
        </w:rPr>
        <w:drawing>
          <wp:inline distT="0" distB="0" distL="114300" distR="114300" wp14:anchorId="3C33AF6B" wp14:editId="25DD6168">
            <wp:extent cx="2812116" cy="7814310"/>
            <wp:effectExtent l="0" t="0" r="0" b="0"/>
            <wp:docPr id="10" name="图片 10" descr="pfaA-CORS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pfaA-CORSON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828333" cy="78593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54844B" w14:textId="77777777" w:rsidR="00A07991" w:rsidRDefault="001537BF" w:rsidP="00672A6B">
      <w:pPr>
        <w:pStyle w:val="2"/>
        <w:jc w:val="both"/>
        <w:rPr>
          <w:b w:val="0"/>
          <w:bCs/>
          <w:lang w:val="en-US"/>
        </w:rPr>
      </w:pPr>
      <w:bookmarkStart w:id="60" w:name="_Toc198304879"/>
      <w:r w:rsidRPr="003A5F74">
        <w:rPr>
          <w:rFonts w:hint="eastAsia"/>
          <w:lang w:val="en-US"/>
        </w:rPr>
        <w:t>Supp</w:t>
      </w:r>
      <w:r w:rsidRPr="003A5F74">
        <w:rPr>
          <w:lang w:val="en-US"/>
        </w:rPr>
        <w:t>lementary Fig 1</w:t>
      </w:r>
      <w:r>
        <w:rPr>
          <w:rFonts w:eastAsia="宋体"/>
          <w:lang w:val="en-US"/>
        </w:rPr>
        <w:t>.</w:t>
      </w:r>
      <w:r>
        <w:rPr>
          <w:lang w:val="en-US"/>
        </w:rPr>
        <w:t xml:space="preserve"> </w:t>
      </w:r>
      <w:r w:rsidR="00672A6B" w:rsidRPr="00672A6B">
        <w:rPr>
          <w:rFonts w:cs="Times New Roman"/>
          <w:b w:val="0"/>
          <w:bCs/>
          <w:lang w:val="en-US"/>
        </w:rPr>
        <w:t xml:space="preserve">BiG SCAPE-CORSON </w:t>
      </w:r>
      <w:bookmarkStart w:id="61" w:name="OLE_LINK90"/>
      <w:r w:rsidR="00672A6B" w:rsidRPr="00672A6B">
        <w:rPr>
          <w:rFonts w:cs="Times New Roman"/>
          <w:b w:val="0"/>
          <w:bCs/>
          <w:lang w:val="en-US"/>
        </w:rPr>
        <w:t>phylogenetic relationship of PUFAS and PUFAS-containing biosynthetic pathways</w:t>
      </w:r>
      <w:bookmarkEnd w:id="61"/>
      <w:r w:rsidR="00672A6B" w:rsidRPr="00672A6B">
        <w:rPr>
          <w:rFonts w:cs="Times New Roman"/>
          <w:b w:val="0"/>
          <w:bCs/>
          <w:lang w:val="en-US"/>
        </w:rPr>
        <w:t xml:space="preserve"> on the basis of PfaA as reference.</w:t>
      </w:r>
      <w:bookmarkEnd w:id="60"/>
      <w:r w:rsidR="00672A6B" w:rsidRPr="00672A6B">
        <w:rPr>
          <w:rFonts w:cs="Times New Roman"/>
          <w:b w:val="0"/>
          <w:bCs/>
          <w:lang w:val="en-US"/>
        </w:rPr>
        <w:t xml:space="preserve"> </w:t>
      </w:r>
    </w:p>
    <w:p w14:paraId="41640611" w14:textId="77777777" w:rsidR="00A07991" w:rsidRPr="00A07991" w:rsidRDefault="00A07991" w:rsidP="00A07991">
      <w:pPr>
        <w:rPr>
          <w:lang w:val="en-US"/>
        </w:rPr>
      </w:pPr>
    </w:p>
    <w:p w14:paraId="35498554" w14:textId="77777777" w:rsidR="00BC5D7E" w:rsidRDefault="001537BF">
      <w:pPr>
        <w:spacing w:after="0" w:line="240" w:lineRule="auto"/>
        <w:jc w:val="center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 w:hint="eastAsia"/>
          <w:noProof/>
          <w:sz w:val="20"/>
          <w:szCs w:val="20"/>
          <w:lang w:val="en-US"/>
        </w:rPr>
        <w:lastRenderedPageBreak/>
        <w:drawing>
          <wp:inline distT="0" distB="0" distL="114300" distR="114300" wp14:anchorId="38EE9BD6" wp14:editId="34DD3E67">
            <wp:extent cx="3364865" cy="8286750"/>
            <wp:effectExtent l="0" t="0" r="13335" b="19050"/>
            <wp:docPr id="1" name="图片 1" descr="pfaBC-CORS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pfaBC-CORSON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364865" cy="8286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8CC879" w14:textId="2FEEFA60" w:rsidR="00BC5D7E" w:rsidRPr="00660C79" w:rsidRDefault="001537BF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bookmarkStart w:id="62" w:name="_Toc198304880"/>
      <w:r w:rsidRPr="00660C79">
        <w:rPr>
          <w:rStyle w:val="20"/>
          <w:rFonts w:ascii="Times New Roman" w:hAnsi="Times New Roman" w:cs="Times New Roman"/>
          <w:sz w:val="20"/>
          <w:szCs w:val="20"/>
          <w:lang w:val="en-US"/>
        </w:rPr>
        <w:t xml:space="preserve">Supplementary Fig 2. </w:t>
      </w:r>
      <w:r w:rsidR="00672A6B" w:rsidRPr="00672A6B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BiG SCAPE-CORSON phylogenetic relationship of PUFAS and PUFAS-containing biosynthetic pathways on the basis of Pfa</w:t>
      </w:r>
      <w:r w:rsidR="00672A6B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BC fusion</w:t>
      </w:r>
      <w:r w:rsidR="006D6027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 xml:space="preserve"> protein</w:t>
      </w:r>
      <w:r w:rsidR="00672A6B" w:rsidRPr="00672A6B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 xml:space="preserve"> as reference.</w:t>
      </w:r>
      <w:bookmarkEnd w:id="62"/>
      <w:r w:rsidR="00672A6B" w:rsidRPr="00672A6B">
        <w:rPr>
          <w:rStyle w:val="20"/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5373E0E9" w14:textId="77777777" w:rsidR="00D63CD8" w:rsidRDefault="00D63CD8" w:rsidP="00D63CD8">
      <w:pPr>
        <w:jc w:val="center"/>
        <w:rPr>
          <w:rStyle w:val="20"/>
          <w:rFonts w:ascii="Times New Roman" w:hAnsi="Times New Roman" w:cs="Times New Roman"/>
          <w:lang w:val="en-US"/>
        </w:rPr>
      </w:pPr>
      <w:bookmarkStart w:id="63" w:name="OLE_LINK3"/>
      <w:r>
        <w:rPr>
          <w:rFonts w:ascii="Times New Roman" w:eastAsia="黑体" w:hAnsi="Times New Roman" w:cs="Times New Roman"/>
          <w:b/>
          <w:noProof/>
          <w:lang w:val="en-US"/>
        </w:rPr>
        <w:lastRenderedPageBreak/>
        <w:drawing>
          <wp:inline distT="0" distB="0" distL="0" distR="0" wp14:anchorId="45933338" wp14:editId="3B20BBE4">
            <wp:extent cx="4213014" cy="8417585"/>
            <wp:effectExtent l="0" t="0" r="3810" b="0"/>
            <wp:docPr id="26551455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5514552" name="图片 265514552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5443" cy="84424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8828D5" w14:textId="77777777" w:rsidR="00D63CD8" w:rsidRPr="00660C79" w:rsidRDefault="00D63CD8" w:rsidP="00D63CD8">
      <w:pPr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</w:pPr>
      <w:bookmarkStart w:id="64" w:name="_Toc198304881"/>
      <w:r w:rsidRPr="00660C79">
        <w:rPr>
          <w:rStyle w:val="20"/>
          <w:rFonts w:ascii="Times New Roman" w:hAnsi="Times New Roman" w:cs="Times New Roman"/>
          <w:sz w:val="20"/>
          <w:szCs w:val="20"/>
          <w:lang w:val="en-US"/>
        </w:rPr>
        <w:t xml:space="preserve">Supplementary Fig </w:t>
      </w:r>
      <w:r>
        <w:rPr>
          <w:rStyle w:val="20"/>
          <w:rFonts w:ascii="Times New Roman" w:hAnsi="Times New Roman" w:cs="Times New Roman"/>
          <w:sz w:val="20"/>
          <w:szCs w:val="20"/>
          <w:lang w:val="en-US"/>
        </w:rPr>
        <w:t>3</w:t>
      </w:r>
      <w:r w:rsidRPr="00660C79">
        <w:rPr>
          <w:rStyle w:val="20"/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660C79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HR-ESI-MS spectra of megapolipeptins I</w:t>
      </w:r>
      <w:bookmarkEnd w:id="63"/>
      <w:r w:rsidRPr="00660C79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a, Ib, Ic, Id, and</w:t>
      </w:r>
      <w:bookmarkEnd w:id="64"/>
      <w:r w:rsidRPr="00660C79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 xml:space="preserve"> </w:t>
      </w:r>
      <w:r w:rsidRPr="00660C79">
        <w:rPr>
          <w:rFonts w:ascii="Times New Roman" w:eastAsia="YuKyokasho Medium" w:hAnsi="Times New Roman" w:cs="Times New Roman"/>
          <w:color w:val="000000"/>
          <w:sz w:val="20"/>
          <w:szCs w:val="20"/>
          <w:lang w:val="en-US"/>
        </w:rPr>
        <w:t>Ⅱ</w:t>
      </w:r>
      <w:r w:rsidRPr="00660C79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a (</w:t>
      </w:r>
      <w:r>
        <w:rPr>
          <w:rStyle w:val="20"/>
          <w:rFonts w:ascii="Times New Roman" w:hAnsi="Times New Roman" w:cs="Times New Roman"/>
          <w:sz w:val="20"/>
          <w:szCs w:val="20"/>
          <w:lang w:val="en-US"/>
        </w:rPr>
        <w:t>1</w:t>
      </w:r>
      <w:r w:rsidRPr="00660C79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-</w:t>
      </w:r>
      <w:r>
        <w:rPr>
          <w:rStyle w:val="20"/>
          <w:rFonts w:ascii="Times New Roman" w:hAnsi="Times New Roman" w:cs="Times New Roman"/>
          <w:sz w:val="20"/>
          <w:szCs w:val="20"/>
          <w:lang w:val="en-US"/>
        </w:rPr>
        <w:t>5</w:t>
      </w:r>
      <w:r w:rsidRPr="00660C79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)</w:t>
      </w:r>
    </w:p>
    <w:p w14:paraId="1FFA383A" w14:textId="6506D98C" w:rsidR="00F006F2" w:rsidRDefault="00F006F2" w:rsidP="00F006F2">
      <w:pPr>
        <w:spacing w:after="0" w:line="240" w:lineRule="auto"/>
        <w:jc w:val="both"/>
      </w:pPr>
      <w:r>
        <w:rPr>
          <w:noProof/>
          <w:lang w:val="en-US"/>
        </w:rPr>
        <w:lastRenderedPageBreak/>
        <w:drawing>
          <wp:inline distT="0" distB="0" distL="0" distR="0" wp14:anchorId="42E174E9" wp14:editId="5E4EEF86">
            <wp:extent cx="5274310" cy="3716655"/>
            <wp:effectExtent l="0" t="0" r="8890" b="17145"/>
            <wp:docPr id="166145778" name="图片 1661457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6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4BC7EF" w14:textId="46B18794" w:rsidR="00F006F2" w:rsidRPr="008F33AA" w:rsidRDefault="00F006F2" w:rsidP="00F006F2">
      <w:pPr>
        <w:pStyle w:val="2"/>
        <w:rPr>
          <w:b w:val="0"/>
          <w:bCs/>
          <w:vertAlign w:val="subscript"/>
          <w:lang w:val="en-US"/>
        </w:rPr>
      </w:pPr>
      <w:bookmarkStart w:id="65" w:name="_Toc198304882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4</w:t>
      </w:r>
      <w:r>
        <w:rPr>
          <w:rFonts w:eastAsia="宋体"/>
          <w:lang w:val="en-US"/>
        </w:rPr>
        <w:t>.</w:t>
      </w:r>
      <w:r w:rsidRPr="008F33AA">
        <w:rPr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 xml:space="preserve">H NMR (600 MHz) spectrum of </w:t>
      </w:r>
      <w:r w:rsidRPr="008F33AA">
        <w:rPr>
          <w:b w:val="0"/>
          <w:bCs/>
          <w:color w:val="000000" w:themeColor="text1"/>
          <w:lang w:val="en-US"/>
        </w:rPr>
        <w:t>megapolipeptin Ia (</w:t>
      </w:r>
      <w:r w:rsidR="00D63CD8">
        <w:rPr>
          <w:color w:val="000000" w:themeColor="text1"/>
          <w:lang w:val="en-US"/>
        </w:rPr>
        <w:t>1</w:t>
      </w:r>
      <w:r w:rsidRPr="008F33AA">
        <w:rPr>
          <w:b w:val="0"/>
          <w:bCs/>
          <w:color w:val="000000" w:themeColor="text1"/>
          <w:lang w:val="en-US"/>
        </w:rPr>
        <w:t>) i</w:t>
      </w:r>
      <w:r w:rsidRPr="008F33AA">
        <w:rPr>
          <w:b w:val="0"/>
          <w:bCs/>
          <w:lang w:val="en-US"/>
        </w:rPr>
        <w:t>n DMSO-</w:t>
      </w:r>
      <w:r w:rsidRPr="008F33AA">
        <w:rPr>
          <w:b w:val="0"/>
          <w:bCs/>
          <w:i/>
          <w:lang w:val="en-US"/>
        </w:rPr>
        <w:t>d</w:t>
      </w:r>
      <w:r w:rsidRPr="008F33AA">
        <w:rPr>
          <w:b w:val="0"/>
          <w:bCs/>
          <w:vertAlign w:val="subscript"/>
          <w:lang w:val="en-US"/>
        </w:rPr>
        <w:t>6</w:t>
      </w:r>
      <w:bookmarkEnd w:id="65"/>
    </w:p>
    <w:p w14:paraId="3F4204E0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1547E291" wp14:editId="01CB83F6">
            <wp:extent cx="5274310" cy="3724275"/>
            <wp:effectExtent l="0" t="0" r="8890" b="9525"/>
            <wp:docPr id="1999544415" name="图片 19995444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24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C1D22D" w14:textId="49EB7BB1" w:rsidR="00F006F2" w:rsidRPr="008F33AA" w:rsidRDefault="00F006F2" w:rsidP="00F006F2">
      <w:pPr>
        <w:pStyle w:val="2"/>
        <w:rPr>
          <w:vertAlign w:val="subscript"/>
          <w:lang w:val="en-US"/>
        </w:rPr>
      </w:pPr>
      <w:bookmarkStart w:id="66" w:name="_Toc198304883"/>
      <w:r w:rsidRPr="00813F7B">
        <w:rPr>
          <w:lang w:val="en-US"/>
        </w:rPr>
        <w:t xml:space="preserve">Supplementary Fig </w:t>
      </w:r>
      <w:r w:rsidR="00D63CD8">
        <w:rPr>
          <w:lang w:val="en-US"/>
        </w:rPr>
        <w:t>5</w:t>
      </w:r>
      <w:r>
        <w:rPr>
          <w:rFonts w:eastAsia="宋体" w:cs="Times New Roman Bold"/>
          <w:lang w:val="en-US"/>
        </w:rPr>
        <w:t>.</w:t>
      </w:r>
      <w:r w:rsidRPr="008F33AA">
        <w:rPr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3</w:t>
      </w:r>
      <w:r w:rsidRPr="008F33AA">
        <w:rPr>
          <w:b w:val="0"/>
          <w:bCs/>
          <w:lang w:val="en-US"/>
        </w:rPr>
        <w:t xml:space="preserve">C NMR (150 MHz) spectrum of </w:t>
      </w:r>
      <w:r w:rsidRPr="008F33AA">
        <w:rPr>
          <w:b w:val="0"/>
          <w:bCs/>
          <w:color w:val="000000" w:themeColor="text1"/>
          <w:lang w:val="en-US"/>
        </w:rPr>
        <w:t>megapolipeptin Ia (</w:t>
      </w:r>
      <w:r w:rsidR="00D63CD8">
        <w:rPr>
          <w:color w:val="000000" w:themeColor="text1"/>
          <w:lang w:val="en-US"/>
        </w:rPr>
        <w:t>1</w:t>
      </w:r>
      <w:r w:rsidRPr="008F33AA">
        <w:rPr>
          <w:b w:val="0"/>
          <w:bCs/>
          <w:color w:val="000000" w:themeColor="text1"/>
          <w:lang w:val="en-US"/>
        </w:rPr>
        <w:t>)</w:t>
      </w:r>
      <w:r w:rsidRPr="008F33AA">
        <w:rPr>
          <w:b w:val="0"/>
          <w:bCs/>
          <w:lang w:val="en-US"/>
        </w:rPr>
        <w:t xml:space="preserve"> in DMSO-d</w:t>
      </w:r>
      <w:r w:rsidRPr="008F33AA">
        <w:rPr>
          <w:b w:val="0"/>
          <w:bCs/>
          <w:vertAlign w:val="subscript"/>
          <w:lang w:val="en-US"/>
        </w:rPr>
        <w:t>6</w:t>
      </w:r>
      <w:bookmarkEnd w:id="66"/>
    </w:p>
    <w:p w14:paraId="40A8E928" w14:textId="77777777" w:rsidR="00F006F2" w:rsidRPr="00D63CD8" w:rsidRDefault="00F006F2" w:rsidP="00F006F2">
      <w:pPr>
        <w:rPr>
          <w:lang w:val="en-US"/>
        </w:rPr>
      </w:pPr>
    </w:p>
    <w:p w14:paraId="2B057115" w14:textId="6001E94F" w:rsidR="00F006F2" w:rsidRDefault="00266544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851165A" wp14:editId="44606F8A">
                <wp:simplePos x="0" y="0"/>
                <wp:positionH relativeFrom="column">
                  <wp:posOffset>44450</wp:posOffset>
                </wp:positionH>
                <wp:positionV relativeFrom="paragraph">
                  <wp:posOffset>1283426</wp:posOffset>
                </wp:positionV>
                <wp:extent cx="792480" cy="296092"/>
                <wp:effectExtent l="0" t="0" r="0" b="0"/>
                <wp:wrapNone/>
                <wp:docPr id="80014635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609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85BEC79" w14:textId="52F29C52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type w14:anchorId="3851165A" id="_x0000_t202" coordsize="21600,21600" o:spt="202" path="m,l,21600r21600,l21600,xe">
                <v:stroke joinstyle="miter"/>
                <v:path gradientshapeok="t" o:connecttype="rect"/>
              </v:shapetype>
              <v:shape id="文本框 1" o:spid="_x0000_s1026" type="#_x0000_t202" style="position:absolute;left:0;text-align:left;margin-left:3.5pt;margin-top:101.05pt;width:62.4pt;height:23.3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" filled="f" stroked="f" strokeweight=".5pt">
                <v:textbox>
                  <w:txbxContent>
                    <w:p w14:paraId="485BEC79" w14:textId="52F29C52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123A2D5" wp14:editId="42A3D3EE">
                <wp:simplePos x="0" y="0"/>
                <wp:positionH relativeFrom="column">
                  <wp:posOffset>41003</wp:posOffset>
                </wp:positionH>
                <wp:positionV relativeFrom="paragraph">
                  <wp:posOffset>260078</wp:posOffset>
                </wp:positionV>
                <wp:extent cx="792480" cy="296092"/>
                <wp:effectExtent l="0" t="0" r="0" b="0"/>
                <wp:wrapNone/>
                <wp:docPr id="1960422186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609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F1A7289" w14:textId="2B0E785B" w:rsidR="00E05D85" w:rsidRPr="00266544" w:rsidRDefault="00E05D85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6123A2D5" id="_x0000_s1027" type="#_x0000_t202" style="position:absolute;left:0;text-align:left;margin-left:3.25pt;margin-top:20.5pt;width:62.4pt;height:23.3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" filled="f" stroked="f" strokeweight=".5pt">
                <v:textbox>
                  <w:txbxContent>
                    <w:p w14:paraId="2F1A7289" w14:textId="2B0E785B" w:rsidR="00E05D85" w:rsidRPr="00266544" w:rsidRDefault="00E05D85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6127208" wp14:editId="2206204A">
                <wp:simplePos x="0" y="0"/>
                <wp:positionH relativeFrom="column">
                  <wp:posOffset>1270</wp:posOffset>
                </wp:positionH>
                <wp:positionV relativeFrom="paragraph">
                  <wp:posOffset>2337435</wp:posOffset>
                </wp:positionV>
                <wp:extent cx="792480" cy="295910"/>
                <wp:effectExtent l="0" t="0" r="0" b="0"/>
                <wp:wrapNone/>
                <wp:docPr id="690713541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59B72D8" w14:textId="18529F73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36127208" id="_x0000_s1028" type="#_x0000_t202" style="position:absolute;left:0;text-align:left;margin-left:.1pt;margin-top:184.05pt;width:62.4pt;height:23.3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" filled="f" stroked="f" strokeweight=".5pt">
                <v:textbox>
                  <w:txbxContent>
                    <w:p w14:paraId="559B72D8" w14:textId="18529F73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C NMR</w:t>
                      </w:r>
                    </w:p>
                  </w:txbxContent>
                </v:textbox>
              </v:shape>
            </w:pict>
          </mc:Fallback>
        </mc:AlternateContent>
      </w:r>
      <w:r w:rsidR="00F006F2">
        <w:rPr>
          <w:rFonts w:ascii="Times New Roman" w:hAnsi="Times New Roman"/>
          <w:noProof/>
          <w:lang w:val="en-US"/>
        </w:rPr>
        <w:drawing>
          <wp:inline distT="0" distB="0" distL="0" distR="0" wp14:anchorId="77921914" wp14:editId="3AD9149F">
            <wp:extent cx="5274310" cy="3748405"/>
            <wp:effectExtent l="0" t="0" r="0" b="0"/>
            <wp:docPr id="1865572795" name="图片 18655727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324743" cy="37842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D00C66" w14:textId="73ECE8EA" w:rsidR="00F006F2" w:rsidRPr="008F33AA" w:rsidRDefault="00F006F2" w:rsidP="00F006F2">
      <w:pPr>
        <w:pStyle w:val="2"/>
        <w:rPr>
          <w:b w:val="0"/>
          <w:bCs/>
          <w:vertAlign w:val="subscript"/>
          <w:lang w:val="en-US"/>
        </w:rPr>
      </w:pPr>
      <w:bookmarkStart w:id="67" w:name="_Toc198304884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6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DEPT</w:t>
      </w:r>
      <w:r w:rsidR="008037BA" w:rsidRPr="00394B50">
        <w:rPr>
          <w:b w:val="0"/>
          <w:lang w:val="en-US"/>
        </w:rPr>
        <w:t xml:space="preserve"> 90 and DEPT 135 spectra</w:t>
      </w:r>
      <w:r w:rsidRPr="008F33AA">
        <w:rPr>
          <w:b w:val="0"/>
          <w:bCs/>
          <w:lang w:val="en-US"/>
        </w:rPr>
        <w:t xml:space="preserve"> of </w:t>
      </w:r>
      <w:r w:rsidRPr="008F33AA">
        <w:rPr>
          <w:rFonts w:cs="Times New Roman Regular"/>
          <w:b w:val="0"/>
          <w:bCs/>
          <w:color w:val="000000" w:themeColor="text1"/>
          <w:lang w:val="en-US"/>
        </w:rPr>
        <w:t>megapolipeptin Ia (</w:t>
      </w:r>
      <w:r w:rsidR="00D63CD8">
        <w:rPr>
          <w:rFonts w:cs="Times New Roman Regular"/>
          <w:color w:val="000000" w:themeColor="text1"/>
          <w:lang w:val="en-US"/>
        </w:rPr>
        <w:t>1</w:t>
      </w:r>
      <w:r w:rsidRPr="008F33AA">
        <w:rPr>
          <w:rFonts w:cs="Times New Roman Regular"/>
          <w:b w:val="0"/>
          <w:bCs/>
          <w:color w:val="000000" w:themeColor="text1"/>
          <w:lang w:val="en-US"/>
        </w:rPr>
        <w:t xml:space="preserve">) </w:t>
      </w:r>
      <w:r w:rsidRPr="008F33AA">
        <w:rPr>
          <w:rFonts w:hint="eastAsia"/>
          <w:b w:val="0"/>
          <w:bCs/>
          <w:lang w:val="en-US"/>
        </w:rPr>
        <w:t>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67"/>
    </w:p>
    <w:p w14:paraId="6A784965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34F8E803" wp14:editId="4BE9832C">
            <wp:extent cx="5274310" cy="3696335"/>
            <wp:effectExtent l="0" t="0" r="8890" b="12065"/>
            <wp:docPr id="1531185066" name="图片 15311850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6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A48534" w14:textId="448E464A" w:rsidR="00F006F2" w:rsidRPr="008F33AA" w:rsidRDefault="00F006F2" w:rsidP="00F006F2">
      <w:pPr>
        <w:pStyle w:val="2"/>
        <w:rPr>
          <w:b w:val="0"/>
          <w:bCs/>
          <w:vertAlign w:val="subscript"/>
          <w:lang w:val="en-US"/>
        </w:rPr>
      </w:pPr>
      <w:bookmarkStart w:id="68" w:name="_Toc198304885"/>
      <w:r w:rsidRPr="00813F7B">
        <w:rPr>
          <w:lang w:val="en-US"/>
        </w:rPr>
        <w:t xml:space="preserve">Supplementary Fig </w:t>
      </w:r>
      <w:r w:rsidR="00D63CD8">
        <w:rPr>
          <w:lang w:val="en-US"/>
        </w:rPr>
        <w:t>7</w:t>
      </w:r>
      <w:r>
        <w:rPr>
          <w:rFonts w:eastAsia="宋体" w:cs="Times New Roman Bold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HSQC</w:t>
      </w:r>
      <w:r w:rsidRPr="008F33AA">
        <w:rPr>
          <w:b w:val="0"/>
          <w:bCs/>
          <w:lang w:val="en-US"/>
        </w:rPr>
        <w:t xml:space="preserve"> spectrum of</w:t>
      </w:r>
      <w:r w:rsidRPr="008F33AA">
        <w:rPr>
          <w:b w:val="0"/>
          <w:bCs/>
          <w:color w:val="FF0000"/>
          <w:lang w:val="en-US"/>
        </w:rPr>
        <w:t xml:space="preserve"> </w:t>
      </w:r>
      <w:r w:rsidRPr="008F33AA">
        <w:rPr>
          <w:rFonts w:cs="Times New Roman Regular"/>
          <w:b w:val="0"/>
          <w:bCs/>
          <w:color w:val="000000" w:themeColor="text1"/>
          <w:lang w:val="en-US"/>
        </w:rPr>
        <w:t>megapolipeptin Ia (</w:t>
      </w:r>
      <w:r w:rsidR="00D63CD8">
        <w:rPr>
          <w:rFonts w:cs="Times New Roman Regular"/>
          <w:color w:val="000000" w:themeColor="text1"/>
          <w:lang w:val="en-US"/>
        </w:rPr>
        <w:t>1</w:t>
      </w:r>
      <w:r w:rsidRPr="008F33AA">
        <w:rPr>
          <w:rFonts w:cs="Times New Roman Regular"/>
          <w:b w:val="0"/>
          <w:bCs/>
          <w:color w:val="000000" w:themeColor="text1"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68"/>
    </w:p>
    <w:p w14:paraId="7996E9BD" w14:textId="77777777" w:rsidR="00F006F2" w:rsidRPr="008F33AA" w:rsidRDefault="00F006F2" w:rsidP="00F006F2">
      <w:pPr>
        <w:rPr>
          <w:lang w:val="en-US"/>
        </w:rPr>
      </w:pPr>
    </w:p>
    <w:p w14:paraId="2D91ED4D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0" distR="0" wp14:anchorId="5859FEC8" wp14:editId="0F9029A8">
            <wp:extent cx="5274310" cy="3703320"/>
            <wp:effectExtent l="0" t="0" r="8890" b="5080"/>
            <wp:docPr id="1674407677" name="图片 16744076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3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95D57" w14:textId="4AA1E4F4" w:rsidR="00F006F2" w:rsidRPr="008F33AA" w:rsidRDefault="00F006F2" w:rsidP="00F006F2">
      <w:pPr>
        <w:pStyle w:val="2"/>
        <w:rPr>
          <w:vertAlign w:val="subscript"/>
          <w:lang w:val="en-US"/>
        </w:rPr>
      </w:pPr>
      <w:bookmarkStart w:id="69" w:name="_Toc198304886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8</w:t>
      </w:r>
      <w:r>
        <w:rPr>
          <w:rFonts w:eastAsia="宋体" w:cs="Times New Roman Regular"/>
          <w:lang w:val="en-US"/>
        </w:rPr>
        <w:t xml:space="preserve">.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 xml:space="preserve"> COSY</w:t>
      </w:r>
      <w:r w:rsidRPr="008F33AA">
        <w:rPr>
          <w:b w:val="0"/>
          <w:bCs/>
          <w:lang w:val="en-US"/>
        </w:rPr>
        <w:t xml:space="preserve"> spectrum of</w:t>
      </w:r>
      <w:r w:rsidRPr="008F33AA">
        <w:rPr>
          <w:b w:val="0"/>
          <w:bCs/>
          <w:color w:val="FF0000"/>
          <w:lang w:val="en-US"/>
        </w:rPr>
        <w:t xml:space="preserve"> </w:t>
      </w:r>
      <w:r w:rsidRPr="008F33AA">
        <w:rPr>
          <w:rFonts w:cs="Times New Roman Regular"/>
          <w:b w:val="0"/>
          <w:bCs/>
          <w:color w:val="000000" w:themeColor="text1"/>
          <w:lang w:val="en-US"/>
        </w:rPr>
        <w:t>megapolipeptin Ia (</w:t>
      </w:r>
      <w:r w:rsidR="00D63CD8">
        <w:rPr>
          <w:rFonts w:cs="Times New Roman Regular"/>
          <w:color w:val="000000" w:themeColor="text1"/>
          <w:lang w:val="en-US"/>
        </w:rPr>
        <w:t>1</w:t>
      </w:r>
      <w:r w:rsidRPr="008F33AA">
        <w:rPr>
          <w:rFonts w:cs="Times New Roman Regular"/>
          <w:b w:val="0"/>
          <w:bCs/>
          <w:color w:val="000000" w:themeColor="text1"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69"/>
    </w:p>
    <w:p w14:paraId="638EBF8D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289AD432" wp14:editId="56CB448D">
            <wp:extent cx="5274310" cy="3707130"/>
            <wp:effectExtent l="0" t="0" r="8890" b="1270"/>
            <wp:docPr id="1668627264" name="图片 1668627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7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57621B" w14:textId="3E0F6437" w:rsidR="00F006F2" w:rsidRPr="008F33AA" w:rsidRDefault="00F006F2" w:rsidP="00F006F2">
      <w:pPr>
        <w:pStyle w:val="2"/>
        <w:rPr>
          <w:rFonts w:eastAsia="CIDFont+F3"/>
          <w:lang w:val="en-US"/>
        </w:rPr>
      </w:pPr>
      <w:bookmarkStart w:id="70" w:name="_Toc198304887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9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MBC</w:t>
      </w:r>
      <w:r w:rsidRPr="008F33AA">
        <w:rPr>
          <w:b w:val="0"/>
          <w:bCs/>
          <w:lang w:val="en-US"/>
        </w:rPr>
        <w:t xml:space="preserve"> spectrum of </w:t>
      </w:r>
      <w:r w:rsidRPr="008F33AA">
        <w:rPr>
          <w:rFonts w:cs="Times New Roman Regular"/>
          <w:b w:val="0"/>
          <w:bCs/>
          <w:color w:val="000000" w:themeColor="text1"/>
          <w:lang w:val="en-US"/>
        </w:rPr>
        <w:t>megapolipeptin Ia (</w:t>
      </w:r>
      <w:r w:rsidR="00D63CD8">
        <w:rPr>
          <w:rFonts w:cs="Times New Roman Regular"/>
          <w:color w:val="000000" w:themeColor="text1"/>
          <w:lang w:val="en-US"/>
        </w:rPr>
        <w:t>1</w:t>
      </w:r>
      <w:r w:rsidRPr="008F33AA">
        <w:rPr>
          <w:rFonts w:cs="Times New Roman Regular"/>
          <w:b w:val="0"/>
          <w:bCs/>
          <w:color w:val="000000" w:themeColor="text1"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70"/>
    </w:p>
    <w:p w14:paraId="115B9681" w14:textId="77777777" w:rsidR="00F006F2" w:rsidRPr="008F33AA" w:rsidRDefault="00F006F2" w:rsidP="00F006F2">
      <w:pPr>
        <w:spacing w:after="0" w:line="240" w:lineRule="auto"/>
        <w:jc w:val="both"/>
        <w:rPr>
          <w:rFonts w:ascii="Times New Roman" w:eastAsia="CIDFont+F3" w:hAnsi="Times New Roman"/>
          <w:lang w:val="en-US"/>
        </w:rPr>
      </w:pPr>
    </w:p>
    <w:p w14:paraId="01A98D89" w14:textId="77777777" w:rsidR="00F006F2" w:rsidRDefault="00F006F2" w:rsidP="00F006F2">
      <w:pPr>
        <w:spacing w:after="0" w:line="240" w:lineRule="auto"/>
        <w:jc w:val="both"/>
        <w:rPr>
          <w:rFonts w:ascii="Times New Roman" w:eastAsia="CIDFont+F3" w:hAnsi="Times New Roman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0" distR="0" wp14:anchorId="4F11AC83" wp14:editId="74140EE1">
            <wp:extent cx="5274310" cy="3753485"/>
            <wp:effectExtent l="0" t="0" r="8890" b="5715"/>
            <wp:docPr id="1793189615" name="图片 17931896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53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A77CDC" w14:textId="6CB46802" w:rsidR="00F006F2" w:rsidRPr="008F33AA" w:rsidRDefault="00F006F2" w:rsidP="00F006F2">
      <w:pPr>
        <w:pStyle w:val="2"/>
        <w:rPr>
          <w:vertAlign w:val="subscript"/>
          <w:lang w:val="en-US"/>
        </w:rPr>
      </w:pPr>
      <w:bookmarkStart w:id="71" w:name="_Toc198304888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10</w:t>
      </w:r>
      <w:r>
        <w:rPr>
          <w:rFonts w:eastAsia="宋体" w:cs="Times New Roman Regular"/>
          <w:lang w:val="en-US"/>
        </w:rPr>
        <w:t xml:space="preserve">.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 xml:space="preserve">H NMR (500 MHz) spectrum of </w:t>
      </w:r>
      <w:r w:rsidRPr="008F33AA">
        <w:rPr>
          <w:b w:val="0"/>
          <w:bCs/>
          <w:color w:val="000000" w:themeColor="text1"/>
          <w:lang w:val="en-US"/>
        </w:rPr>
        <w:t>megapolipeptin Ib (</w:t>
      </w:r>
      <w:r w:rsidR="00D63CD8">
        <w:rPr>
          <w:color w:val="000000" w:themeColor="text1"/>
          <w:lang w:val="en-US"/>
        </w:rPr>
        <w:t>2</w:t>
      </w:r>
      <w:r w:rsidRPr="008F33AA">
        <w:rPr>
          <w:b w:val="0"/>
          <w:bCs/>
          <w:color w:val="000000" w:themeColor="text1"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71"/>
    </w:p>
    <w:p w14:paraId="146DF7B1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408BC027" wp14:editId="4C578018">
            <wp:extent cx="5274310" cy="3763645"/>
            <wp:effectExtent l="0" t="0" r="8890" b="20955"/>
            <wp:docPr id="814133532" name="图片 8141335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/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63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C3F23A" w14:textId="539DB169" w:rsidR="00F006F2" w:rsidRPr="008F33AA" w:rsidRDefault="00F006F2" w:rsidP="00F006F2">
      <w:pPr>
        <w:pStyle w:val="2"/>
        <w:rPr>
          <w:rFonts w:eastAsia="宋体" w:cs="宋体"/>
          <w:lang w:val="en-US"/>
        </w:rPr>
      </w:pPr>
      <w:bookmarkStart w:id="72" w:name="_Toc198304889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11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vertAlign w:val="superscript"/>
          <w:lang w:val="en-US"/>
        </w:rPr>
        <w:t>13</w:t>
      </w:r>
      <w:r w:rsidRPr="008F33AA">
        <w:rPr>
          <w:rFonts w:hint="eastAsia"/>
          <w:b w:val="0"/>
          <w:bCs/>
          <w:lang w:val="en-US"/>
        </w:rPr>
        <w:t>C</w:t>
      </w:r>
      <w:r w:rsidRPr="008F33AA">
        <w:rPr>
          <w:b w:val="0"/>
          <w:bCs/>
          <w:lang w:val="en-US"/>
        </w:rPr>
        <w:t xml:space="preserve"> NMR (125 MHz) spectrum of </w:t>
      </w:r>
      <w:r w:rsidRPr="008F33AA">
        <w:rPr>
          <w:b w:val="0"/>
          <w:bCs/>
          <w:color w:val="000000" w:themeColor="text1"/>
          <w:lang w:val="en-US"/>
        </w:rPr>
        <w:t>megapolipeptin Ib (</w:t>
      </w:r>
      <w:r w:rsidR="00D63CD8">
        <w:rPr>
          <w:color w:val="000000" w:themeColor="text1"/>
          <w:lang w:val="en-US"/>
        </w:rPr>
        <w:t>2</w:t>
      </w:r>
      <w:r w:rsidRPr="008F33AA">
        <w:rPr>
          <w:b w:val="0"/>
          <w:bCs/>
          <w:color w:val="000000" w:themeColor="text1"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72"/>
    </w:p>
    <w:p w14:paraId="4D308C5D" w14:textId="77777777" w:rsidR="00F006F2" w:rsidRPr="008F33AA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  <w:lang w:val="en-US"/>
        </w:rPr>
      </w:pPr>
    </w:p>
    <w:p w14:paraId="5A8597D6" w14:textId="3F7F0987" w:rsidR="00F006F2" w:rsidRDefault="00266544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0D4ECA3" wp14:editId="079D455B">
                <wp:simplePos x="0" y="0"/>
                <wp:positionH relativeFrom="column">
                  <wp:posOffset>-816</wp:posOffset>
                </wp:positionH>
                <wp:positionV relativeFrom="paragraph">
                  <wp:posOffset>2520950</wp:posOffset>
                </wp:positionV>
                <wp:extent cx="792480" cy="295910"/>
                <wp:effectExtent l="0" t="0" r="0" b="0"/>
                <wp:wrapNone/>
                <wp:docPr id="411863016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CEE4AB7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00D4ECA3" id="_x0000_s1029" type="#_x0000_t202" style="position:absolute;left:0;text-align:left;margin-left:-.05pt;margin-top:198.5pt;width:62.4pt;height:23.3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" filled="f" stroked="f" strokeweight=".5pt">
                <v:textbox>
                  <w:txbxContent>
                    <w:p w14:paraId="3CEE4AB7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C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NMR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C854735" wp14:editId="377A6836">
                <wp:simplePos x="0" y="0"/>
                <wp:positionH relativeFrom="column">
                  <wp:posOffset>11430</wp:posOffset>
                </wp:positionH>
                <wp:positionV relativeFrom="paragraph">
                  <wp:posOffset>1453243</wp:posOffset>
                </wp:positionV>
                <wp:extent cx="792480" cy="295910"/>
                <wp:effectExtent l="0" t="0" r="0" b="0"/>
                <wp:wrapNone/>
                <wp:docPr id="1396613384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0028ED0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DEPT 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6C854735" id="_x0000_s1030" type="#_x0000_t202" style="position:absolute;left:0;text-align:left;margin-left:.9pt;margin-top:114.45pt;width:62.4pt;height:23.3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" filled="f" stroked="f" strokeweight=".5pt">
                <v:textbox>
                  <w:txbxContent>
                    <w:p w14:paraId="60028ED0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127FF53" wp14:editId="6DFCA346">
                <wp:simplePos x="0" y="0"/>
                <wp:positionH relativeFrom="column">
                  <wp:posOffset>15240</wp:posOffset>
                </wp:positionH>
                <wp:positionV relativeFrom="paragraph">
                  <wp:posOffset>421822</wp:posOffset>
                </wp:positionV>
                <wp:extent cx="792480" cy="295910"/>
                <wp:effectExtent l="0" t="0" r="0" b="0"/>
                <wp:wrapNone/>
                <wp:docPr id="2053381266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D2DB10E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2127FF53" id="_x0000_s1031" type="#_x0000_t202" style="position:absolute;left:0;text-align:left;margin-left:1.2pt;margin-top:33.2pt;width:62.4pt;height:23.3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" filled="f" stroked="f" strokeweight=".5pt">
                <v:textbox>
                  <w:txbxContent>
                    <w:p w14:paraId="5D2DB10E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 w:rsidR="00F006F2">
        <w:rPr>
          <w:rFonts w:ascii="Times New Roman" w:hAnsi="Times New Roman"/>
          <w:noProof/>
          <w:lang w:val="en-US"/>
        </w:rPr>
        <w:drawing>
          <wp:inline distT="0" distB="0" distL="0" distR="0" wp14:anchorId="53D9F016" wp14:editId="20C7C8A8">
            <wp:extent cx="5274310" cy="3809365"/>
            <wp:effectExtent l="0" t="0" r="8890" b="635"/>
            <wp:docPr id="1022422401" name="图片 10224224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/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09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1ED498" w14:textId="5809F527" w:rsidR="00F006F2" w:rsidRPr="008F33AA" w:rsidRDefault="00F006F2" w:rsidP="00F006F2">
      <w:pPr>
        <w:pStyle w:val="2"/>
        <w:rPr>
          <w:b w:val="0"/>
          <w:bCs/>
          <w:vertAlign w:val="subscript"/>
          <w:lang w:val="en-US"/>
        </w:rPr>
      </w:pPr>
      <w:bookmarkStart w:id="73" w:name="_Toc198304890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12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DEPT</w:t>
      </w:r>
      <w:r w:rsidR="002104B7" w:rsidRPr="00394B50">
        <w:rPr>
          <w:b w:val="0"/>
          <w:lang w:val="en-US"/>
        </w:rPr>
        <w:t xml:space="preserve"> 90 and DEPT 135 spectra</w:t>
      </w:r>
      <w:r w:rsidRPr="008F33AA">
        <w:rPr>
          <w:b w:val="0"/>
          <w:bCs/>
          <w:lang w:val="en-US"/>
        </w:rPr>
        <w:t xml:space="preserve"> of </w:t>
      </w:r>
      <w:r w:rsidRPr="008F33AA">
        <w:rPr>
          <w:b w:val="0"/>
          <w:bCs/>
          <w:color w:val="000000" w:themeColor="text1"/>
          <w:lang w:val="en-US"/>
        </w:rPr>
        <w:t>megapolipeptin Ib (</w:t>
      </w:r>
      <w:r w:rsidR="00D63CD8">
        <w:rPr>
          <w:color w:val="000000" w:themeColor="text1"/>
          <w:lang w:val="en-US"/>
        </w:rPr>
        <w:t>2</w:t>
      </w:r>
      <w:r w:rsidRPr="008F33AA">
        <w:rPr>
          <w:b w:val="0"/>
          <w:bCs/>
          <w:color w:val="000000" w:themeColor="text1"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73"/>
    </w:p>
    <w:p w14:paraId="03CE9B9F" w14:textId="1348C381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20A4EBC3" wp14:editId="71F559B3">
            <wp:extent cx="5274310" cy="3686810"/>
            <wp:effectExtent l="0" t="0" r="8890" b="21590"/>
            <wp:docPr id="925483233" name="图片 925483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6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34D26B" w14:textId="51351AA3" w:rsidR="00F006F2" w:rsidRPr="008F33AA" w:rsidRDefault="00F006F2" w:rsidP="00F006F2">
      <w:pPr>
        <w:pStyle w:val="2"/>
        <w:rPr>
          <w:lang w:val="en-US"/>
        </w:rPr>
      </w:pPr>
      <w:bookmarkStart w:id="74" w:name="_Toc198304891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13</w:t>
      </w:r>
      <w:r>
        <w:rPr>
          <w:rFonts w:eastAsia="宋体" w:cs="Times New Roman Regular"/>
          <w:lang w:val="en-US"/>
        </w:rPr>
        <w:t>.</w:t>
      </w:r>
      <w:r w:rsidRPr="008F33AA">
        <w:rPr>
          <w:lang w:val="en-US"/>
        </w:rPr>
        <w:t xml:space="preserve"> </w:t>
      </w:r>
      <w:r w:rsidRPr="008F33AA">
        <w:rPr>
          <w:b w:val="0"/>
          <w:bCs/>
          <w:lang w:val="en-US"/>
        </w:rPr>
        <w:t xml:space="preserve">HSQC spectrum of </w:t>
      </w:r>
      <w:r w:rsidRPr="008F33AA">
        <w:rPr>
          <w:b w:val="0"/>
          <w:bCs/>
          <w:color w:val="000000" w:themeColor="text1"/>
          <w:lang w:val="en-US"/>
        </w:rPr>
        <w:t>megapolipeptin Ib (</w:t>
      </w:r>
      <w:r w:rsidR="00D63CD8">
        <w:rPr>
          <w:color w:val="000000" w:themeColor="text1"/>
          <w:lang w:val="en-US"/>
        </w:rPr>
        <w:t>2</w:t>
      </w:r>
      <w:r w:rsidRPr="008F33AA">
        <w:rPr>
          <w:b w:val="0"/>
          <w:bCs/>
          <w:color w:val="000000" w:themeColor="text1"/>
          <w:lang w:val="en-US"/>
        </w:rPr>
        <w:t>)</w:t>
      </w:r>
      <w:r w:rsidRPr="008F33AA">
        <w:rPr>
          <w:b w:val="0"/>
          <w:bCs/>
          <w:lang w:val="en-US"/>
        </w:rPr>
        <w:t xml:space="preserve"> in DMSO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74"/>
    </w:p>
    <w:p w14:paraId="0D791A6E" w14:textId="77777777" w:rsidR="00F006F2" w:rsidRPr="008F33AA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  <w:lang w:val="en-US"/>
        </w:rPr>
      </w:pPr>
    </w:p>
    <w:p w14:paraId="79F7B357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0" distR="0" wp14:anchorId="6C7F1B44" wp14:editId="6345E7A0">
            <wp:extent cx="5274310" cy="3712845"/>
            <wp:effectExtent l="0" t="0" r="8890" b="20955"/>
            <wp:docPr id="1216395387" name="图片 12163953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/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2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A81874" w14:textId="709778B1" w:rsidR="00F006F2" w:rsidRPr="008F33AA" w:rsidRDefault="00F006F2" w:rsidP="00F006F2">
      <w:pPr>
        <w:pStyle w:val="2"/>
        <w:rPr>
          <w:b w:val="0"/>
          <w:bCs/>
          <w:lang w:val="en-US"/>
        </w:rPr>
      </w:pPr>
      <w:bookmarkStart w:id="75" w:name="_Toc198304892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14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 xml:space="preserve"> COSY</w:t>
      </w:r>
      <w:r w:rsidRPr="008F33AA">
        <w:rPr>
          <w:b w:val="0"/>
          <w:bCs/>
          <w:lang w:val="en-US"/>
        </w:rPr>
        <w:t xml:space="preserve"> spectrum of </w:t>
      </w:r>
      <w:r w:rsidRPr="008F33AA">
        <w:rPr>
          <w:b w:val="0"/>
          <w:bCs/>
          <w:color w:val="000000" w:themeColor="text1"/>
          <w:lang w:val="en-US"/>
        </w:rPr>
        <w:t>megapolipeptin Ib (</w:t>
      </w:r>
      <w:r w:rsidR="00D63CD8">
        <w:rPr>
          <w:color w:val="000000" w:themeColor="text1"/>
          <w:lang w:val="en-US"/>
        </w:rPr>
        <w:t>2</w:t>
      </w:r>
      <w:r w:rsidRPr="008F33AA">
        <w:rPr>
          <w:b w:val="0"/>
          <w:bCs/>
          <w:color w:val="000000" w:themeColor="text1"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75"/>
    </w:p>
    <w:p w14:paraId="01BED9C2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0BD3E2EF" wp14:editId="5AB59D53">
            <wp:extent cx="5274310" cy="3701415"/>
            <wp:effectExtent l="0" t="0" r="8890" b="6985"/>
            <wp:docPr id="204638520" name="图片 2046385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1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B4A31F" w14:textId="142A428B" w:rsidR="00F006F2" w:rsidRPr="008F33AA" w:rsidRDefault="00F006F2" w:rsidP="00F006F2">
      <w:pPr>
        <w:pStyle w:val="2"/>
        <w:rPr>
          <w:bCs/>
          <w:lang w:val="en-US"/>
        </w:rPr>
      </w:pPr>
      <w:bookmarkStart w:id="76" w:name="_Toc198304893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15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lang w:val="en-US"/>
        </w:rPr>
        <w:t xml:space="preserve">HMBC spectrum of </w:t>
      </w:r>
      <w:r w:rsidRPr="008F33AA">
        <w:rPr>
          <w:b w:val="0"/>
          <w:bCs/>
          <w:color w:val="000000" w:themeColor="text1"/>
          <w:lang w:val="en-US"/>
        </w:rPr>
        <w:t>megapolipeptin Ib (</w:t>
      </w:r>
      <w:r w:rsidR="00D63CD8">
        <w:rPr>
          <w:color w:val="000000" w:themeColor="text1"/>
          <w:lang w:val="en-US"/>
        </w:rPr>
        <w:t>2</w:t>
      </w:r>
      <w:r w:rsidRPr="008F33AA">
        <w:rPr>
          <w:b w:val="0"/>
          <w:bCs/>
          <w:color w:val="000000" w:themeColor="text1"/>
          <w:lang w:val="en-US"/>
        </w:rPr>
        <w:t>)</w:t>
      </w:r>
      <w:r w:rsidRPr="008F33AA">
        <w:rPr>
          <w:b w:val="0"/>
          <w:bCs/>
          <w:lang w:val="en-US"/>
        </w:rPr>
        <w:t xml:space="preserve"> in DMSO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76"/>
    </w:p>
    <w:p w14:paraId="59E2A638" w14:textId="77777777" w:rsidR="00F006F2" w:rsidRPr="008F33AA" w:rsidRDefault="00F006F2" w:rsidP="00F006F2">
      <w:pPr>
        <w:spacing w:after="0" w:line="240" w:lineRule="auto"/>
        <w:jc w:val="both"/>
        <w:rPr>
          <w:rFonts w:ascii="Times New Roman" w:eastAsia="CIDFont+F3" w:hAnsi="Times New Roman"/>
          <w:lang w:val="en-US"/>
        </w:rPr>
      </w:pPr>
    </w:p>
    <w:p w14:paraId="670F8789" w14:textId="77777777" w:rsidR="00F006F2" w:rsidRDefault="00F006F2" w:rsidP="00F006F2">
      <w:pPr>
        <w:spacing w:after="0" w:line="240" w:lineRule="auto"/>
        <w:jc w:val="both"/>
        <w:rPr>
          <w:rFonts w:ascii="Times New Roman" w:eastAsia="CIDFont+F3" w:hAnsi="Times New Roman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0" distR="0" wp14:anchorId="04616354" wp14:editId="272C4FC1">
            <wp:extent cx="5274310" cy="3712845"/>
            <wp:effectExtent l="0" t="0" r="8890" b="20955"/>
            <wp:docPr id="1511119245" name="图片 15111192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/>
                    <pic:cNvPicPr>
                      <a:picLocks noChangeAspect="1"/>
                    </pic:cNvPicPr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2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CF80C3" w14:textId="77423C4F" w:rsidR="00F006F2" w:rsidRPr="008F33AA" w:rsidRDefault="00F006F2" w:rsidP="00F006F2">
      <w:pPr>
        <w:pStyle w:val="2"/>
        <w:rPr>
          <w:lang w:val="en-US"/>
        </w:rPr>
      </w:pPr>
      <w:bookmarkStart w:id="77" w:name="_Toc198304894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16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 NMR (600 MHz) spectrum of megapolipeptin Ic (</w:t>
      </w:r>
      <w:r w:rsidR="00D63CD8">
        <w:rPr>
          <w:rFonts w:ascii="Times New Roman Bold" w:hAnsi="Times New Roman Bold" w:cs="Times New Roman Bold"/>
          <w:lang w:val="en-US"/>
        </w:rPr>
        <w:t>3</w:t>
      </w:r>
      <w:r w:rsidRPr="008F33AA">
        <w:rPr>
          <w:b w:val="0"/>
          <w:bCs/>
          <w:lang w:val="en-US"/>
        </w:rPr>
        <w:t>) in DMSO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77"/>
    </w:p>
    <w:p w14:paraId="088BAB8F" w14:textId="77777777" w:rsidR="00F006F2" w:rsidRDefault="00F006F2" w:rsidP="00F006F2">
      <w:pPr>
        <w:pStyle w:val="SI-fig-cap"/>
        <w:spacing w:after="0"/>
        <w:jc w:val="both"/>
        <w:rPr>
          <w:b/>
          <w:sz w:val="20"/>
          <w:szCs w:val="20"/>
        </w:rPr>
      </w:pPr>
      <w:r>
        <w:rPr>
          <w:b/>
          <w:noProof/>
          <w:sz w:val="20"/>
          <w:szCs w:val="20"/>
          <w:lang w:val="en-US"/>
        </w:rPr>
        <w:drawing>
          <wp:inline distT="0" distB="0" distL="0" distR="0" wp14:anchorId="69FC6877" wp14:editId="134096C4">
            <wp:extent cx="5274310" cy="3726815"/>
            <wp:effectExtent l="0" t="0" r="8890" b="6985"/>
            <wp:docPr id="632753215" name="图片 6327532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26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4143F2" w14:textId="15811C32" w:rsidR="00F006F2" w:rsidRPr="008F33AA" w:rsidRDefault="00F006F2" w:rsidP="00F006F2">
      <w:pPr>
        <w:pStyle w:val="2"/>
        <w:rPr>
          <w:vertAlign w:val="subscript"/>
          <w:lang w:val="en-US"/>
        </w:rPr>
      </w:pPr>
      <w:bookmarkStart w:id="78" w:name="_Toc198304895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17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vertAlign w:val="superscript"/>
          <w:lang w:val="en-US"/>
        </w:rPr>
        <w:t>13</w:t>
      </w:r>
      <w:r w:rsidRPr="008F33AA">
        <w:rPr>
          <w:rFonts w:hint="eastAsia"/>
          <w:b w:val="0"/>
          <w:bCs/>
          <w:lang w:val="en-US"/>
        </w:rPr>
        <w:t>C</w:t>
      </w:r>
      <w:r w:rsidRPr="008F33AA">
        <w:rPr>
          <w:b w:val="0"/>
          <w:bCs/>
          <w:lang w:val="en-US"/>
        </w:rPr>
        <w:t xml:space="preserve"> NMR (150 MHz) spectrum of megapolipeptin Ic (</w:t>
      </w:r>
      <w:r w:rsidR="00D63CD8">
        <w:rPr>
          <w:rFonts w:ascii="Times New Roman Bold" w:hAnsi="Times New Roman Bold" w:cs="Times New Roman Bold"/>
          <w:lang w:val="en-US"/>
        </w:rPr>
        <w:t>3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78"/>
    </w:p>
    <w:p w14:paraId="6FD88130" w14:textId="77777777" w:rsidR="00F006F2" w:rsidRPr="008F33AA" w:rsidRDefault="00F006F2" w:rsidP="00F006F2">
      <w:pPr>
        <w:rPr>
          <w:lang w:val="en-US"/>
        </w:rPr>
      </w:pPr>
    </w:p>
    <w:p w14:paraId="5FE10C64" w14:textId="1B276A67" w:rsidR="00F006F2" w:rsidRDefault="00266544" w:rsidP="00F006F2">
      <w:pPr>
        <w:spacing w:after="0" w:line="240" w:lineRule="auto"/>
        <w:jc w:val="both"/>
        <w:rPr>
          <w:rFonts w:ascii="Times New Roman" w:hAnsi="Times New Roman" w:cs="Times New Roman"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5870B2D" wp14:editId="3A46021F">
                <wp:simplePos x="0" y="0"/>
                <wp:positionH relativeFrom="column">
                  <wp:posOffset>0</wp:posOffset>
                </wp:positionH>
                <wp:positionV relativeFrom="paragraph">
                  <wp:posOffset>2343331</wp:posOffset>
                </wp:positionV>
                <wp:extent cx="792480" cy="295910"/>
                <wp:effectExtent l="0" t="0" r="0" b="0"/>
                <wp:wrapNone/>
                <wp:docPr id="1598223536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FDFBDA3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15870B2D" id="_x0000_s1032" type="#_x0000_t202" style="position:absolute;left:0;text-align:left;margin-left:0;margin-top:184.5pt;width:62.4pt;height:23.3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" filled="f" stroked="f" strokeweight=".5pt">
                <v:textbox>
                  <w:txbxContent>
                    <w:p w14:paraId="4FDFBDA3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C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NMR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6AE4EEF" wp14:editId="6E81D296">
                <wp:simplePos x="0" y="0"/>
                <wp:positionH relativeFrom="column">
                  <wp:posOffset>15240</wp:posOffset>
                </wp:positionH>
                <wp:positionV relativeFrom="paragraph">
                  <wp:posOffset>1288596</wp:posOffset>
                </wp:positionV>
                <wp:extent cx="792480" cy="295910"/>
                <wp:effectExtent l="0" t="0" r="0" b="0"/>
                <wp:wrapNone/>
                <wp:docPr id="878257556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9092BBC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46AE4EEF" id="_x0000_s1033" type="#_x0000_t202" style="position:absolute;left:0;text-align:left;margin-left:1.2pt;margin-top:101.45pt;width:62.4pt;height:23.3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" filled="f" stroked="f" strokeweight=".5pt">
                <v:textbox>
                  <w:txbxContent>
                    <w:p w14:paraId="59092BBC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9664E99" wp14:editId="52299F59">
                <wp:simplePos x="0" y="0"/>
                <wp:positionH relativeFrom="column">
                  <wp:posOffset>11430</wp:posOffset>
                </wp:positionH>
                <wp:positionV relativeFrom="paragraph">
                  <wp:posOffset>274320</wp:posOffset>
                </wp:positionV>
                <wp:extent cx="792480" cy="295910"/>
                <wp:effectExtent l="0" t="0" r="0" b="0"/>
                <wp:wrapNone/>
                <wp:docPr id="1253241060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1E0682C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DEPT 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69664E99" id="_x0000_s1034" type="#_x0000_t202" style="position:absolute;left:0;text-align:left;margin-left:.9pt;margin-top:21.6pt;width:62.4pt;height:23.3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" filled="f" stroked="f" strokeweight=".5pt">
                <v:textbox>
                  <w:txbxContent>
                    <w:p w14:paraId="41E0682C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 w:rsidR="00F006F2">
        <w:rPr>
          <w:rFonts w:ascii="Times New Roman" w:hAnsi="Times New Roman"/>
          <w:noProof/>
          <w:lang w:val="en-US"/>
        </w:rPr>
        <w:drawing>
          <wp:inline distT="0" distB="0" distL="0" distR="0" wp14:anchorId="2FE4A882" wp14:editId="083750C3">
            <wp:extent cx="5274310" cy="3744595"/>
            <wp:effectExtent l="0" t="0" r="8890" b="14605"/>
            <wp:docPr id="1069670969" name="图片 10696709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A53F34" w14:textId="04A73897" w:rsidR="00F006F2" w:rsidRPr="008F33AA" w:rsidRDefault="00F006F2" w:rsidP="00F006F2">
      <w:pPr>
        <w:pStyle w:val="2"/>
        <w:rPr>
          <w:lang w:val="en-US"/>
        </w:rPr>
      </w:pPr>
      <w:bookmarkStart w:id="79" w:name="_Toc198304896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18</w:t>
      </w:r>
      <w:r>
        <w:rPr>
          <w:rFonts w:eastAsia="宋体" w:cs="Times New Roman Regular"/>
          <w:lang w:val="en-US"/>
        </w:rPr>
        <w:t xml:space="preserve">. </w:t>
      </w:r>
      <w:r w:rsidRPr="008F33AA">
        <w:rPr>
          <w:rFonts w:hint="eastAsia"/>
          <w:b w:val="0"/>
          <w:bCs/>
          <w:lang w:val="en-US"/>
        </w:rPr>
        <w:t>DEPT</w:t>
      </w:r>
      <w:r w:rsidR="002104B7" w:rsidRPr="00394B50">
        <w:rPr>
          <w:b w:val="0"/>
          <w:lang w:val="en-US"/>
        </w:rPr>
        <w:t xml:space="preserve"> 90 and DEPT 135 spectra</w:t>
      </w:r>
      <w:r w:rsidRPr="008F33AA">
        <w:rPr>
          <w:b w:val="0"/>
          <w:bCs/>
          <w:lang w:val="en-US"/>
        </w:rPr>
        <w:t xml:space="preserve"> of megapolipeptin Ic (</w:t>
      </w:r>
      <w:r w:rsidR="00D63CD8">
        <w:rPr>
          <w:rFonts w:ascii="Times New Roman Bold" w:hAnsi="Times New Roman Bold" w:cs="Times New Roman Bold"/>
          <w:lang w:val="en-US"/>
        </w:rPr>
        <w:t>3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79"/>
    </w:p>
    <w:p w14:paraId="797696C9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026424BA" wp14:editId="56E19F8D">
            <wp:extent cx="5274310" cy="3700780"/>
            <wp:effectExtent l="0" t="0" r="8890" b="7620"/>
            <wp:docPr id="1658501216" name="图片 16585012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/>
                    <pic:cNvPicPr>
                      <a:picLocks noChangeAspect="1"/>
                    </pic:cNvPicPr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0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83A89C" w14:textId="3EFAEAA0" w:rsidR="00F006F2" w:rsidRPr="008F33AA" w:rsidRDefault="00F006F2" w:rsidP="00F006F2">
      <w:pPr>
        <w:pStyle w:val="2"/>
        <w:rPr>
          <w:b w:val="0"/>
          <w:bCs/>
          <w:vertAlign w:val="subscript"/>
          <w:lang w:val="en-US"/>
        </w:rPr>
      </w:pPr>
      <w:bookmarkStart w:id="80" w:name="_Toc198304897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19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HSQC</w:t>
      </w:r>
      <w:r w:rsidRPr="008F33AA">
        <w:rPr>
          <w:b w:val="0"/>
          <w:bCs/>
          <w:lang w:val="en-US"/>
        </w:rPr>
        <w:t xml:space="preserve"> spectrum of megapolipeptin Ic (</w:t>
      </w:r>
      <w:r w:rsidR="00D63CD8">
        <w:rPr>
          <w:rFonts w:ascii="Times New Roman Bold" w:hAnsi="Times New Roman Bold" w:cs="Times New Roman Bold"/>
          <w:lang w:val="en-US"/>
        </w:rPr>
        <w:t>3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80"/>
    </w:p>
    <w:p w14:paraId="36E851CC" w14:textId="77777777" w:rsidR="00F006F2" w:rsidRPr="008F33AA" w:rsidRDefault="00F006F2" w:rsidP="00F006F2">
      <w:pPr>
        <w:rPr>
          <w:lang w:val="en-US"/>
        </w:rPr>
      </w:pPr>
    </w:p>
    <w:p w14:paraId="0996D2E2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0" distR="0" wp14:anchorId="28B2D5F8" wp14:editId="6FC74B3B">
            <wp:extent cx="5274310" cy="3700145"/>
            <wp:effectExtent l="0" t="0" r="8890" b="8255"/>
            <wp:docPr id="910672943" name="图片 9106729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图片 25"/>
                    <pic:cNvPicPr>
                      <a:picLocks noChangeAspect="1"/>
                    </pic:cNvPicPr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0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24DE6C" w14:textId="301A83C5" w:rsidR="00F006F2" w:rsidRPr="008F33AA" w:rsidRDefault="00F006F2" w:rsidP="00F006F2">
      <w:pPr>
        <w:pStyle w:val="2"/>
        <w:rPr>
          <w:b w:val="0"/>
          <w:bCs/>
          <w:lang w:val="en-US"/>
        </w:rPr>
      </w:pPr>
      <w:bookmarkStart w:id="81" w:name="_Toc198304898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20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b w:val="0"/>
          <w:bCs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 xml:space="preserve"> COSY</w:t>
      </w:r>
      <w:r w:rsidRPr="008F33AA">
        <w:rPr>
          <w:b w:val="0"/>
          <w:bCs/>
          <w:lang w:val="en-US"/>
        </w:rPr>
        <w:t xml:space="preserve"> spectrum of megapolipeptin Ic (</w:t>
      </w:r>
      <w:r w:rsidR="00D63CD8">
        <w:rPr>
          <w:rFonts w:ascii="Times New Roman Bold" w:hAnsi="Times New Roman Bold" w:cs="Times New Roman Bold"/>
          <w:lang w:val="en-US"/>
        </w:rPr>
        <w:t>3</w:t>
      </w:r>
      <w:r w:rsidRPr="008F33AA">
        <w:rPr>
          <w:b w:val="0"/>
          <w:bCs/>
          <w:lang w:val="en-US"/>
        </w:rPr>
        <w:t xml:space="preserve">) </w:t>
      </w:r>
      <w:r w:rsidRPr="008F33AA">
        <w:rPr>
          <w:rFonts w:hint="eastAsia"/>
          <w:b w:val="0"/>
          <w:bCs/>
          <w:lang w:val="en-US"/>
        </w:rPr>
        <w:t>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81"/>
    </w:p>
    <w:p w14:paraId="7375C985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4B9E02DB" wp14:editId="07E05F1B">
            <wp:extent cx="5274310" cy="3725545"/>
            <wp:effectExtent l="0" t="0" r="8890" b="8255"/>
            <wp:docPr id="956839819" name="图片 9568398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/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25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C0EFED" w14:textId="6390FBF3" w:rsidR="00F006F2" w:rsidRPr="008F33AA" w:rsidRDefault="00F006F2" w:rsidP="00F006F2">
      <w:pPr>
        <w:pStyle w:val="2"/>
        <w:rPr>
          <w:lang w:val="en-US"/>
        </w:rPr>
      </w:pPr>
      <w:bookmarkStart w:id="82" w:name="_Toc198304899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21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MBC</w:t>
      </w:r>
      <w:r w:rsidRPr="008F33AA">
        <w:rPr>
          <w:b w:val="0"/>
          <w:bCs/>
          <w:lang w:val="en-US"/>
        </w:rPr>
        <w:t xml:space="preserve"> spectrum of megapolipeptin Ic (</w:t>
      </w:r>
      <w:r w:rsidR="00D63CD8">
        <w:rPr>
          <w:rFonts w:ascii="Times New Roman Bold" w:hAnsi="Times New Roman Bold" w:cs="Times New Roman Bold"/>
          <w:lang w:val="en-US"/>
        </w:rPr>
        <w:t>3</w:t>
      </w:r>
      <w:r w:rsidRPr="008F33AA">
        <w:rPr>
          <w:b w:val="0"/>
          <w:bCs/>
          <w:lang w:val="en-US"/>
        </w:rPr>
        <w:t xml:space="preserve">) </w:t>
      </w:r>
      <w:r w:rsidRPr="008F33AA">
        <w:rPr>
          <w:rFonts w:hint="eastAsia"/>
          <w:b w:val="0"/>
          <w:bCs/>
          <w:lang w:val="en-US"/>
        </w:rPr>
        <w:t>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82"/>
    </w:p>
    <w:p w14:paraId="6CC10D45" w14:textId="77777777" w:rsidR="00F006F2" w:rsidRPr="008F33AA" w:rsidRDefault="00F006F2" w:rsidP="00F006F2">
      <w:pPr>
        <w:pStyle w:val="SI-fig-cap"/>
        <w:spacing w:after="0"/>
        <w:jc w:val="both"/>
        <w:rPr>
          <w:b/>
          <w:sz w:val="20"/>
          <w:szCs w:val="20"/>
          <w:lang w:val="en-US"/>
        </w:rPr>
      </w:pPr>
    </w:p>
    <w:p w14:paraId="4526F66B" w14:textId="095D53A6" w:rsidR="00F006F2" w:rsidRPr="000509FF" w:rsidRDefault="00F006F2" w:rsidP="00F006F2">
      <w:pPr>
        <w:spacing w:after="0" w:line="240" w:lineRule="auto"/>
        <w:jc w:val="both"/>
        <w:rPr>
          <w:rFonts w:ascii="Times New Roman" w:eastAsia="CIDFont+F3" w:hAnsi="Times New Roman"/>
          <w:lang w:val="en-US"/>
        </w:rPr>
      </w:pPr>
    </w:p>
    <w:p w14:paraId="6DCBB5C8" w14:textId="744BE11D" w:rsidR="00B002BF" w:rsidRDefault="00B002BF" w:rsidP="00F006F2">
      <w:pPr>
        <w:spacing w:after="0" w:line="240" w:lineRule="auto"/>
        <w:jc w:val="both"/>
        <w:rPr>
          <w:rFonts w:ascii="Times New Roman" w:eastAsia="CIDFont+F3" w:hAnsi="Times New Roman"/>
        </w:rPr>
      </w:pPr>
      <w:r w:rsidRPr="00B002BF">
        <w:rPr>
          <w:rFonts w:ascii="Times New Roman" w:eastAsia="CIDFont+F3" w:hAnsi="Times New Roman"/>
          <w:noProof/>
          <w:lang w:val="en-US"/>
        </w:rPr>
        <w:lastRenderedPageBreak/>
        <w:drawing>
          <wp:inline distT="0" distB="0" distL="0" distR="0" wp14:anchorId="1E080555" wp14:editId="6DF8E373">
            <wp:extent cx="5120640" cy="3708857"/>
            <wp:effectExtent l="0" t="0" r="0" b="0"/>
            <wp:docPr id="129474149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4741496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131702" cy="37168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C84582" w14:textId="721CA91B" w:rsidR="00F006F2" w:rsidRPr="008F33AA" w:rsidRDefault="00F006F2" w:rsidP="00F006F2">
      <w:pPr>
        <w:pStyle w:val="2"/>
        <w:rPr>
          <w:b w:val="0"/>
          <w:bCs/>
          <w:lang w:val="en-US"/>
        </w:rPr>
      </w:pPr>
      <w:bookmarkStart w:id="83" w:name="_Toc198304900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22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 NMR (500 MHz) spectrum of megapolipeptin Id (</w:t>
      </w:r>
      <w:r w:rsidR="00D63CD8">
        <w:rPr>
          <w:rFonts w:ascii="Times New Roman Bold" w:hAnsi="Times New Roman Bold" w:cs="Times New Roman Bold"/>
          <w:lang w:val="en-US"/>
        </w:rPr>
        <w:t>4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83"/>
    </w:p>
    <w:p w14:paraId="581F4F83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12CE9590" wp14:editId="1A4C75FA">
            <wp:extent cx="5274310" cy="3770630"/>
            <wp:effectExtent l="0" t="0" r="8890" b="13970"/>
            <wp:docPr id="1548220607" name="图片 15482206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8"/>
                    <pic:cNvPicPr>
                      <a:picLocks noChangeAspect="1"/>
                    </pic:cNvPicPr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70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3A32C7" w14:textId="6C0B4AD3" w:rsidR="00F006F2" w:rsidRPr="008F33AA" w:rsidRDefault="00F006F2" w:rsidP="00F006F2">
      <w:pPr>
        <w:pStyle w:val="2"/>
        <w:rPr>
          <w:b w:val="0"/>
          <w:bCs/>
          <w:vertAlign w:val="subscript"/>
          <w:lang w:val="en-US"/>
        </w:rPr>
      </w:pPr>
      <w:bookmarkStart w:id="84" w:name="_Toc198304901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23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vertAlign w:val="superscript"/>
          <w:lang w:val="en-US"/>
        </w:rPr>
        <w:t>13</w:t>
      </w:r>
      <w:r w:rsidRPr="008F33AA">
        <w:rPr>
          <w:rFonts w:hint="eastAsia"/>
          <w:b w:val="0"/>
          <w:bCs/>
          <w:lang w:val="en-US"/>
        </w:rPr>
        <w:t>C</w:t>
      </w:r>
      <w:r w:rsidRPr="008F33AA">
        <w:rPr>
          <w:b w:val="0"/>
          <w:bCs/>
          <w:lang w:val="en-US"/>
        </w:rPr>
        <w:t xml:space="preserve"> NMR (125 MHz) spectrum of megapolipeptin Id (</w:t>
      </w:r>
      <w:r w:rsidR="00D63CD8">
        <w:rPr>
          <w:rFonts w:ascii="Times New Roman Bold" w:hAnsi="Times New Roman Bold" w:cs="Times New Roman Bold"/>
          <w:lang w:val="en-US"/>
        </w:rPr>
        <w:t>4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84"/>
    </w:p>
    <w:p w14:paraId="07BAD323" w14:textId="77777777" w:rsidR="00F006F2" w:rsidRPr="008F33AA" w:rsidRDefault="00F006F2" w:rsidP="00F006F2">
      <w:pPr>
        <w:rPr>
          <w:lang w:val="en-US"/>
        </w:rPr>
      </w:pPr>
    </w:p>
    <w:p w14:paraId="2542AD33" w14:textId="0E2201EB" w:rsidR="00F006F2" w:rsidRDefault="00266544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12CB0603" wp14:editId="73576B02">
                <wp:simplePos x="0" y="0"/>
                <wp:positionH relativeFrom="column">
                  <wp:posOffset>11430</wp:posOffset>
                </wp:positionH>
                <wp:positionV relativeFrom="paragraph">
                  <wp:posOffset>1430655</wp:posOffset>
                </wp:positionV>
                <wp:extent cx="792480" cy="295910"/>
                <wp:effectExtent l="0" t="0" r="0" b="0"/>
                <wp:wrapNone/>
                <wp:docPr id="514622081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F750DF6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DEPT 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12CB0603" id="_x0000_s1035" type="#_x0000_t202" style="position:absolute;left:0;text-align:left;margin-left:.9pt;margin-top:112.65pt;width:62.4pt;height:23.3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" filled="f" stroked="f" strokeweight=".5pt">
                <v:textbox>
                  <w:txbxContent>
                    <w:p w14:paraId="2F750DF6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00C7D756" wp14:editId="2830CDE4">
                <wp:simplePos x="0" y="0"/>
                <wp:positionH relativeFrom="column">
                  <wp:posOffset>15240</wp:posOffset>
                </wp:positionH>
                <wp:positionV relativeFrom="paragraph">
                  <wp:posOffset>399415</wp:posOffset>
                </wp:positionV>
                <wp:extent cx="792480" cy="295910"/>
                <wp:effectExtent l="0" t="0" r="0" b="0"/>
                <wp:wrapNone/>
                <wp:docPr id="1852641876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D447922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00C7D756" id="_x0000_s1036" type="#_x0000_t202" style="position:absolute;left:0;text-align:left;margin-left:1.2pt;margin-top:31.45pt;width:62.4pt;height:23.3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" filled="f" stroked="f" strokeweight=".5pt">
                <v:textbox>
                  <w:txbxContent>
                    <w:p w14:paraId="3D447922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4E243F7C" wp14:editId="189506C1">
                <wp:simplePos x="0" y="0"/>
                <wp:positionH relativeFrom="column">
                  <wp:posOffset>-181</wp:posOffset>
                </wp:positionH>
                <wp:positionV relativeFrom="paragraph">
                  <wp:posOffset>2499269</wp:posOffset>
                </wp:positionV>
                <wp:extent cx="792480" cy="295910"/>
                <wp:effectExtent l="0" t="0" r="0" b="0"/>
                <wp:wrapNone/>
                <wp:docPr id="1815697911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A71CAE8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4E243F7C" id="_x0000_s1037" type="#_x0000_t202" style="position:absolute;left:0;text-align:left;margin-left:0;margin-top:196.8pt;width:62.4pt;height:23.3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" filled="f" stroked="f" strokeweight=".5pt">
                <v:textbox>
                  <w:txbxContent>
                    <w:p w14:paraId="0A71CAE8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C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NMR</w:t>
                      </w:r>
                    </w:p>
                  </w:txbxContent>
                </v:textbox>
              </v:shape>
            </w:pict>
          </mc:Fallback>
        </mc:AlternateContent>
      </w:r>
      <w:r w:rsidR="00F006F2">
        <w:rPr>
          <w:rFonts w:ascii="Times New Roman" w:hAnsi="Times New Roman"/>
          <w:noProof/>
          <w:lang w:val="en-US"/>
        </w:rPr>
        <w:drawing>
          <wp:inline distT="0" distB="0" distL="0" distR="0" wp14:anchorId="0256C84C" wp14:editId="4EA610F5">
            <wp:extent cx="5274310" cy="3820795"/>
            <wp:effectExtent l="0" t="0" r="8890" b="14605"/>
            <wp:docPr id="327409394" name="图片 3274093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/>
                    <pic:cNvPicPr>
                      <a:picLocks noChangeAspect="1"/>
                    </pic:cNvPicPr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20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FB3BF2" w14:textId="08BC1131" w:rsidR="00F006F2" w:rsidRPr="008F33AA" w:rsidRDefault="00F006F2" w:rsidP="00F006F2">
      <w:pPr>
        <w:pStyle w:val="2"/>
        <w:rPr>
          <w:bCs/>
          <w:lang w:val="en-US"/>
        </w:rPr>
      </w:pPr>
      <w:bookmarkStart w:id="85" w:name="_Toc198304902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24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b w:val="0"/>
          <w:bCs/>
          <w:lang w:val="en-US"/>
        </w:rPr>
        <w:t xml:space="preserve"> DEPT</w:t>
      </w:r>
      <w:r w:rsidR="00AC6490" w:rsidRPr="00394B50">
        <w:rPr>
          <w:b w:val="0"/>
          <w:lang w:val="en-US"/>
        </w:rPr>
        <w:t xml:space="preserve"> 90 and DEPT 135 spectra</w:t>
      </w:r>
      <w:r w:rsidR="00AC6490" w:rsidRPr="008F33AA" w:rsidDel="00AC6490">
        <w:rPr>
          <w:b w:val="0"/>
          <w:bCs/>
          <w:lang w:val="en-US"/>
        </w:rPr>
        <w:t xml:space="preserve"> </w:t>
      </w:r>
      <w:r w:rsidRPr="008F33AA">
        <w:rPr>
          <w:b w:val="0"/>
          <w:bCs/>
          <w:lang w:val="en-US"/>
        </w:rPr>
        <w:t>of megapolipeptin Id (</w:t>
      </w:r>
      <w:r w:rsidR="00D63CD8">
        <w:rPr>
          <w:rFonts w:ascii="Times New Roman Bold" w:hAnsi="Times New Roman Bold" w:cs="Times New Roman Bold"/>
          <w:lang w:val="en-US"/>
        </w:rPr>
        <w:t>4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85"/>
    </w:p>
    <w:p w14:paraId="06377228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267E3B3D" wp14:editId="53B3498F">
            <wp:extent cx="5274310" cy="3719195"/>
            <wp:effectExtent l="0" t="0" r="8890" b="14605"/>
            <wp:docPr id="600267440" name="图片 6002674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片 30"/>
                    <pic:cNvPicPr>
                      <a:picLocks noChangeAspect="1"/>
                    </pic:cNvPicPr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9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2327B3" w14:textId="79B891FD" w:rsidR="00F006F2" w:rsidRPr="008F33AA" w:rsidRDefault="00F006F2" w:rsidP="00F006F2">
      <w:pPr>
        <w:pStyle w:val="2"/>
        <w:rPr>
          <w:b w:val="0"/>
          <w:bCs/>
          <w:vertAlign w:val="subscript"/>
          <w:lang w:val="en-US"/>
        </w:rPr>
      </w:pPr>
      <w:bookmarkStart w:id="86" w:name="_Toc198304903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25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HSQC</w:t>
      </w:r>
      <w:r w:rsidRPr="008F33AA">
        <w:rPr>
          <w:b w:val="0"/>
          <w:bCs/>
          <w:lang w:val="en-US"/>
        </w:rPr>
        <w:t xml:space="preserve"> spectrum of megapolipeptin Id (</w:t>
      </w:r>
      <w:r w:rsidR="00D63CD8">
        <w:rPr>
          <w:rFonts w:ascii="Times New Roman Bold" w:hAnsi="Times New Roman Bold" w:cs="Times New Roman Bold"/>
          <w:lang w:val="en-US"/>
        </w:rPr>
        <w:t>4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86"/>
    </w:p>
    <w:p w14:paraId="17B6B63A" w14:textId="77777777" w:rsidR="00F006F2" w:rsidRPr="008F33AA" w:rsidRDefault="00F006F2" w:rsidP="00F006F2">
      <w:pPr>
        <w:rPr>
          <w:lang w:val="en-US"/>
        </w:rPr>
      </w:pPr>
    </w:p>
    <w:p w14:paraId="57798B63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0" distR="0" wp14:anchorId="2019C7D8" wp14:editId="18147B98">
            <wp:extent cx="5274310" cy="3717290"/>
            <wp:effectExtent l="0" t="0" r="8890" b="16510"/>
            <wp:docPr id="440357519" name="图片 4403575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图片 31"/>
                    <pic:cNvPicPr>
                      <a:picLocks noChangeAspect="1"/>
                    </pic:cNvPicPr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7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E53745" w14:textId="10FEA631" w:rsidR="00F006F2" w:rsidRPr="008F33AA" w:rsidRDefault="00F006F2" w:rsidP="00F006F2">
      <w:pPr>
        <w:pStyle w:val="2"/>
        <w:rPr>
          <w:bCs/>
          <w:lang w:val="en-US"/>
        </w:rPr>
      </w:pPr>
      <w:bookmarkStart w:id="87" w:name="_Toc198304904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D63CD8">
        <w:rPr>
          <w:lang w:val="en-US"/>
        </w:rPr>
        <w:t>26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 xml:space="preserve"> COSY</w:t>
      </w:r>
      <w:r w:rsidRPr="008F33AA">
        <w:rPr>
          <w:b w:val="0"/>
          <w:bCs/>
          <w:lang w:val="en-US"/>
        </w:rPr>
        <w:t xml:space="preserve"> spectrum of megapolipeptin Id (</w:t>
      </w:r>
      <w:r w:rsidR="00D63CD8">
        <w:rPr>
          <w:rFonts w:ascii="Times New Roman Bold" w:hAnsi="Times New Roman Bold" w:cs="Times New Roman Bold"/>
          <w:lang w:val="en-US"/>
        </w:rPr>
        <w:t>4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87"/>
    </w:p>
    <w:p w14:paraId="308637E5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64D62CB1" wp14:editId="077D5E2B">
            <wp:extent cx="5274310" cy="3715385"/>
            <wp:effectExtent l="0" t="0" r="8890" b="18415"/>
            <wp:docPr id="1355039162" name="图片 13550391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图片 32"/>
                    <pic:cNvPicPr>
                      <a:picLocks noChangeAspect="1"/>
                    </pic:cNvPicPr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5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1B2056" w14:textId="7DB7D519" w:rsidR="00F006F2" w:rsidRPr="008F33AA" w:rsidRDefault="00F006F2" w:rsidP="00F006F2">
      <w:pPr>
        <w:pStyle w:val="2"/>
        <w:rPr>
          <w:lang w:val="en-US"/>
        </w:rPr>
      </w:pPr>
      <w:bookmarkStart w:id="88" w:name="_Toc198304905"/>
      <w:r w:rsidRPr="00F95299">
        <w:rPr>
          <w:lang w:val="en-US"/>
        </w:rPr>
        <w:t>S</w:t>
      </w:r>
      <w:r w:rsidRPr="00F95299">
        <w:rPr>
          <w:rFonts w:hint="eastAsia"/>
          <w:lang w:val="en-US"/>
        </w:rPr>
        <w:t>upp</w:t>
      </w:r>
      <w:r w:rsidRPr="00F95299">
        <w:rPr>
          <w:lang w:val="en-US"/>
        </w:rPr>
        <w:t xml:space="preserve">lementary Fig </w:t>
      </w:r>
      <w:r w:rsidR="00D63CD8">
        <w:rPr>
          <w:lang w:val="en-US"/>
        </w:rPr>
        <w:t>27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b w:val="0"/>
          <w:bCs/>
          <w:lang w:val="en-US"/>
        </w:rPr>
        <w:t xml:space="preserve"> 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MBC</w:t>
      </w:r>
      <w:r w:rsidRPr="008F33AA">
        <w:rPr>
          <w:b w:val="0"/>
          <w:bCs/>
          <w:lang w:val="en-US"/>
        </w:rPr>
        <w:t xml:space="preserve"> spectrum of megapolipeptin Id (</w:t>
      </w:r>
      <w:r w:rsidR="00D63CD8">
        <w:rPr>
          <w:rFonts w:ascii="Times New Roman Bold" w:hAnsi="Times New Roman Bold" w:cs="Times New Roman Bold"/>
          <w:lang w:val="en-US"/>
        </w:rPr>
        <w:t>4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88"/>
    </w:p>
    <w:p w14:paraId="33B45C68" w14:textId="77777777" w:rsidR="00F006F2" w:rsidRPr="008F33AA" w:rsidRDefault="00F006F2" w:rsidP="00F006F2">
      <w:pPr>
        <w:spacing w:after="0" w:line="240" w:lineRule="auto"/>
        <w:jc w:val="both"/>
        <w:rPr>
          <w:rFonts w:ascii="Times New Roman" w:eastAsia="CIDFont+F3" w:hAnsi="Times New Roman"/>
          <w:lang w:val="en-US"/>
        </w:rPr>
      </w:pPr>
    </w:p>
    <w:p w14:paraId="2949E177" w14:textId="420995D2" w:rsidR="00F006F2" w:rsidRPr="000509FF" w:rsidRDefault="00F006F2" w:rsidP="00F006F2">
      <w:pPr>
        <w:spacing w:after="0" w:line="240" w:lineRule="auto"/>
        <w:jc w:val="both"/>
        <w:rPr>
          <w:rFonts w:ascii="Times New Roman" w:eastAsia="CIDFont+F3" w:hAnsi="Times New Roman"/>
          <w:lang w:val="en-US"/>
        </w:rPr>
      </w:pPr>
    </w:p>
    <w:p w14:paraId="7AD36E21" w14:textId="737283B8" w:rsidR="00B002BF" w:rsidRDefault="00B002BF" w:rsidP="00F006F2">
      <w:pPr>
        <w:spacing w:after="0" w:line="240" w:lineRule="auto"/>
        <w:jc w:val="both"/>
        <w:rPr>
          <w:rFonts w:ascii="Times New Roman" w:eastAsia="CIDFont+F3" w:hAnsi="Times New Roman"/>
        </w:rPr>
      </w:pPr>
      <w:r w:rsidRPr="00B002BF">
        <w:rPr>
          <w:rFonts w:ascii="Times New Roman" w:eastAsia="CIDFont+F3" w:hAnsi="Times New Roman"/>
          <w:noProof/>
          <w:lang w:val="en-US"/>
        </w:rPr>
        <w:lastRenderedPageBreak/>
        <w:drawing>
          <wp:inline distT="0" distB="0" distL="0" distR="0" wp14:anchorId="0B34275A" wp14:editId="7000FAC6">
            <wp:extent cx="5200153" cy="3800256"/>
            <wp:effectExtent l="0" t="0" r="0" b="0"/>
            <wp:docPr id="208432225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4322254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203186" cy="38024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5B6A59" w14:textId="6C3945EC" w:rsidR="00F006F2" w:rsidRPr="008F33AA" w:rsidRDefault="00F006F2" w:rsidP="00F006F2">
      <w:pPr>
        <w:pStyle w:val="2"/>
        <w:rPr>
          <w:bCs/>
          <w:lang w:val="en-US"/>
        </w:rPr>
      </w:pPr>
      <w:bookmarkStart w:id="89" w:name="_Toc198304906"/>
      <w:r w:rsidRPr="00F95299">
        <w:rPr>
          <w:lang w:val="en-US"/>
        </w:rPr>
        <w:t>S</w:t>
      </w:r>
      <w:r w:rsidRPr="00F95299">
        <w:rPr>
          <w:rFonts w:hint="eastAsia"/>
          <w:lang w:val="en-US"/>
        </w:rPr>
        <w:t>upp</w:t>
      </w:r>
      <w:r w:rsidRPr="00F95299">
        <w:rPr>
          <w:lang w:val="en-US"/>
        </w:rPr>
        <w:t xml:space="preserve">lementary Fig </w:t>
      </w:r>
      <w:r w:rsidR="00D63CD8">
        <w:rPr>
          <w:lang w:val="en-US"/>
        </w:rPr>
        <w:t>28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b w:val="0"/>
          <w:bCs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 xml:space="preserve">H NMR (500 MHz) spectrum of megapolipeptin </w:t>
      </w:r>
      <w:r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F33AA">
        <w:rPr>
          <w:b w:val="0"/>
          <w:bCs/>
          <w:lang w:val="en-US"/>
        </w:rPr>
        <w:t>a (</w:t>
      </w:r>
      <w:r w:rsidR="00D63CD8">
        <w:rPr>
          <w:rFonts w:ascii="Times New Roman Bold" w:hAnsi="Times New Roman Bold" w:cs="Times New Roman Bold"/>
          <w:lang w:val="en-US"/>
        </w:rPr>
        <w:t>5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89"/>
    </w:p>
    <w:p w14:paraId="580BA32F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66549DC7" wp14:editId="5735BB0D">
            <wp:extent cx="5274310" cy="3753485"/>
            <wp:effectExtent l="0" t="0" r="8890" b="5715"/>
            <wp:docPr id="724396798" name="图片 7243967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图片 34"/>
                    <pic:cNvPicPr>
                      <a:picLocks noChangeAspect="1"/>
                    </pic:cNvPicPr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53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802D85" w14:textId="19B40841" w:rsidR="00F006F2" w:rsidRPr="008F33AA" w:rsidRDefault="00F006F2" w:rsidP="00F006F2">
      <w:pPr>
        <w:pStyle w:val="2"/>
        <w:rPr>
          <w:lang w:val="en-US"/>
        </w:rPr>
      </w:pPr>
      <w:bookmarkStart w:id="90" w:name="_Toc198304907"/>
      <w:r w:rsidRPr="00F95299">
        <w:rPr>
          <w:lang w:val="en-US"/>
        </w:rPr>
        <w:t>S</w:t>
      </w:r>
      <w:r w:rsidRPr="00F95299">
        <w:rPr>
          <w:rFonts w:hint="eastAsia"/>
          <w:lang w:val="en-US"/>
        </w:rPr>
        <w:t>upp</w:t>
      </w:r>
      <w:r w:rsidRPr="00F95299">
        <w:rPr>
          <w:lang w:val="en-US"/>
        </w:rPr>
        <w:t xml:space="preserve">lementary Fig </w:t>
      </w:r>
      <w:r w:rsidR="00D63CD8">
        <w:rPr>
          <w:lang w:val="en-US"/>
        </w:rPr>
        <w:t>29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vertAlign w:val="superscript"/>
          <w:lang w:val="en-US"/>
        </w:rPr>
        <w:t>13</w:t>
      </w:r>
      <w:r w:rsidRPr="008F33AA">
        <w:rPr>
          <w:rFonts w:hint="eastAsia"/>
          <w:b w:val="0"/>
          <w:bCs/>
          <w:lang w:val="en-US"/>
        </w:rPr>
        <w:t>C</w:t>
      </w:r>
      <w:r w:rsidRPr="008F33AA">
        <w:rPr>
          <w:b w:val="0"/>
          <w:bCs/>
          <w:lang w:val="en-US"/>
        </w:rPr>
        <w:t xml:space="preserve"> NMR (125 MHz) spectrum of megapolipeptin </w:t>
      </w:r>
      <w:r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F33AA">
        <w:rPr>
          <w:b w:val="0"/>
          <w:bCs/>
          <w:lang w:val="en-US"/>
        </w:rPr>
        <w:t>a (</w:t>
      </w:r>
      <w:r w:rsidR="00D63CD8">
        <w:rPr>
          <w:rFonts w:ascii="Times New Roman Bold" w:hAnsi="Times New Roman Bold" w:cs="Times New Roman Bold"/>
          <w:lang w:val="en-US"/>
        </w:rPr>
        <w:t>5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90"/>
    </w:p>
    <w:p w14:paraId="3D5F334A" w14:textId="77777777" w:rsidR="00F006F2" w:rsidRPr="008F33AA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  <w:lang w:val="en-US"/>
        </w:rPr>
      </w:pPr>
    </w:p>
    <w:p w14:paraId="083F6DE9" w14:textId="1AEFAC8A" w:rsidR="00F006F2" w:rsidRDefault="00266544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1432D9D8" wp14:editId="1AB26594">
                <wp:simplePos x="0" y="0"/>
                <wp:positionH relativeFrom="column">
                  <wp:posOffset>-6350</wp:posOffset>
                </wp:positionH>
                <wp:positionV relativeFrom="paragraph">
                  <wp:posOffset>1447800</wp:posOffset>
                </wp:positionV>
                <wp:extent cx="792480" cy="295910"/>
                <wp:effectExtent l="0" t="0" r="0" b="0"/>
                <wp:wrapNone/>
                <wp:docPr id="1462948132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8688ACC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DEPT 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1432D9D8" id="_x0000_s1038" type="#_x0000_t202" style="position:absolute;left:0;text-align:left;margin-left:-.5pt;margin-top:114pt;width:62.4pt;height:23.3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" filled="f" stroked="f" strokeweight=".5pt">
                <v:textbox>
                  <w:txbxContent>
                    <w:p w14:paraId="78688ACC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7B458068" wp14:editId="7D2BF712">
                <wp:simplePos x="0" y="0"/>
                <wp:positionH relativeFrom="column">
                  <wp:posOffset>-2540</wp:posOffset>
                </wp:positionH>
                <wp:positionV relativeFrom="paragraph">
                  <wp:posOffset>416560</wp:posOffset>
                </wp:positionV>
                <wp:extent cx="792480" cy="295910"/>
                <wp:effectExtent l="0" t="0" r="0" b="0"/>
                <wp:wrapNone/>
                <wp:docPr id="1175606319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6C88C7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7B458068" id="_x0000_s1039" type="#_x0000_t202" style="position:absolute;left:0;text-align:left;margin-left:-.2pt;margin-top:32.8pt;width:62.4pt;height:23.3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" filled="f" stroked="f" strokeweight=".5pt">
                <v:textbox>
                  <w:txbxContent>
                    <w:p w14:paraId="206C88C7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4A76C54C" wp14:editId="69BFC66B">
                <wp:simplePos x="0" y="0"/>
                <wp:positionH relativeFrom="column">
                  <wp:posOffset>-17599</wp:posOffset>
                </wp:positionH>
                <wp:positionV relativeFrom="paragraph">
                  <wp:posOffset>2515870</wp:posOffset>
                </wp:positionV>
                <wp:extent cx="792480" cy="295910"/>
                <wp:effectExtent l="0" t="0" r="0" b="0"/>
                <wp:wrapNone/>
                <wp:docPr id="1978781417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B1860C6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4A76C54C" id="_x0000_s1040" type="#_x0000_t202" style="position:absolute;left:0;text-align:left;margin-left:-1.4pt;margin-top:198.1pt;width:62.4pt;height:23.3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" filled="f" stroked="f" strokeweight=".5pt">
                <v:textbox>
                  <w:txbxContent>
                    <w:p w14:paraId="5B1860C6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C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NMR</w:t>
                      </w:r>
                    </w:p>
                  </w:txbxContent>
                </v:textbox>
              </v:shape>
            </w:pict>
          </mc:Fallback>
        </mc:AlternateContent>
      </w:r>
      <w:r w:rsidR="00F006F2">
        <w:rPr>
          <w:rFonts w:ascii="Times New Roman" w:hAnsi="Times New Roman"/>
          <w:noProof/>
          <w:lang w:val="en-US"/>
        </w:rPr>
        <w:drawing>
          <wp:inline distT="0" distB="0" distL="0" distR="0" wp14:anchorId="4355C0CF" wp14:editId="177C2640">
            <wp:extent cx="5274310" cy="3793490"/>
            <wp:effectExtent l="0" t="0" r="8890" b="16510"/>
            <wp:docPr id="1981304171" name="图片 19813041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图片 35"/>
                    <pic:cNvPicPr>
                      <a:picLocks noChangeAspect="1"/>
                    </pic:cNvPicPr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93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6836D3" w14:textId="44246C75" w:rsidR="00F006F2" w:rsidRPr="008F33AA" w:rsidRDefault="00F006F2" w:rsidP="00F006F2">
      <w:pPr>
        <w:pStyle w:val="2"/>
        <w:rPr>
          <w:lang w:val="en-US"/>
        </w:rPr>
      </w:pPr>
      <w:bookmarkStart w:id="91" w:name="_Toc198304908"/>
      <w:r w:rsidRPr="00F95299">
        <w:rPr>
          <w:lang w:val="en-US"/>
        </w:rPr>
        <w:t>S</w:t>
      </w:r>
      <w:r w:rsidRPr="00F95299">
        <w:rPr>
          <w:rFonts w:hint="eastAsia"/>
          <w:lang w:val="en-US"/>
        </w:rPr>
        <w:t>upp</w:t>
      </w:r>
      <w:r w:rsidRPr="00F95299">
        <w:rPr>
          <w:lang w:val="en-US"/>
        </w:rPr>
        <w:t xml:space="preserve">lementary Fig </w:t>
      </w:r>
      <w:r w:rsidR="00D63CD8">
        <w:rPr>
          <w:lang w:val="en-US"/>
        </w:rPr>
        <w:t>30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DEPT</w:t>
      </w:r>
      <w:r w:rsidRPr="008F33AA">
        <w:rPr>
          <w:b w:val="0"/>
          <w:bCs/>
          <w:lang w:val="en-US"/>
        </w:rPr>
        <w:t xml:space="preserve"> </w:t>
      </w:r>
      <w:r w:rsidR="00AC6490" w:rsidRPr="00394B50">
        <w:rPr>
          <w:b w:val="0"/>
          <w:lang w:val="en-US"/>
        </w:rPr>
        <w:t>90 and DEPT 135 spectra</w:t>
      </w:r>
      <w:r w:rsidRPr="008F33AA">
        <w:rPr>
          <w:b w:val="0"/>
          <w:bCs/>
          <w:lang w:val="en-US"/>
        </w:rPr>
        <w:t xml:space="preserve"> of megapolipeptin </w:t>
      </w:r>
      <w:r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F33AA">
        <w:rPr>
          <w:b w:val="0"/>
          <w:bCs/>
          <w:lang w:val="en-US"/>
        </w:rPr>
        <w:t>a (</w:t>
      </w:r>
      <w:r w:rsidR="00D63CD8">
        <w:rPr>
          <w:rFonts w:ascii="Times New Roman Bold" w:hAnsi="Times New Roman Bold" w:cs="Times New Roman Bold"/>
          <w:lang w:val="en-US"/>
        </w:rPr>
        <w:t>5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91"/>
    </w:p>
    <w:p w14:paraId="2D0BF274" w14:textId="77777777" w:rsidR="00F006F2" w:rsidRDefault="00F006F2" w:rsidP="00F006F2">
      <w:pPr>
        <w:pStyle w:val="SI-fig-cap"/>
        <w:spacing w:after="0"/>
        <w:jc w:val="both"/>
        <w:rPr>
          <w:b/>
          <w:sz w:val="20"/>
          <w:szCs w:val="20"/>
        </w:rPr>
      </w:pPr>
      <w:r>
        <w:rPr>
          <w:b/>
          <w:noProof/>
          <w:sz w:val="20"/>
          <w:szCs w:val="20"/>
          <w:lang w:val="en-US"/>
        </w:rPr>
        <w:drawing>
          <wp:inline distT="0" distB="0" distL="0" distR="0" wp14:anchorId="674F1548" wp14:editId="5FF0539B">
            <wp:extent cx="5274310" cy="3705225"/>
            <wp:effectExtent l="0" t="0" r="8890" b="3175"/>
            <wp:docPr id="2144856399" name="图片 21448563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图片 36"/>
                    <pic:cNvPicPr>
                      <a:picLocks noChangeAspect="1"/>
                    </pic:cNvPicPr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5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610FA7" w14:textId="23DAEF15" w:rsidR="00F006F2" w:rsidRPr="008F33AA" w:rsidRDefault="00F006F2" w:rsidP="00F006F2">
      <w:pPr>
        <w:pStyle w:val="2"/>
        <w:rPr>
          <w:bCs/>
          <w:lang w:val="en-US"/>
        </w:rPr>
      </w:pPr>
      <w:bookmarkStart w:id="92" w:name="_Toc198304909"/>
      <w:r w:rsidRPr="00F95299">
        <w:rPr>
          <w:lang w:val="en-US"/>
        </w:rPr>
        <w:t>S</w:t>
      </w:r>
      <w:r w:rsidRPr="00F95299">
        <w:rPr>
          <w:rFonts w:hint="eastAsia"/>
          <w:lang w:val="en-US"/>
        </w:rPr>
        <w:t>upp</w:t>
      </w:r>
      <w:r w:rsidRPr="00F95299">
        <w:rPr>
          <w:lang w:val="en-US"/>
        </w:rPr>
        <w:t xml:space="preserve">lementary Fig </w:t>
      </w:r>
      <w:r w:rsidR="00D63CD8">
        <w:rPr>
          <w:lang w:val="en-US"/>
        </w:rPr>
        <w:t>31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HSQC</w:t>
      </w:r>
      <w:r w:rsidRPr="008F33AA">
        <w:rPr>
          <w:b w:val="0"/>
          <w:bCs/>
          <w:lang w:val="en-US"/>
        </w:rPr>
        <w:t xml:space="preserve"> spectrum of megapolipeptin </w:t>
      </w:r>
      <w:r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F33AA">
        <w:rPr>
          <w:b w:val="0"/>
          <w:bCs/>
          <w:lang w:val="en-US"/>
        </w:rPr>
        <w:t>a (</w:t>
      </w:r>
      <w:r w:rsidR="00D63CD8">
        <w:rPr>
          <w:rFonts w:ascii="Times New Roman Bold" w:hAnsi="Times New Roman Bold" w:cs="Times New Roman Bold"/>
          <w:lang w:val="en-US"/>
        </w:rPr>
        <w:t>5</w:t>
      </w:r>
      <w:r w:rsidRPr="008F33AA">
        <w:rPr>
          <w:b w:val="0"/>
          <w:bCs/>
          <w:lang w:val="en-US"/>
        </w:rPr>
        <w:t xml:space="preserve">) </w:t>
      </w:r>
      <w:r w:rsidRPr="008F33AA">
        <w:rPr>
          <w:rFonts w:hint="eastAsia"/>
          <w:b w:val="0"/>
          <w:bCs/>
          <w:lang w:val="en-US"/>
        </w:rPr>
        <w:t>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92"/>
    </w:p>
    <w:p w14:paraId="2CA24665" w14:textId="77777777" w:rsidR="00F006F2" w:rsidRPr="008F33AA" w:rsidRDefault="00F006F2" w:rsidP="00F006F2">
      <w:pPr>
        <w:pStyle w:val="SI-fig-cap"/>
        <w:spacing w:after="0"/>
        <w:jc w:val="both"/>
        <w:rPr>
          <w:b/>
          <w:sz w:val="20"/>
          <w:szCs w:val="20"/>
          <w:lang w:val="en-US"/>
        </w:rPr>
      </w:pPr>
    </w:p>
    <w:p w14:paraId="68736A87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0" distR="0" wp14:anchorId="21C44318" wp14:editId="014EA4C6">
            <wp:extent cx="5274310" cy="3693795"/>
            <wp:effectExtent l="0" t="0" r="8890" b="14605"/>
            <wp:docPr id="1068213356" name="图片 10682133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图片 37"/>
                    <pic:cNvPicPr>
                      <a:picLocks noChangeAspect="1"/>
                    </pic:cNvPicPr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3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CAB514" w14:textId="2987910C" w:rsidR="00F006F2" w:rsidRPr="008F33AA" w:rsidRDefault="00F006F2" w:rsidP="00F006F2">
      <w:pPr>
        <w:pStyle w:val="2"/>
        <w:rPr>
          <w:lang w:val="en-US"/>
        </w:rPr>
      </w:pPr>
      <w:bookmarkStart w:id="93" w:name="_Toc198304910"/>
      <w:r w:rsidRPr="00F95299">
        <w:rPr>
          <w:lang w:val="en-US"/>
        </w:rPr>
        <w:t>S</w:t>
      </w:r>
      <w:r w:rsidRPr="00F95299">
        <w:rPr>
          <w:rFonts w:hint="eastAsia"/>
          <w:lang w:val="en-US"/>
        </w:rPr>
        <w:t>upp</w:t>
      </w:r>
      <w:r w:rsidRPr="00F95299">
        <w:rPr>
          <w:lang w:val="en-US"/>
        </w:rPr>
        <w:t xml:space="preserve">lementary Fig </w:t>
      </w:r>
      <w:r w:rsidR="00D63CD8">
        <w:rPr>
          <w:lang w:val="en-US"/>
        </w:rPr>
        <w:t>32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 xml:space="preserve"> COSY</w:t>
      </w:r>
      <w:r w:rsidRPr="008F33AA">
        <w:rPr>
          <w:b w:val="0"/>
          <w:bCs/>
          <w:lang w:val="en-US"/>
        </w:rPr>
        <w:t xml:space="preserve"> spectrum of megapolipeptin </w:t>
      </w:r>
      <w:r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F33AA">
        <w:rPr>
          <w:b w:val="0"/>
          <w:bCs/>
          <w:lang w:val="en-US"/>
        </w:rPr>
        <w:t>a (</w:t>
      </w:r>
      <w:r w:rsidR="00D63CD8">
        <w:rPr>
          <w:rFonts w:ascii="Times New Roman Bold" w:hAnsi="Times New Roman Bold" w:cs="Times New Roman Bold"/>
          <w:lang w:val="en-US"/>
        </w:rPr>
        <w:t>5</w:t>
      </w:r>
      <w:r w:rsidRPr="008F33AA">
        <w:rPr>
          <w:b w:val="0"/>
          <w:bCs/>
          <w:lang w:val="en-US"/>
        </w:rPr>
        <w:t xml:space="preserve">) </w:t>
      </w:r>
      <w:r w:rsidRPr="008F33AA">
        <w:rPr>
          <w:rFonts w:hint="eastAsia"/>
          <w:b w:val="0"/>
          <w:bCs/>
          <w:lang w:val="en-US"/>
        </w:rPr>
        <w:t>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93"/>
    </w:p>
    <w:p w14:paraId="319199A8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4113E41F" wp14:editId="332348D6">
            <wp:extent cx="5274310" cy="3723640"/>
            <wp:effectExtent l="0" t="0" r="8890" b="10160"/>
            <wp:docPr id="1352427864" name="图片 13524278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图片 38"/>
                    <pic:cNvPicPr>
                      <a:picLocks noChangeAspect="1"/>
                    </pic:cNvPicPr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23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09042" w14:textId="47721FE8" w:rsidR="00F006F2" w:rsidRPr="008F33AA" w:rsidRDefault="00F006F2" w:rsidP="00F006F2">
      <w:pPr>
        <w:pStyle w:val="2"/>
        <w:rPr>
          <w:lang w:val="en-US"/>
        </w:rPr>
      </w:pPr>
      <w:bookmarkStart w:id="94" w:name="_Toc198304911"/>
      <w:r w:rsidRPr="00F95299">
        <w:rPr>
          <w:lang w:val="en-US"/>
        </w:rPr>
        <w:t>S</w:t>
      </w:r>
      <w:r w:rsidRPr="00F95299">
        <w:rPr>
          <w:rFonts w:hint="eastAsia"/>
          <w:lang w:val="en-US"/>
        </w:rPr>
        <w:t>upp</w:t>
      </w:r>
      <w:r w:rsidRPr="00F95299">
        <w:rPr>
          <w:lang w:val="en-US"/>
        </w:rPr>
        <w:t xml:space="preserve">lementary Fig </w:t>
      </w:r>
      <w:r w:rsidR="00D63CD8">
        <w:rPr>
          <w:lang w:val="en-US"/>
        </w:rPr>
        <w:t>33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MBC</w:t>
      </w:r>
      <w:r w:rsidRPr="008F33AA">
        <w:rPr>
          <w:b w:val="0"/>
          <w:bCs/>
          <w:lang w:val="en-US"/>
        </w:rPr>
        <w:t xml:space="preserve"> spectrum of megapolipeptin </w:t>
      </w:r>
      <w:r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F33AA">
        <w:rPr>
          <w:b w:val="0"/>
          <w:bCs/>
          <w:lang w:val="en-US"/>
        </w:rPr>
        <w:t>a (</w:t>
      </w:r>
      <w:r w:rsidR="00D63CD8">
        <w:rPr>
          <w:rFonts w:ascii="Times New Roman Bold" w:hAnsi="Times New Roman Bold" w:cs="Times New Roman Bold"/>
          <w:lang w:val="en-US"/>
        </w:rPr>
        <w:t>5</w:t>
      </w:r>
      <w:r w:rsidRPr="008F33AA">
        <w:rPr>
          <w:b w:val="0"/>
          <w:bCs/>
          <w:lang w:val="en-US"/>
        </w:rPr>
        <w:t xml:space="preserve">) </w:t>
      </w:r>
      <w:r w:rsidRPr="008F33AA">
        <w:rPr>
          <w:rFonts w:hint="eastAsia"/>
          <w:b w:val="0"/>
          <w:bCs/>
          <w:lang w:val="en-US"/>
        </w:rPr>
        <w:t>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94"/>
    </w:p>
    <w:p w14:paraId="702BEAEA" w14:textId="5A6439FB" w:rsidR="00F006F2" w:rsidRDefault="00F006F2">
      <w:pPr>
        <w:spacing w:after="0" w:line="240" w:lineRule="auto"/>
        <w:rPr>
          <w:rFonts w:ascii="Times New Roman" w:hAnsi="Times New Roman" w:cs="Times New Roman"/>
          <w:bCs/>
          <w:lang w:val="en-US"/>
        </w:rPr>
      </w:pPr>
      <w:r>
        <w:rPr>
          <w:rFonts w:ascii="Times New Roman" w:hAnsi="Times New Roman" w:cs="Times New Roman"/>
          <w:bCs/>
          <w:lang w:val="en-US"/>
        </w:rPr>
        <w:br w:type="page"/>
      </w:r>
    </w:p>
    <w:p w14:paraId="10A71E7C" w14:textId="76ADE37B" w:rsidR="00766472" w:rsidRDefault="00B1615B" w:rsidP="00766472">
      <w:pPr>
        <w:spacing w:after="0" w:line="240" w:lineRule="auto"/>
        <w:jc w:val="center"/>
        <w:rPr>
          <w:rStyle w:val="20"/>
          <w:rFonts w:ascii="Times New Roman" w:hAnsi="Times New Roman" w:cs="Times New Roman"/>
          <w:b w:val="0"/>
          <w:bCs/>
          <w:lang w:val="en-US"/>
        </w:rPr>
      </w:pPr>
      <w:r>
        <w:rPr>
          <w:rFonts w:ascii="Times New Roman" w:eastAsia="黑体" w:hAnsi="Times New Roman" w:cs="Times New Roman" w:hint="eastAsia"/>
          <w:bCs/>
          <w:noProof/>
          <w:lang w:val="en-US"/>
        </w:rPr>
        <w:lastRenderedPageBreak/>
        <w:drawing>
          <wp:inline distT="0" distB="0" distL="0" distR="0" wp14:anchorId="07FCCAEA" wp14:editId="54C4ABE4">
            <wp:extent cx="5274310" cy="2050415"/>
            <wp:effectExtent l="0" t="0" r="0" b="0"/>
            <wp:docPr id="60223097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2230975" name="图片 602230975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50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493377" w14:textId="6403C21B" w:rsidR="00766472" w:rsidRPr="00ED1696" w:rsidRDefault="00766472" w:rsidP="00766472">
      <w:pPr>
        <w:spacing w:after="0" w:line="24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  <w:bookmarkStart w:id="95" w:name="_Toc198304912"/>
      <w:r w:rsidRPr="00F31C75">
        <w:rPr>
          <w:rStyle w:val="20"/>
          <w:rFonts w:ascii="Times New Roman" w:hAnsi="Times New Roman" w:cs="Times New Roman"/>
          <w:sz w:val="20"/>
          <w:szCs w:val="20"/>
          <w:lang w:val="en-US"/>
        </w:rPr>
        <w:t xml:space="preserve">Supplementary Fig </w:t>
      </w:r>
      <w:r w:rsidR="00D63CD8" w:rsidRPr="00F31C75">
        <w:rPr>
          <w:rStyle w:val="20"/>
          <w:rFonts w:ascii="Times New Roman" w:hAnsi="Times New Roman" w:cs="Times New Roman"/>
          <w:sz w:val="20"/>
          <w:szCs w:val="20"/>
          <w:lang w:val="en-US"/>
        </w:rPr>
        <w:t>34</w:t>
      </w:r>
      <w:r w:rsidRPr="00F31C75">
        <w:rPr>
          <w:rStyle w:val="20"/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The truncated HR-ESI-MS spectra of Marfey’s hydrolysis reaction of megapolipeptins I</w:t>
      </w:r>
      <w:r w:rsidR="00B1615B"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b</w:t>
      </w:r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 xml:space="preserve"> (</w:t>
      </w:r>
      <w:r w:rsidR="00B1615B" w:rsidRPr="009F690D">
        <w:rPr>
          <w:rStyle w:val="20"/>
          <w:rFonts w:ascii="Times New Roman" w:hAnsi="Times New Roman" w:cs="Times New Roman"/>
          <w:sz w:val="20"/>
          <w:szCs w:val="20"/>
          <w:lang w:val="en-US"/>
        </w:rPr>
        <w:t>2</w:t>
      </w:r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), Ic (</w:t>
      </w:r>
      <w:r w:rsidR="00B1615B" w:rsidRPr="009F690D">
        <w:rPr>
          <w:rStyle w:val="20"/>
          <w:rFonts w:ascii="Times New Roman" w:hAnsi="Times New Roman" w:cs="Times New Roman"/>
          <w:sz w:val="20"/>
          <w:szCs w:val="20"/>
          <w:lang w:val="en-US"/>
        </w:rPr>
        <w:t>3</w:t>
      </w:r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 xml:space="preserve">), and </w:t>
      </w:r>
      <w:r w:rsidR="0040387B" w:rsidRPr="00527076">
        <w:rPr>
          <w:rStyle w:val="20"/>
          <w:rFonts w:ascii="Times New Roman" w:hAnsi="Times New Roman" w:cs="Times New Roman"/>
          <w:b w:val="0"/>
          <w:bCs/>
          <w:sz w:val="15"/>
          <w:szCs w:val="15"/>
          <w:lang w:val="en-US"/>
        </w:rPr>
        <w:t>L</w:t>
      </w:r>
      <w:r w:rsidR="0040387B"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-</w:t>
      </w:r>
      <w:r w:rsidR="0040387B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 xml:space="preserve"> </w:t>
      </w:r>
      <w:r w:rsidR="0040387B"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/</w:t>
      </w:r>
      <w:r w:rsidR="0040387B" w:rsidRPr="00527076">
        <w:rPr>
          <w:rStyle w:val="20"/>
          <w:rFonts w:ascii="Times New Roman" w:hAnsi="Times New Roman" w:cs="Times New Roman"/>
          <w:b w:val="0"/>
          <w:bCs/>
          <w:sz w:val="15"/>
          <w:szCs w:val="15"/>
          <w:lang w:val="en-US"/>
        </w:rPr>
        <w:t>D</w:t>
      </w:r>
      <w:r w:rsidR="0040387B"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-</w:t>
      </w:r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standard amino acids.</w:t>
      </w:r>
      <w:bookmarkEnd w:id="95"/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 xml:space="preserve"> </w:t>
      </w:r>
      <w:r w:rsidRPr="00ED1696">
        <w:rPr>
          <w:rFonts w:ascii="Times New Roman" w:hAnsi="Times New Roman" w:cs="Times New Roman"/>
          <w:bCs/>
          <w:sz w:val="20"/>
          <w:szCs w:val="20"/>
          <w:lang w:val="en-US"/>
        </w:rPr>
        <w:t>All hydrolysed chromopeptins and standard amino acids were derivatized by Marfey’s reagent (</w:t>
      </w:r>
      <w:r w:rsidRPr="00ED1696">
        <w:rPr>
          <w:rFonts w:ascii="Times New Roman" w:hAnsi="Times New Roman" w:cs="Times New Roman"/>
          <w:color w:val="000000"/>
          <w:sz w:val="20"/>
          <w:szCs w:val="20"/>
          <w:lang w:val="en-US"/>
        </w:rPr>
        <w:t>N2-(5-Fluoro-2,4-dinitrophenyl)-L-alaninamide</w:t>
      </w:r>
      <w:r w:rsidRPr="00ED1696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, </w:t>
      </w:r>
      <w:r w:rsidR="00C71055" w:rsidRPr="00527076">
        <w:rPr>
          <w:rFonts w:ascii="Times New Roman" w:hAnsi="Times New Roman" w:cs="Times New Roman"/>
          <w:bCs/>
          <w:sz w:val="15"/>
          <w:szCs w:val="15"/>
          <w:lang w:val="en-US"/>
        </w:rPr>
        <w:t>L</w:t>
      </w:r>
      <w:r w:rsidR="00C71055" w:rsidRPr="00C71055">
        <w:rPr>
          <w:rFonts w:ascii="Times New Roman" w:hAnsi="Times New Roman" w:cs="Times New Roman"/>
          <w:bCs/>
          <w:sz w:val="20"/>
          <w:szCs w:val="20"/>
          <w:lang w:val="en-US"/>
        </w:rPr>
        <w:t>-</w:t>
      </w:r>
      <w:r w:rsidRPr="00ED1696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FDAA) for detection by LC-MS. The configurations of amino acids in compounds </w:t>
      </w:r>
      <w:r w:rsidR="00B1615B" w:rsidRPr="00ED1696">
        <w:rPr>
          <w:rFonts w:ascii="Times New Roman" w:hAnsi="Times New Roman" w:cs="Times New Roman"/>
          <w:b/>
          <w:sz w:val="20"/>
          <w:szCs w:val="20"/>
          <w:lang w:val="en-US"/>
        </w:rPr>
        <w:t>2</w:t>
      </w:r>
      <w:r w:rsidRPr="00ED1696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nd </w:t>
      </w:r>
      <w:r w:rsidR="00B1615B" w:rsidRPr="00ED1696">
        <w:rPr>
          <w:rFonts w:ascii="Times New Roman" w:hAnsi="Times New Roman" w:cs="Times New Roman"/>
          <w:b/>
          <w:sz w:val="20"/>
          <w:szCs w:val="20"/>
          <w:lang w:val="en-US"/>
        </w:rPr>
        <w:t>3</w:t>
      </w:r>
      <w:r w:rsidRPr="00ED1696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re indicated by dashed lines and blue characters.</w:t>
      </w:r>
    </w:p>
    <w:p w14:paraId="52113B4F" w14:textId="3CBA0BF1" w:rsidR="00F006F2" w:rsidRDefault="00F006F2">
      <w:pPr>
        <w:spacing w:after="0" w:line="240" w:lineRule="auto"/>
        <w:rPr>
          <w:rFonts w:ascii="Times New Roman" w:hAnsi="Times New Roman" w:cs="Times New Roman"/>
          <w:bCs/>
          <w:lang w:val="en-US"/>
        </w:rPr>
      </w:pPr>
      <w:r>
        <w:rPr>
          <w:rFonts w:ascii="Times New Roman" w:hAnsi="Times New Roman" w:cs="Times New Roman"/>
          <w:bCs/>
          <w:lang w:val="en-US"/>
        </w:rPr>
        <w:br w:type="page"/>
      </w:r>
    </w:p>
    <w:p w14:paraId="27C6ADF6" w14:textId="77777777" w:rsidR="00F006F2" w:rsidRDefault="00F006F2" w:rsidP="00F006F2">
      <w:pPr>
        <w:spacing w:after="0" w:line="240" w:lineRule="auto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114300" distR="114300" wp14:anchorId="55E31702" wp14:editId="03F67FFF">
            <wp:extent cx="5257800" cy="4869815"/>
            <wp:effectExtent l="0" t="0" r="0" b="6985"/>
            <wp:docPr id="954559443" name="图片 954559443" descr="KR-A_B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" name="图片 81" descr="KR-A_B"/>
                    <pic:cNvPicPr>
                      <a:picLocks noChangeAspect="1"/>
                    </pic:cNvPicPr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257800" cy="4869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0C7B4E" w14:textId="69F50B64" w:rsidR="00F006F2" w:rsidRPr="003A5F74" w:rsidRDefault="00F006F2" w:rsidP="00ED1696">
      <w:pPr>
        <w:pStyle w:val="2"/>
        <w:jc w:val="both"/>
        <w:rPr>
          <w:b w:val="0"/>
          <w:bCs/>
          <w:lang w:val="en-US"/>
        </w:rPr>
      </w:pPr>
      <w:bookmarkStart w:id="96" w:name="_Toc198304913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35</w:t>
      </w:r>
      <w:r>
        <w:rPr>
          <w:rFonts w:eastAsia="宋体"/>
          <w:lang w:val="en-US"/>
        </w:rPr>
        <w:t xml:space="preserve">. </w:t>
      </w:r>
      <w:r w:rsidRPr="003A5F74">
        <w:rPr>
          <w:b w:val="0"/>
          <w:bCs/>
          <w:lang w:val="en-US"/>
        </w:rPr>
        <w:t xml:space="preserve">Bioinformatic analysis of the ketoreductase domains for configurational assignments of secondary hydroxyl groups of megapolipeptins, chromopeptins, and chitinimopeptins. </w:t>
      </w:r>
      <w:r w:rsidRPr="002C3680">
        <w:rPr>
          <w:b w:val="0"/>
          <w:bCs/>
          <w:lang w:val="en-US"/>
        </w:rPr>
        <w:t>The sequence alignments of A type KR domain for L configuration of hydroxyl group installation (a) and B type KR domain for D configuration of hydroxyl group installation (b) were shown.</w:t>
      </w:r>
      <w:bookmarkEnd w:id="96"/>
    </w:p>
    <w:p w14:paraId="0CEE577E" w14:textId="77777777" w:rsidR="00F006F2" w:rsidRDefault="00F006F2">
      <w:pPr>
        <w:spacing w:after="0" w:line="240" w:lineRule="auto"/>
        <w:rPr>
          <w:rFonts w:ascii="Times New Roman" w:hAnsi="Times New Roman" w:cs="Times New Roman"/>
          <w:bCs/>
          <w:lang w:val="en-US"/>
        </w:rPr>
      </w:pPr>
    </w:p>
    <w:p w14:paraId="40206866" w14:textId="77777777" w:rsidR="00F006F2" w:rsidRDefault="006C2494" w:rsidP="00F006F2">
      <w:pPr>
        <w:spacing w:after="0" w:line="240" w:lineRule="auto"/>
        <w:jc w:val="center"/>
        <w:rPr>
          <w:rFonts w:ascii="Times New Roman" w:hAnsi="Times New Roman" w:cs="Times New Roman Regular"/>
          <w:sz w:val="20"/>
          <w:szCs w:val="20"/>
          <w:lang w:val="en-US"/>
        </w:rPr>
      </w:pPr>
      <w:r w:rsidRPr="00630EEF">
        <w:rPr>
          <w:rStyle w:val="20"/>
          <w:rFonts w:ascii="Times New Roman" w:hAnsi="Times New Roman" w:cs="Times New Roman"/>
          <w:b w:val="0"/>
          <w:bCs/>
          <w:lang w:val="en-US"/>
        </w:rPr>
        <w:br w:type="page"/>
      </w:r>
      <w:r w:rsidR="00F006F2">
        <w:rPr>
          <w:rFonts w:ascii="Times New Roman" w:hAnsi="Times New Roman" w:cs="Times New Roman Regular" w:hint="eastAsia"/>
          <w:noProof/>
          <w:sz w:val="20"/>
          <w:szCs w:val="20"/>
          <w:lang w:val="en-US"/>
        </w:rPr>
        <w:lastRenderedPageBreak/>
        <w:drawing>
          <wp:inline distT="0" distB="0" distL="0" distR="0" wp14:anchorId="56AE20D8" wp14:editId="712EE199">
            <wp:extent cx="4274818" cy="8244840"/>
            <wp:effectExtent l="0" t="0" r="5715" b="0"/>
            <wp:docPr id="54085552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7704609" name="图片 237704609"/>
                    <pic:cNvPicPr/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79620" cy="82541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51F862" w14:textId="78C2F037" w:rsidR="00F006F2" w:rsidRDefault="00F006F2" w:rsidP="00F006F2">
      <w:pPr>
        <w:pStyle w:val="2"/>
        <w:rPr>
          <w:b w:val="0"/>
          <w:bCs/>
          <w:lang w:val="en-US"/>
        </w:rPr>
      </w:pPr>
      <w:bookmarkStart w:id="97" w:name="_Toc198304914"/>
      <w:r w:rsidRPr="003A5F74">
        <w:rPr>
          <w:lang w:val="en-US"/>
        </w:rPr>
        <w:t xml:space="preserve">Supplementary Fig </w:t>
      </w:r>
      <w:r w:rsidR="00D63CD8">
        <w:rPr>
          <w:lang w:val="en-US"/>
        </w:rPr>
        <w:t>36</w:t>
      </w:r>
      <w:r>
        <w:rPr>
          <w:rFonts w:eastAsia="宋体"/>
          <w:lang w:val="en-US"/>
        </w:rPr>
        <w:t>.</w:t>
      </w:r>
      <w:r w:rsidRPr="008F33AA">
        <w:rPr>
          <w:lang w:val="en-US"/>
        </w:rPr>
        <w:t xml:space="preserve"> </w:t>
      </w:r>
      <w:r w:rsidRPr="003A5F74">
        <w:rPr>
          <w:b w:val="0"/>
          <w:bCs/>
          <w:lang w:val="en-US"/>
        </w:rPr>
        <w:t>HR-ESI-MS spectr</w:t>
      </w:r>
      <w:r>
        <w:rPr>
          <w:b w:val="0"/>
          <w:bCs/>
          <w:lang w:val="en-US"/>
        </w:rPr>
        <w:t xml:space="preserve">a </w:t>
      </w:r>
      <w:r w:rsidRPr="003A5F74">
        <w:rPr>
          <w:b w:val="0"/>
          <w:bCs/>
          <w:lang w:val="en-US"/>
        </w:rPr>
        <w:t xml:space="preserve">of chromopeptins Ia, Ib, </w:t>
      </w:r>
      <w:r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3A5F74">
        <w:rPr>
          <w:b w:val="0"/>
          <w:bCs/>
          <w:lang w:val="en-US"/>
        </w:rPr>
        <w:t xml:space="preserve">a, </w:t>
      </w:r>
      <w:r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3A5F74">
        <w:rPr>
          <w:b w:val="0"/>
          <w:bCs/>
          <w:lang w:val="en-US"/>
        </w:rPr>
        <w:t xml:space="preserve">b, and </w:t>
      </w:r>
      <w:r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3A5F74">
        <w:rPr>
          <w:b w:val="0"/>
          <w:bCs/>
          <w:lang w:val="en-US"/>
        </w:rPr>
        <w:t>c (</w:t>
      </w:r>
      <w:r>
        <w:rPr>
          <w:lang w:val="en-US"/>
        </w:rPr>
        <w:t>6</w:t>
      </w:r>
      <w:r w:rsidRPr="003A5F74">
        <w:rPr>
          <w:b w:val="0"/>
          <w:bCs/>
          <w:lang w:val="en-US"/>
        </w:rPr>
        <w:t>-</w:t>
      </w:r>
      <w:r>
        <w:rPr>
          <w:lang w:val="en-US"/>
        </w:rPr>
        <w:t>10</w:t>
      </w:r>
      <w:r w:rsidRPr="003A5F74">
        <w:rPr>
          <w:b w:val="0"/>
          <w:bCs/>
          <w:lang w:val="en-US"/>
        </w:rPr>
        <w:t>)</w:t>
      </w:r>
      <w:bookmarkEnd w:id="97"/>
    </w:p>
    <w:p w14:paraId="01B28D97" w14:textId="77777777" w:rsidR="00F006F2" w:rsidRPr="00E9202A" w:rsidRDefault="00F006F2" w:rsidP="00F006F2">
      <w:pPr>
        <w:rPr>
          <w:lang w:val="en-US"/>
        </w:rPr>
      </w:pPr>
    </w:p>
    <w:p w14:paraId="139A547B" w14:textId="6995924C" w:rsidR="00BC5D7E" w:rsidRPr="008F33AA" w:rsidRDefault="00BA1300">
      <w:pPr>
        <w:spacing w:after="0" w:line="240" w:lineRule="auto"/>
        <w:jc w:val="both"/>
        <w:rPr>
          <w:rFonts w:ascii="Times New Roman" w:eastAsia="CIDFont+F3" w:hAnsi="Times New Roman"/>
          <w:lang w:val="en-US"/>
        </w:rPr>
      </w:pPr>
      <w:r w:rsidRPr="00BA1300">
        <w:rPr>
          <w:rFonts w:ascii="Times New Roman" w:eastAsia="CIDFont+F3" w:hAnsi="Times New Roman"/>
          <w:noProof/>
          <w:lang w:val="en-US"/>
        </w:rPr>
        <w:lastRenderedPageBreak/>
        <w:drawing>
          <wp:inline distT="0" distB="0" distL="0" distR="0" wp14:anchorId="70CF2828" wp14:editId="5784B240">
            <wp:extent cx="5274310" cy="3762375"/>
            <wp:effectExtent l="0" t="0" r="0" b="0"/>
            <wp:docPr id="36715905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7159050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62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A7B30D" w14:textId="30151D6D" w:rsidR="00BC5D7E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98" w:name="_Toc198304915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37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 NMR (600 MHz) spectrum of</w:t>
      </w:r>
      <w:r w:rsidRPr="008F33AA">
        <w:rPr>
          <w:b w:val="0"/>
          <w:bCs/>
          <w:color w:val="0000FF"/>
          <w:lang w:val="en-US"/>
        </w:rPr>
        <w:t xml:space="preserve"> </w:t>
      </w:r>
      <w:r w:rsidRPr="003A5F74">
        <w:rPr>
          <w:b w:val="0"/>
          <w:bCs/>
          <w:lang w:val="en-US"/>
        </w:rPr>
        <w:t xml:space="preserve">chromopeptin Ia </w:t>
      </w:r>
      <w:r w:rsidRPr="008F33AA">
        <w:rPr>
          <w:b w:val="0"/>
          <w:bCs/>
          <w:lang w:val="en-US"/>
        </w:rPr>
        <w:t>(</w:t>
      </w:r>
      <w:r w:rsidR="00230D14">
        <w:rPr>
          <w:lang w:val="en-US"/>
        </w:rPr>
        <w:t>6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98"/>
    </w:p>
    <w:p w14:paraId="6F8EA3DB" w14:textId="77777777" w:rsidR="00B07CB0" w:rsidRPr="00B07CB0" w:rsidRDefault="00B07CB0" w:rsidP="00B07CB0">
      <w:pPr>
        <w:rPr>
          <w:lang w:val="en-US"/>
        </w:rPr>
      </w:pPr>
    </w:p>
    <w:p w14:paraId="168CAE53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52E5587C" wp14:editId="438075A6">
            <wp:extent cx="5274310" cy="3751580"/>
            <wp:effectExtent l="0" t="0" r="8890" b="7620"/>
            <wp:docPr id="52" name="图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图片 52"/>
                    <pic:cNvPicPr>
                      <a:picLocks noChangeAspect="1"/>
                    </pic:cNvPicPr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51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086D43" w14:textId="1CEE5D28" w:rsidR="00BC5D7E" w:rsidRPr="008F33AA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99" w:name="_Toc198304916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38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vertAlign w:val="superscript"/>
          <w:lang w:val="en-US"/>
        </w:rPr>
        <w:t>13</w:t>
      </w:r>
      <w:r w:rsidRPr="008F33AA">
        <w:rPr>
          <w:rFonts w:hint="eastAsia"/>
          <w:b w:val="0"/>
          <w:bCs/>
          <w:lang w:val="en-US"/>
        </w:rPr>
        <w:t>C</w:t>
      </w:r>
      <w:r w:rsidRPr="008F33AA">
        <w:rPr>
          <w:b w:val="0"/>
          <w:bCs/>
          <w:lang w:val="en-US"/>
        </w:rPr>
        <w:t xml:space="preserve"> NMR (150 MHz) spectrum of </w:t>
      </w:r>
      <w:r w:rsidRPr="003A5F74">
        <w:rPr>
          <w:b w:val="0"/>
          <w:bCs/>
          <w:lang w:val="en-US"/>
        </w:rPr>
        <w:t xml:space="preserve">chromopeptin Ia </w:t>
      </w:r>
      <w:r w:rsidRPr="008F33AA">
        <w:rPr>
          <w:rFonts w:ascii="Times New Roman Bold" w:hAnsi="Times New Roman Bold" w:cs="Times New Roman Bold"/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6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99"/>
    </w:p>
    <w:p w14:paraId="14546548" w14:textId="77777777" w:rsidR="003A5F74" w:rsidRPr="008F33AA" w:rsidRDefault="003A5F74" w:rsidP="003A5F74">
      <w:pPr>
        <w:rPr>
          <w:lang w:val="en-US"/>
        </w:rPr>
      </w:pPr>
    </w:p>
    <w:p w14:paraId="04BE28A4" w14:textId="6EDD6E67" w:rsidR="00BC5D7E" w:rsidRDefault="00266544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6D8C2D16" wp14:editId="0471FE43">
                <wp:simplePos x="0" y="0"/>
                <wp:positionH relativeFrom="column">
                  <wp:posOffset>5715</wp:posOffset>
                </wp:positionH>
                <wp:positionV relativeFrom="paragraph">
                  <wp:posOffset>1382849</wp:posOffset>
                </wp:positionV>
                <wp:extent cx="792480" cy="295910"/>
                <wp:effectExtent l="0" t="0" r="0" b="0"/>
                <wp:wrapNone/>
                <wp:docPr id="3301528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23BD49D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6D8C2D16" id="_x0000_s1041" type="#_x0000_t202" style="position:absolute;left:0;text-align:left;margin-left:.45pt;margin-top:108.9pt;width:62.4pt;height:23.3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" filled="f" stroked="f" strokeweight=".5pt">
                <v:textbox>
                  <w:txbxContent>
                    <w:p w14:paraId="323BD49D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57B084C5" wp14:editId="16CF2F6A">
                <wp:simplePos x="0" y="0"/>
                <wp:positionH relativeFrom="column">
                  <wp:posOffset>2540</wp:posOffset>
                </wp:positionH>
                <wp:positionV relativeFrom="paragraph">
                  <wp:posOffset>315867</wp:posOffset>
                </wp:positionV>
                <wp:extent cx="792480" cy="295910"/>
                <wp:effectExtent l="0" t="0" r="0" b="0"/>
                <wp:wrapNone/>
                <wp:docPr id="272357960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BDE15C6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DEPT 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57B084C5" id="_x0000_s1042" type="#_x0000_t202" style="position:absolute;left:0;text-align:left;margin-left:.2pt;margin-top:24.85pt;width:62.4pt;height:23.3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" filled="f" stroked="f" strokeweight=".5pt">
                <v:textbox>
                  <w:txbxContent>
                    <w:p w14:paraId="7BDE15C6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6A62F105" wp14:editId="231F9F8A">
                <wp:simplePos x="0" y="0"/>
                <wp:positionH relativeFrom="column">
                  <wp:posOffset>-8890</wp:posOffset>
                </wp:positionH>
                <wp:positionV relativeFrom="paragraph">
                  <wp:posOffset>2402840</wp:posOffset>
                </wp:positionV>
                <wp:extent cx="792480" cy="295910"/>
                <wp:effectExtent l="0" t="0" r="0" b="0"/>
                <wp:wrapNone/>
                <wp:docPr id="172470627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EECDDE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6A62F105" id="_x0000_s1043" type="#_x0000_t202" style="position:absolute;left:0;text-align:left;margin-left:-.7pt;margin-top:189.2pt;width:62.4pt;height:23.3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" filled="f" stroked="f" strokeweight=".5pt">
                <v:textbox>
                  <w:txbxContent>
                    <w:p w14:paraId="26EECDDE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C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NMR</w:t>
                      </w:r>
                    </w:p>
                  </w:txbxContent>
                </v:textbox>
              </v:shape>
            </w:pict>
          </mc:Fallback>
        </mc:AlternateContent>
      </w:r>
      <w:r w:rsidR="001537BF">
        <w:rPr>
          <w:rFonts w:ascii="Times New Roman" w:hAnsi="Times New Roman"/>
          <w:noProof/>
          <w:lang w:val="en-US"/>
        </w:rPr>
        <w:drawing>
          <wp:inline distT="0" distB="0" distL="0" distR="0" wp14:anchorId="322E2AA9" wp14:editId="5814548A">
            <wp:extent cx="5274310" cy="3792855"/>
            <wp:effectExtent l="0" t="0" r="8890" b="17145"/>
            <wp:docPr id="5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图片 53"/>
                    <pic:cNvPicPr>
                      <a:picLocks noChangeAspect="1"/>
                    </pic:cNvPicPr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92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29D8DF" w14:textId="55785154" w:rsidR="00BC5D7E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00" w:name="_Toc198304917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39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DEPT</w:t>
      </w:r>
      <w:r w:rsidRPr="008F33AA">
        <w:rPr>
          <w:b w:val="0"/>
          <w:bCs/>
          <w:lang w:val="en-US"/>
        </w:rPr>
        <w:t xml:space="preserve"> </w:t>
      </w:r>
      <w:r w:rsidR="00AC6490" w:rsidRPr="00394B50">
        <w:rPr>
          <w:b w:val="0"/>
          <w:lang w:val="en-US"/>
        </w:rPr>
        <w:t>90 and DEPT 135 spectra</w:t>
      </w:r>
      <w:r w:rsidR="00AC6490" w:rsidRPr="008F33AA" w:rsidDel="00AC6490">
        <w:rPr>
          <w:b w:val="0"/>
          <w:bCs/>
          <w:lang w:val="en-US"/>
        </w:rPr>
        <w:t xml:space="preserve"> </w:t>
      </w:r>
      <w:r w:rsidRPr="008F33AA">
        <w:rPr>
          <w:b w:val="0"/>
          <w:bCs/>
          <w:lang w:val="en-US"/>
        </w:rPr>
        <w:t xml:space="preserve">of </w:t>
      </w:r>
      <w:r w:rsidRPr="003A5F74">
        <w:rPr>
          <w:b w:val="0"/>
          <w:bCs/>
          <w:lang w:val="en-US"/>
        </w:rPr>
        <w:t xml:space="preserve">chromopeptin Ia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6</w:t>
      </w:r>
      <w:r w:rsidRPr="008F33AA">
        <w:rPr>
          <w:b w:val="0"/>
          <w:bCs/>
          <w:lang w:val="en-US"/>
        </w:rPr>
        <w:t>)</w:t>
      </w:r>
      <w:r w:rsidRPr="003A5F74">
        <w:rPr>
          <w:b w:val="0"/>
          <w:bCs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00"/>
    </w:p>
    <w:p w14:paraId="7ED6D3B3" w14:textId="77777777" w:rsidR="00B07CB0" w:rsidRPr="00B07CB0" w:rsidRDefault="00B07CB0" w:rsidP="00B07CB0">
      <w:pPr>
        <w:rPr>
          <w:lang w:val="en-US"/>
        </w:rPr>
      </w:pPr>
    </w:p>
    <w:p w14:paraId="7671ACD0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72E34DFA" wp14:editId="15335EB8">
            <wp:extent cx="5274310" cy="3730625"/>
            <wp:effectExtent l="0" t="0" r="8890" b="3175"/>
            <wp:docPr id="54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图片 54"/>
                    <pic:cNvPicPr>
                      <a:picLocks noChangeAspect="1"/>
                    </pic:cNvPicPr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30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FFA48C" w14:textId="0E4283AA" w:rsidR="00BC5D7E" w:rsidRPr="008F33AA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01" w:name="_Toc198304918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40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HSQC</w:t>
      </w:r>
      <w:r w:rsidRPr="008F33AA">
        <w:rPr>
          <w:b w:val="0"/>
          <w:bCs/>
          <w:lang w:val="en-US"/>
        </w:rPr>
        <w:t xml:space="preserve"> spectrum of </w:t>
      </w:r>
      <w:r w:rsidRPr="003A5F74">
        <w:rPr>
          <w:b w:val="0"/>
          <w:bCs/>
          <w:lang w:val="en-US"/>
        </w:rPr>
        <w:t xml:space="preserve">chromopeptin Ia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6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01"/>
    </w:p>
    <w:p w14:paraId="47584170" w14:textId="77777777" w:rsidR="003A5F74" w:rsidRPr="008F33AA" w:rsidRDefault="003A5F74" w:rsidP="003A5F74">
      <w:pPr>
        <w:rPr>
          <w:lang w:val="en-US"/>
        </w:rPr>
      </w:pPr>
    </w:p>
    <w:p w14:paraId="1FD33078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0" distR="0" wp14:anchorId="6EC565B9" wp14:editId="25DC62D8">
            <wp:extent cx="5274310" cy="3700780"/>
            <wp:effectExtent l="0" t="0" r="8890" b="7620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图片 55"/>
                    <pic:cNvPicPr>
                      <a:picLocks noChangeAspect="1"/>
                    </pic:cNvPicPr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0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F740B7" w14:textId="68A745CB" w:rsidR="00BC5D7E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02" w:name="_Toc198304919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41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 xml:space="preserve"> COSY</w:t>
      </w:r>
      <w:r w:rsidRPr="008F33AA">
        <w:rPr>
          <w:b w:val="0"/>
          <w:bCs/>
          <w:lang w:val="en-US"/>
        </w:rPr>
        <w:t xml:space="preserve"> spectrum of </w:t>
      </w:r>
      <w:r w:rsidRPr="003A5F74">
        <w:rPr>
          <w:b w:val="0"/>
          <w:bCs/>
          <w:lang w:val="en-US"/>
        </w:rPr>
        <w:t xml:space="preserve">chromopeptin Ia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6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02"/>
    </w:p>
    <w:p w14:paraId="6BB19977" w14:textId="77777777" w:rsidR="00B07CB0" w:rsidRPr="00B07CB0" w:rsidRDefault="00B07CB0" w:rsidP="00B07CB0">
      <w:pPr>
        <w:rPr>
          <w:lang w:val="en-US"/>
        </w:rPr>
      </w:pPr>
    </w:p>
    <w:p w14:paraId="3F7A6D25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12C8BD08" wp14:editId="3A08971A">
            <wp:extent cx="5274310" cy="3692525"/>
            <wp:effectExtent l="0" t="0" r="8890" b="15875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图片 56"/>
                    <pic:cNvPicPr>
                      <a:picLocks noChangeAspect="1"/>
                    </pic:cNvPicPr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2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B9F4EA" w14:textId="511027C2" w:rsidR="00BC5D7E" w:rsidRPr="008F33AA" w:rsidRDefault="001537BF" w:rsidP="003A5F74">
      <w:pPr>
        <w:pStyle w:val="2"/>
        <w:rPr>
          <w:b w:val="0"/>
          <w:bCs/>
          <w:lang w:val="en-US"/>
        </w:rPr>
      </w:pPr>
      <w:bookmarkStart w:id="103" w:name="_Toc198304920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42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MBC</w:t>
      </w:r>
      <w:r w:rsidRPr="008F33AA">
        <w:rPr>
          <w:b w:val="0"/>
          <w:bCs/>
          <w:lang w:val="en-US"/>
        </w:rPr>
        <w:t xml:space="preserve"> spectrum of </w:t>
      </w:r>
      <w:r w:rsidRPr="003A5F74">
        <w:rPr>
          <w:b w:val="0"/>
          <w:bCs/>
          <w:lang w:val="en-US"/>
        </w:rPr>
        <w:t xml:space="preserve">chromopeptin Ia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6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03"/>
    </w:p>
    <w:p w14:paraId="36F591FF" w14:textId="77777777" w:rsidR="00BC5D7E" w:rsidRPr="008F33AA" w:rsidRDefault="00BC5D7E">
      <w:pPr>
        <w:spacing w:after="0" w:line="240" w:lineRule="auto"/>
        <w:jc w:val="both"/>
        <w:rPr>
          <w:rFonts w:ascii="Times New Roman" w:eastAsia="CIDFont+F3" w:hAnsi="Times New Roman"/>
          <w:lang w:val="en-US"/>
        </w:rPr>
      </w:pPr>
    </w:p>
    <w:p w14:paraId="05EEA713" w14:textId="74FCE35A" w:rsidR="00BC5D7E" w:rsidRDefault="00BA1300">
      <w:pPr>
        <w:spacing w:after="0" w:line="240" w:lineRule="auto"/>
        <w:jc w:val="both"/>
        <w:rPr>
          <w:rFonts w:ascii="Times New Roman" w:eastAsia="CIDFont+F3" w:hAnsi="Times New Roman"/>
        </w:rPr>
      </w:pPr>
      <w:r w:rsidRPr="00BA1300">
        <w:rPr>
          <w:rFonts w:ascii="Times New Roman" w:eastAsia="CIDFont+F3" w:hAnsi="Times New Roman"/>
          <w:noProof/>
          <w:lang w:val="en-US"/>
        </w:rPr>
        <w:lastRenderedPageBreak/>
        <w:drawing>
          <wp:inline distT="0" distB="0" distL="0" distR="0" wp14:anchorId="2F88C7FB" wp14:editId="0D73588A">
            <wp:extent cx="5274310" cy="3733165"/>
            <wp:effectExtent l="0" t="0" r="0" b="635"/>
            <wp:docPr id="100690891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6908919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33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C49A9" w14:textId="5705D5FA" w:rsidR="00BC5D7E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04" w:name="_Toc198304921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43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 NMR (600 MHz) spectrum of</w:t>
      </w:r>
      <w:bookmarkStart w:id="105" w:name="_Hlk171006950"/>
      <w:r w:rsidRPr="008F33AA">
        <w:rPr>
          <w:b w:val="0"/>
          <w:bCs/>
          <w:lang w:val="en-US"/>
        </w:rPr>
        <w:t xml:space="preserve"> </w:t>
      </w:r>
      <w:bookmarkEnd w:id="105"/>
      <w:r w:rsidRPr="003A5F74">
        <w:rPr>
          <w:b w:val="0"/>
          <w:bCs/>
          <w:lang w:val="en-US"/>
        </w:rPr>
        <w:t xml:space="preserve">chromopeptin Ib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7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04"/>
    </w:p>
    <w:p w14:paraId="2C55395D" w14:textId="77777777" w:rsidR="00B07CB0" w:rsidRPr="00B07CB0" w:rsidRDefault="00B07CB0" w:rsidP="00B07CB0">
      <w:pPr>
        <w:rPr>
          <w:lang w:val="en-US"/>
        </w:rPr>
      </w:pPr>
    </w:p>
    <w:p w14:paraId="33F2B65B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41D6DD66" wp14:editId="6AF872C9">
            <wp:extent cx="5274310" cy="3747135"/>
            <wp:effectExtent l="0" t="0" r="8890" b="12065"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图片 58"/>
                    <pic:cNvPicPr>
                      <a:picLocks noChangeAspect="1"/>
                    </pic:cNvPicPr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47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4A925C" w14:textId="41D31F32" w:rsidR="00BC5D7E" w:rsidRPr="008F33AA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06" w:name="_Toc198304922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44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vertAlign w:val="superscript"/>
          <w:lang w:val="en-US"/>
        </w:rPr>
        <w:t>13</w:t>
      </w:r>
      <w:r w:rsidRPr="008F33AA">
        <w:rPr>
          <w:rFonts w:hint="eastAsia"/>
          <w:b w:val="0"/>
          <w:bCs/>
          <w:lang w:val="en-US"/>
        </w:rPr>
        <w:t>C</w:t>
      </w:r>
      <w:r w:rsidRPr="008F33AA">
        <w:rPr>
          <w:b w:val="0"/>
          <w:bCs/>
          <w:lang w:val="en-US"/>
        </w:rPr>
        <w:t xml:space="preserve"> NMR (150 MHz) spectrum of </w:t>
      </w:r>
      <w:r w:rsidRPr="003A5F74">
        <w:rPr>
          <w:b w:val="0"/>
          <w:bCs/>
          <w:lang w:val="en-US"/>
        </w:rPr>
        <w:t xml:space="preserve">chromopeptin Ib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7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06"/>
    </w:p>
    <w:p w14:paraId="24DD89F9" w14:textId="77777777" w:rsidR="003A5F74" w:rsidRPr="008F33AA" w:rsidRDefault="003A5F74" w:rsidP="003A5F74">
      <w:pPr>
        <w:rPr>
          <w:lang w:val="en-US"/>
        </w:rPr>
      </w:pPr>
    </w:p>
    <w:p w14:paraId="6202D1EC" w14:textId="3BC2FF33" w:rsidR="00BC5D7E" w:rsidRDefault="00266544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55291793" wp14:editId="6987D8CD">
                <wp:simplePos x="0" y="0"/>
                <wp:positionH relativeFrom="column">
                  <wp:posOffset>6350</wp:posOffset>
                </wp:positionH>
                <wp:positionV relativeFrom="paragraph">
                  <wp:posOffset>1383121</wp:posOffset>
                </wp:positionV>
                <wp:extent cx="792480" cy="295910"/>
                <wp:effectExtent l="0" t="0" r="0" b="0"/>
                <wp:wrapNone/>
                <wp:docPr id="1706887907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B7522A4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55291793" id="_x0000_s1044" type="#_x0000_t202" style="position:absolute;left:0;text-align:left;margin-left:.5pt;margin-top:108.9pt;width:62.4pt;height:23.3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" filled="f" stroked="f" strokeweight=".5pt">
                <v:textbox>
                  <w:txbxContent>
                    <w:p w14:paraId="2B7522A4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080D86D3" wp14:editId="64D703C2">
                <wp:simplePos x="0" y="0"/>
                <wp:positionH relativeFrom="column">
                  <wp:posOffset>2540</wp:posOffset>
                </wp:positionH>
                <wp:positionV relativeFrom="paragraph">
                  <wp:posOffset>316411</wp:posOffset>
                </wp:positionV>
                <wp:extent cx="792480" cy="295910"/>
                <wp:effectExtent l="0" t="0" r="0" b="0"/>
                <wp:wrapNone/>
                <wp:docPr id="1328601810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F240471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DEPT 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080D86D3" id="_x0000_s1045" type="#_x0000_t202" style="position:absolute;left:0;text-align:left;margin-left:.2pt;margin-top:24.9pt;width:62.4pt;height:23.3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" filled="f" stroked="f" strokeweight=".5pt">
                <v:textbox>
                  <w:txbxContent>
                    <w:p w14:paraId="5F240471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0373C506" wp14:editId="72BDA937">
                <wp:simplePos x="0" y="0"/>
                <wp:positionH relativeFrom="column">
                  <wp:posOffset>-8890</wp:posOffset>
                </wp:positionH>
                <wp:positionV relativeFrom="paragraph">
                  <wp:posOffset>2429510</wp:posOffset>
                </wp:positionV>
                <wp:extent cx="792480" cy="295910"/>
                <wp:effectExtent l="0" t="0" r="0" b="0"/>
                <wp:wrapNone/>
                <wp:docPr id="923410870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9E188FA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0373C506" id="_x0000_s1046" type="#_x0000_t202" style="position:absolute;left:0;text-align:left;margin-left:-.7pt;margin-top:191.3pt;width:62.4pt;height:23.3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" filled="f" stroked="f" strokeweight=".5pt">
                <v:textbox>
                  <w:txbxContent>
                    <w:p w14:paraId="79E188FA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C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NMR</w:t>
                      </w:r>
                    </w:p>
                  </w:txbxContent>
                </v:textbox>
              </v:shape>
            </w:pict>
          </mc:Fallback>
        </mc:AlternateContent>
      </w:r>
      <w:r w:rsidR="001537BF">
        <w:rPr>
          <w:rFonts w:ascii="Times New Roman" w:hAnsi="Times New Roman"/>
          <w:noProof/>
          <w:lang w:val="en-US"/>
        </w:rPr>
        <w:drawing>
          <wp:inline distT="0" distB="0" distL="0" distR="0" wp14:anchorId="585875F7" wp14:editId="7FC2EE1A">
            <wp:extent cx="5274310" cy="3768090"/>
            <wp:effectExtent l="0" t="0" r="8890" b="16510"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图片 59"/>
                    <pic:cNvPicPr>
                      <a:picLocks noChangeAspect="1"/>
                    </pic:cNvPicPr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68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3C467B" w14:textId="25F46468" w:rsidR="00BC5D7E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07" w:name="_Toc198304923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45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DEPT</w:t>
      </w:r>
      <w:r w:rsidR="00AC6490" w:rsidRPr="00394B50">
        <w:rPr>
          <w:b w:val="0"/>
          <w:lang w:val="en-US"/>
        </w:rPr>
        <w:t xml:space="preserve"> 90 and DEPT 135 spectra</w:t>
      </w:r>
      <w:r w:rsidRPr="008F33AA">
        <w:rPr>
          <w:b w:val="0"/>
          <w:bCs/>
          <w:lang w:val="en-US"/>
        </w:rPr>
        <w:t xml:space="preserve"> of </w:t>
      </w:r>
      <w:r w:rsidRPr="003A5F74">
        <w:rPr>
          <w:b w:val="0"/>
          <w:bCs/>
          <w:lang w:val="en-US"/>
        </w:rPr>
        <w:t xml:space="preserve">chromopeptin Ib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7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07"/>
    </w:p>
    <w:p w14:paraId="65581C44" w14:textId="77777777" w:rsidR="00B07CB0" w:rsidRPr="00B07CB0" w:rsidRDefault="00B07CB0" w:rsidP="00B07CB0">
      <w:pPr>
        <w:rPr>
          <w:lang w:val="en-US"/>
        </w:rPr>
      </w:pPr>
    </w:p>
    <w:p w14:paraId="2068A285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5A83D178" wp14:editId="0E07C163">
            <wp:extent cx="5274310" cy="3711575"/>
            <wp:effectExtent l="0" t="0" r="8890" b="22225"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图片 60"/>
                    <pic:cNvPicPr>
                      <a:picLocks noChangeAspect="1"/>
                    </pic:cNvPicPr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1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2F86E1" w14:textId="7C7B8D68" w:rsidR="00BC5D7E" w:rsidRPr="008F33AA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08" w:name="_Toc198304924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46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HSQC</w:t>
      </w:r>
      <w:r w:rsidRPr="008F33AA">
        <w:rPr>
          <w:b w:val="0"/>
          <w:bCs/>
          <w:lang w:val="en-US"/>
        </w:rPr>
        <w:t xml:space="preserve"> spectrum of </w:t>
      </w:r>
      <w:r w:rsidRPr="003A5F74">
        <w:rPr>
          <w:b w:val="0"/>
          <w:bCs/>
          <w:lang w:val="en-US"/>
        </w:rPr>
        <w:t xml:space="preserve">chromopeptin Ib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7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08"/>
    </w:p>
    <w:p w14:paraId="5F565947" w14:textId="77777777" w:rsidR="003A5F74" w:rsidRPr="008F33AA" w:rsidRDefault="003A5F74" w:rsidP="003A5F74">
      <w:pPr>
        <w:rPr>
          <w:lang w:val="en-US"/>
        </w:rPr>
      </w:pPr>
    </w:p>
    <w:p w14:paraId="0EABD615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0" distR="0" wp14:anchorId="5A92AFCE" wp14:editId="486F5E8F">
            <wp:extent cx="5274310" cy="3695700"/>
            <wp:effectExtent l="0" t="0" r="8890" b="12700"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" name="图片 61"/>
                    <pic:cNvPicPr>
                      <a:picLocks noChangeAspect="1"/>
                    </pic:cNvPicPr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5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409C92" w14:textId="097372B9" w:rsidR="00BC5D7E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09" w:name="_Toc198304925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47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 xml:space="preserve"> COSY</w:t>
      </w:r>
      <w:r w:rsidRPr="008F33AA">
        <w:rPr>
          <w:b w:val="0"/>
          <w:bCs/>
          <w:lang w:val="en-US"/>
        </w:rPr>
        <w:t xml:space="preserve"> spectrum of </w:t>
      </w:r>
      <w:r w:rsidRPr="003A5F74">
        <w:rPr>
          <w:b w:val="0"/>
          <w:bCs/>
          <w:lang w:val="en-US"/>
        </w:rPr>
        <w:t xml:space="preserve">chromopeptin Ib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7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09"/>
    </w:p>
    <w:p w14:paraId="67070747" w14:textId="77777777" w:rsidR="00B07CB0" w:rsidRPr="00B07CB0" w:rsidRDefault="00B07CB0" w:rsidP="00B07CB0">
      <w:pPr>
        <w:rPr>
          <w:lang w:val="en-US"/>
        </w:rPr>
      </w:pPr>
    </w:p>
    <w:p w14:paraId="56C38F0A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738B5CED" wp14:editId="4478ED27">
            <wp:extent cx="5274310" cy="3702050"/>
            <wp:effectExtent l="0" t="0" r="8890" b="6350"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图片 62"/>
                    <pic:cNvPicPr>
                      <a:picLocks noChangeAspect="1"/>
                    </pic:cNvPicPr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2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53522B" w14:textId="280E4DD2" w:rsidR="00BC5D7E" w:rsidRPr="008F33AA" w:rsidRDefault="001537BF" w:rsidP="003A5F74">
      <w:pPr>
        <w:pStyle w:val="2"/>
        <w:rPr>
          <w:bCs/>
          <w:lang w:val="en-US"/>
        </w:rPr>
      </w:pPr>
      <w:bookmarkStart w:id="110" w:name="_Toc198304926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48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b w:val="0"/>
          <w:bCs/>
          <w:lang w:val="en-US"/>
        </w:rPr>
        <w:t xml:space="preserve"> 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MBC</w:t>
      </w:r>
      <w:r w:rsidRPr="008F33AA">
        <w:rPr>
          <w:b w:val="0"/>
          <w:bCs/>
          <w:lang w:val="en-US"/>
        </w:rPr>
        <w:t xml:space="preserve"> spectrum of </w:t>
      </w:r>
      <w:r w:rsidRPr="003A5F74">
        <w:rPr>
          <w:b w:val="0"/>
          <w:bCs/>
          <w:lang w:val="en-US"/>
        </w:rPr>
        <w:t xml:space="preserve">chromopeptin Ib </w:t>
      </w:r>
      <w:r w:rsidRPr="008F33AA">
        <w:rPr>
          <w:b w:val="0"/>
          <w:bCs/>
          <w:lang w:val="en-US"/>
        </w:rPr>
        <w:t>(</w:t>
      </w:r>
      <w:r w:rsidR="00230D14" w:rsidRPr="00E3421C">
        <w:rPr>
          <w:rFonts w:ascii="Times New Roman Bold" w:hAnsi="Times New Roman Bold" w:cs="Times New Roman Bold"/>
          <w:lang w:val="en-US"/>
        </w:rPr>
        <w:t>7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10"/>
    </w:p>
    <w:p w14:paraId="428405CD" w14:textId="77777777" w:rsidR="00BC5D7E" w:rsidRPr="008F33AA" w:rsidRDefault="00BC5D7E">
      <w:pPr>
        <w:pStyle w:val="SI-fig-cap"/>
        <w:spacing w:after="0"/>
        <w:jc w:val="both"/>
        <w:rPr>
          <w:b/>
          <w:sz w:val="20"/>
          <w:szCs w:val="20"/>
          <w:lang w:val="en-US"/>
        </w:rPr>
      </w:pPr>
    </w:p>
    <w:p w14:paraId="5DDF5C91" w14:textId="53772207" w:rsidR="00BC5D7E" w:rsidRDefault="00BA1300">
      <w:pPr>
        <w:spacing w:after="0" w:line="240" w:lineRule="auto"/>
        <w:jc w:val="both"/>
        <w:rPr>
          <w:rFonts w:ascii="Times New Roman" w:eastAsia="CIDFont+F3" w:hAnsi="Times New Roman"/>
        </w:rPr>
      </w:pPr>
      <w:r w:rsidRPr="00BA1300">
        <w:rPr>
          <w:rFonts w:ascii="Times New Roman" w:eastAsia="CIDFont+F3" w:hAnsi="Times New Roman"/>
          <w:noProof/>
          <w:lang w:val="en-US"/>
        </w:rPr>
        <w:lastRenderedPageBreak/>
        <w:drawing>
          <wp:inline distT="0" distB="0" distL="0" distR="0" wp14:anchorId="0BA8283F" wp14:editId="7EC0864C">
            <wp:extent cx="5274310" cy="3711575"/>
            <wp:effectExtent l="0" t="0" r="0" b="0"/>
            <wp:docPr id="136647364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6473640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1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F115F" w14:textId="02666ED9" w:rsidR="00BC5D7E" w:rsidRDefault="001537BF" w:rsidP="003A5F74">
      <w:pPr>
        <w:pStyle w:val="2"/>
        <w:rPr>
          <w:b w:val="0"/>
          <w:bCs/>
          <w:szCs w:val="20"/>
          <w:vertAlign w:val="subscript"/>
          <w:lang w:val="en-US"/>
        </w:rPr>
      </w:pPr>
      <w:bookmarkStart w:id="111" w:name="_Toc198304927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49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 NMR (600 MHz) spectrum of</w:t>
      </w:r>
      <w:r w:rsidRPr="008F33AA">
        <w:rPr>
          <w:b w:val="0"/>
          <w:bCs/>
          <w:color w:val="0000FF"/>
          <w:lang w:val="en-US"/>
        </w:rPr>
        <w:t xml:space="preserve"> </w:t>
      </w:r>
      <w:r w:rsidRPr="003A5F74">
        <w:rPr>
          <w:b w:val="0"/>
          <w:bCs/>
          <w:lang w:val="en-US"/>
        </w:rPr>
        <w:t>chromop</w:t>
      </w:r>
      <w:r w:rsidRPr="00B91F26">
        <w:rPr>
          <w:b w:val="0"/>
          <w:bCs/>
          <w:szCs w:val="20"/>
          <w:lang w:val="en-US"/>
        </w:rPr>
        <w:t xml:space="preserve">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B91F26">
        <w:rPr>
          <w:b w:val="0"/>
          <w:bCs/>
          <w:szCs w:val="20"/>
          <w:lang w:val="en-US"/>
        </w:rPr>
        <w:t>a (</w:t>
      </w:r>
      <w:r w:rsidR="00230D14">
        <w:rPr>
          <w:rFonts w:ascii="Times New Roman Bold" w:hAnsi="Times New Roman Bold" w:cs="Times New Roman Bold"/>
          <w:szCs w:val="20"/>
          <w:lang w:val="en-US"/>
        </w:rPr>
        <w:t>8</w:t>
      </w:r>
      <w:r w:rsidRPr="00B91F26">
        <w:rPr>
          <w:b w:val="0"/>
          <w:bCs/>
          <w:szCs w:val="20"/>
          <w:lang w:val="en-US"/>
        </w:rPr>
        <w:t>)</w:t>
      </w:r>
      <w:r w:rsidRPr="00B91F26">
        <w:rPr>
          <w:rFonts w:hint="eastAsia"/>
          <w:b w:val="0"/>
          <w:bCs/>
          <w:szCs w:val="20"/>
          <w:lang w:val="en-US"/>
        </w:rPr>
        <w:t xml:space="preserve"> in DMSO-</w:t>
      </w:r>
      <w:r w:rsidRPr="00B91F26">
        <w:rPr>
          <w:rFonts w:hint="eastAsia"/>
          <w:b w:val="0"/>
          <w:bCs/>
          <w:i/>
          <w:szCs w:val="20"/>
          <w:lang w:val="en-US"/>
        </w:rPr>
        <w:t>d</w:t>
      </w:r>
      <w:r w:rsidRPr="00B91F26">
        <w:rPr>
          <w:rFonts w:hint="eastAsia"/>
          <w:b w:val="0"/>
          <w:bCs/>
          <w:szCs w:val="20"/>
          <w:vertAlign w:val="subscript"/>
          <w:lang w:val="en-US"/>
        </w:rPr>
        <w:t>6</w:t>
      </w:r>
      <w:bookmarkEnd w:id="111"/>
    </w:p>
    <w:p w14:paraId="50B96B66" w14:textId="77777777" w:rsidR="00B07CB0" w:rsidRPr="00B07CB0" w:rsidRDefault="00B07CB0" w:rsidP="00B07CB0">
      <w:pPr>
        <w:rPr>
          <w:lang w:val="en-US"/>
        </w:rPr>
      </w:pPr>
    </w:p>
    <w:p w14:paraId="5A7A5C86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377E567B" wp14:editId="04C87345">
            <wp:extent cx="5274310" cy="3726815"/>
            <wp:effectExtent l="0" t="0" r="8890" b="6985"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图片 64"/>
                    <pic:cNvPicPr>
                      <a:picLocks noChangeAspect="1"/>
                    </pic:cNvPicPr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26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3C79EA" w14:textId="6F8AC502" w:rsidR="00BC5D7E" w:rsidRPr="008F33AA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12" w:name="_Toc198304928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50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vertAlign w:val="superscript"/>
          <w:lang w:val="en-US"/>
        </w:rPr>
        <w:t>13</w:t>
      </w:r>
      <w:r w:rsidRPr="008F33AA">
        <w:rPr>
          <w:rFonts w:hint="eastAsia"/>
          <w:b w:val="0"/>
          <w:bCs/>
          <w:lang w:val="en-US"/>
        </w:rPr>
        <w:t>C</w:t>
      </w:r>
      <w:r w:rsidRPr="008F33AA">
        <w:rPr>
          <w:b w:val="0"/>
          <w:bCs/>
          <w:lang w:val="en-US"/>
        </w:rPr>
        <w:t xml:space="preserve"> NMR (150 MHz) spectrum of </w:t>
      </w:r>
      <w:r w:rsidRPr="003A5F74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3A5F74">
        <w:rPr>
          <w:b w:val="0"/>
          <w:bCs/>
          <w:lang w:val="en-US"/>
        </w:rPr>
        <w:t xml:space="preserve">a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8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12"/>
    </w:p>
    <w:p w14:paraId="621DDBCD" w14:textId="77777777" w:rsidR="003A5F74" w:rsidRPr="008F33AA" w:rsidRDefault="003A5F74" w:rsidP="003A5F74">
      <w:pPr>
        <w:rPr>
          <w:lang w:val="en-US"/>
        </w:rPr>
      </w:pPr>
    </w:p>
    <w:p w14:paraId="2E86207D" w14:textId="726A3664" w:rsidR="00BC5D7E" w:rsidRDefault="00266544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15EFB1AD" wp14:editId="2369853F">
                <wp:simplePos x="0" y="0"/>
                <wp:positionH relativeFrom="column">
                  <wp:posOffset>15240</wp:posOffset>
                </wp:positionH>
                <wp:positionV relativeFrom="paragraph">
                  <wp:posOffset>1390831</wp:posOffset>
                </wp:positionV>
                <wp:extent cx="792480" cy="295910"/>
                <wp:effectExtent l="0" t="0" r="0" b="0"/>
                <wp:wrapNone/>
                <wp:docPr id="1274088742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A703F65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15EFB1AD" id="_x0000_s1047" type="#_x0000_t202" style="position:absolute;left:0;text-align:left;margin-left:1.2pt;margin-top:109.5pt;width:62.4pt;height:23.3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" filled="f" stroked="f" strokeweight=".5pt">
                <v:textbox>
                  <w:txbxContent>
                    <w:p w14:paraId="5A703F65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68145068" wp14:editId="52A2D6AE">
                <wp:simplePos x="0" y="0"/>
                <wp:positionH relativeFrom="column">
                  <wp:posOffset>11430</wp:posOffset>
                </wp:positionH>
                <wp:positionV relativeFrom="paragraph">
                  <wp:posOffset>315595</wp:posOffset>
                </wp:positionV>
                <wp:extent cx="792480" cy="295910"/>
                <wp:effectExtent l="0" t="0" r="0" b="0"/>
                <wp:wrapNone/>
                <wp:docPr id="1255951433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300C4C4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DEPT 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68145068" id="_x0000_s1048" type="#_x0000_t202" style="position:absolute;left:0;text-align:left;margin-left:.9pt;margin-top:24.85pt;width:62.4pt;height:23.3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" filled="f" stroked="f" strokeweight=".5pt">
                <v:textbox>
                  <w:txbxContent>
                    <w:p w14:paraId="7300C4C4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723ED522" wp14:editId="51E74543">
                <wp:simplePos x="0" y="0"/>
                <wp:positionH relativeFrom="column">
                  <wp:posOffset>-635</wp:posOffset>
                </wp:positionH>
                <wp:positionV relativeFrom="paragraph">
                  <wp:posOffset>2419985</wp:posOffset>
                </wp:positionV>
                <wp:extent cx="792480" cy="295910"/>
                <wp:effectExtent l="0" t="0" r="0" b="0"/>
                <wp:wrapNone/>
                <wp:docPr id="82634418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DB431F0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723ED522" id="_x0000_s1049" type="#_x0000_t202" style="position:absolute;left:0;text-align:left;margin-left:-.05pt;margin-top:190.55pt;width:62.4pt;height:23.3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" filled="f" stroked="f" strokeweight=".5pt">
                <v:textbox>
                  <w:txbxContent>
                    <w:p w14:paraId="7DB431F0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C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NMR</w:t>
                      </w:r>
                    </w:p>
                  </w:txbxContent>
                </v:textbox>
              </v:shape>
            </w:pict>
          </mc:Fallback>
        </mc:AlternateContent>
      </w:r>
      <w:r w:rsidR="001537BF">
        <w:rPr>
          <w:rFonts w:ascii="Times New Roman" w:hAnsi="Times New Roman"/>
          <w:noProof/>
          <w:lang w:val="en-US"/>
        </w:rPr>
        <w:drawing>
          <wp:inline distT="0" distB="0" distL="0" distR="0" wp14:anchorId="18FAD597" wp14:editId="662A23CC">
            <wp:extent cx="5274310" cy="3822700"/>
            <wp:effectExtent l="0" t="0" r="8890" b="12700"/>
            <wp:docPr id="65" name="图片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图片 65"/>
                    <pic:cNvPicPr>
                      <a:picLocks noChangeAspect="1"/>
                    </pic:cNvPicPr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22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992D28" w14:textId="21C6F972" w:rsidR="00BC5D7E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13" w:name="_Toc198304929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D63CD8">
        <w:rPr>
          <w:lang w:val="en-US"/>
        </w:rPr>
        <w:t>51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DEPT</w:t>
      </w:r>
      <w:r w:rsidRPr="008F33AA">
        <w:rPr>
          <w:b w:val="0"/>
          <w:bCs/>
          <w:lang w:val="en-US"/>
        </w:rPr>
        <w:t xml:space="preserve"> </w:t>
      </w:r>
      <w:r w:rsidR="00AC6490" w:rsidRPr="00394B50">
        <w:rPr>
          <w:b w:val="0"/>
          <w:lang w:val="en-US"/>
        </w:rPr>
        <w:t>90 and DEPT 135 spectra</w:t>
      </w:r>
      <w:r w:rsidRPr="008F33AA">
        <w:rPr>
          <w:b w:val="0"/>
          <w:bCs/>
          <w:lang w:val="en-US"/>
        </w:rPr>
        <w:t xml:space="preserve"> of </w:t>
      </w:r>
      <w:r w:rsidRPr="003A5F74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3A5F74">
        <w:rPr>
          <w:b w:val="0"/>
          <w:bCs/>
          <w:lang w:val="en-US"/>
        </w:rPr>
        <w:t>a</w:t>
      </w:r>
      <w:r w:rsidRPr="008F33AA">
        <w:rPr>
          <w:b w:val="0"/>
          <w:bCs/>
          <w:lang w:val="en-US"/>
        </w:rPr>
        <w:t xml:space="preserve"> (</w:t>
      </w:r>
      <w:r w:rsidR="00230D14">
        <w:rPr>
          <w:rFonts w:ascii="Times New Roman Bold" w:hAnsi="Times New Roman Bold" w:cs="Times New Roman Bold"/>
          <w:lang w:val="en-US"/>
        </w:rPr>
        <w:t>8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13"/>
    </w:p>
    <w:p w14:paraId="096684F1" w14:textId="77777777" w:rsidR="00B07CB0" w:rsidRPr="00B07CB0" w:rsidRDefault="00B07CB0" w:rsidP="00B07CB0">
      <w:pPr>
        <w:rPr>
          <w:lang w:val="en-US"/>
        </w:rPr>
      </w:pPr>
    </w:p>
    <w:p w14:paraId="116637E4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7006081B" wp14:editId="3271D644">
            <wp:extent cx="5274310" cy="3714115"/>
            <wp:effectExtent l="0" t="0" r="8890" b="19685"/>
            <wp:docPr id="66" name="图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图片 66"/>
                    <pic:cNvPicPr>
                      <a:picLocks noChangeAspect="1"/>
                    </pic:cNvPicPr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4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7AEFEF" w14:textId="64C32A64" w:rsidR="00BC5D7E" w:rsidRPr="008F33AA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14" w:name="_Toc198304930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5D75A6">
        <w:rPr>
          <w:lang w:val="en-US"/>
        </w:rPr>
        <w:t>52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HSQC</w:t>
      </w:r>
      <w:r w:rsidRPr="008F33AA">
        <w:rPr>
          <w:b w:val="0"/>
          <w:bCs/>
          <w:lang w:val="en-US"/>
        </w:rPr>
        <w:t xml:space="preserve"> spectrum of </w:t>
      </w:r>
      <w:r w:rsidRPr="003A5F74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3A5F74">
        <w:rPr>
          <w:b w:val="0"/>
          <w:bCs/>
          <w:lang w:val="en-US"/>
        </w:rPr>
        <w:t xml:space="preserve">a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8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14"/>
    </w:p>
    <w:p w14:paraId="1C536FF4" w14:textId="77777777" w:rsidR="003A5F74" w:rsidRPr="008F33AA" w:rsidRDefault="003A5F74" w:rsidP="003A5F74">
      <w:pPr>
        <w:rPr>
          <w:lang w:val="en-US"/>
        </w:rPr>
      </w:pPr>
    </w:p>
    <w:p w14:paraId="47FAAC19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0" distR="0" wp14:anchorId="5435BC41" wp14:editId="2C83E361">
            <wp:extent cx="5274310" cy="3688080"/>
            <wp:effectExtent l="0" t="0" r="8890" b="20320"/>
            <wp:docPr id="67" name="图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图片 67"/>
                    <pic:cNvPicPr>
                      <a:picLocks noChangeAspect="1"/>
                    </pic:cNvPicPr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8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A9075B" w14:textId="08D14E5A" w:rsidR="00BC5D7E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15" w:name="_Toc198304931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5D75A6">
        <w:rPr>
          <w:lang w:val="en-US"/>
        </w:rPr>
        <w:t>53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 xml:space="preserve"> COSY</w:t>
      </w:r>
      <w:r w:rsidRPr="008F33AA">
        <w:rPr>
          <w:b w:val="0"/>
          <w:bCs/>
          <w:lang w:val="en-US"/>
        </w:rPr>
        <w:t xml:space="preserve"> spectrum of </w:t>
      </w:r>
      <w:r w:rsidRPr="003A5F74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3A5F74">
        <w:rPr>
          <w:b w:val="0"/>
          <w:bCs/>
          <w:lang w:val="en-US"/>
        </w:rPr>
        <w:t xml:space="preserve">a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8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15"/>
    </w:p>
    <w:p w14:paraId="5240DB26" w14:textId="77777777" w:rsidR="00B07CB0" w:rsidRPr="00B07CB0" w:rsidRDefault="00B07CB0" w:rsidP="00B07CB0">
      <w:pPr>
        <w:rPr>
          <w:lang w:val="en-US"/>
        </w:rPr>
      </w:pPr>
    </w:p>
    <w:p w14:paraId="4D8C2AD0" w14:textId="77777777" w:rsidR="00BC5D7E" w:rsidRDefault="001537BF">
      <w:pPr>
        <w:pStyle w:val="SI-fig-cap"/>
        <w:spacing w:after="0"/>
        <w:jc w:val="both"/>
        <w:rPr>
          <w:b/>
          <w:sz w:val="20"/>
          <w:szCs w:val="20"/>
        </w:rPr>
      </w:pPr>
      <w:r>
        <w:rPr>
          <w:b/>
          <w:noProof/>
          <w:sz w:val="20"/>
          <w:szCs w:val="20"/>
          <w:lang w:val="en-US"/>
        </w:rPr>
        <w:drawing>
          <wp:inline distT="0" distB="0" distL="0" distR="0" wp14:anchorId="5AB6CAF1" wp14:editId="31945D10">
            <wp:extent cx="5274310" cy="3697605"/>
            <wp:effectExtent l="0" t="0" r="8890" b="10795"/>
            <wp:docPr id="68" name="图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图片 68"/>
                    <pic:cNvPicPr>
                      <a:picLocks noChangeAspect="1"/>
                    </pic:cNvPicPr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7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53580A" w14:textId="31226255" w:rsidR="00BC5D7E" w:rsidRPr="008F33AA" w:rsidRDefault="001537BF" w:rsidP="003A5F74">
      <w:pPr>
        <w:pStyle w:val="2"/>
        <w:rPr>
          <w:bCs/>
          <w:lang w:val="en-US"/>
        </w:rPr>
      </w:pPr>
      <w:bookmarkStart w:id="116" w:name="_Toc198304932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5D75A6">
        <w:rPr>
          <w:lang w:val="en-US"/>
        </w:rPr>
        <w:t>54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MBC</w:t>
      </w:r>
      <w:r w:rsidRPr="008F33AA">
        <w:rPr>
          <w:b w:val="0"/>
          <w:bCs/>
          <w:lang w:val="en-US"/>
        </w:rPr>
        <w:t xml:space="preserve"> spectrum of </w:t>
      </w:r>
      <w:r w:rsidRPr="003A5F74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3A5F74">
        <w:rPr>
          <w:b w:val="0"/>
          <w:bCs/>
          <w:lang w:val="en-US"/>
        </w:rPr>
        <w:t xml:space="preserve">a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8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16"/>
    </w:p>
    <w:p w14:paraId="39652F61" w14:textId="77777777" w:rsidR="00BC5D7E" w:rsidRPr="008F33AA" w:rsidRDefault="00BC5D7E">
      <w:pPr>
        <w:spacing w:after="0" w:line="240" w:lineRule="auto"/>
        <w:jc w:val="both"/>
        <w:rPr>
          <w:rFonts w:ascii="Times New Roman" w:eastAsia="CIDFont+F3" w:hAnsi="Times New Roman"/>
          <w:lang w:val="en-US"/>
        </w:rPr>
      </w:pPr>
    </w:p>
    <w:p w14:paraId="79D77B78" w14:textId="5A65DFAB" w:rsidR="00BC5D7E" w:rsidRDefault="00BA1300">
      <w:pPr>
        <w:spacing w:after="0" w:line="240" w:lineRule="auto"/>
        <w:jc w:val="both"/>
        <w:rPr>
          <w:rFonts w:ascii="Times New Roman" w:eastAsia="CIDFont+F3" w:hAnsi="Times New Roman"/>
        </w:rPr>
      </w:pPr>
      <w:r w:rsidRPr="00BA1300">
        <w:rPr>
          <w:rFonts w:ascii="Times New Roman" w:eastAsia="CIDFont+F3" w:hAnsi="Times New Roman"/>
          <w:noProof/>
          <w:lang w:val="en-US"/>
        </w:rPr>
        <w:lastRenderedPageBreak/>
        <w:drawing>
          <wp:inline distT="0" distB="0" distL="0" distR="0" wp14:anchorId="44EFDF6F" wp14:editId="5FED877E">
            <wp:extent cx="5274310" cy="3776980"/>
            <wp:effectExtent l="0" t="0" r="0" b="0"/>
            <wp:docPr id="7486439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864397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76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A8A5A0" w14:textId="74367555" w:rsidR="00BC5D7E" w:rsidRDefault="001537BF" w:rsidP="003A5F74">
      <w:pPr>
        <w:pStyle w:val="2"/>
        <w:rPr>
          <w:b w:val="0"/>
          <w:bCs/>
          <w:vertAlign w:val="subscript"/>
          <w:lang w:val="en-US"/>
        </w:rPr>
      </w:pPr>
      <w:bookmarkStart w:id="117" w:name="_Toc198304933"/>
      <w:r w:rsidRPr="003A5F74">
        <w:rPr>
          <w:lang w:val="en-US"/>
        </w:rPr>
        <w:t>S</w:t>
      </w:r>
      <w:r w:rsidRPr="003A5F74">
        <w:rPr>
          <w:rFonts w:hint="eastAsia"/>
          <w:lang w:val="en-US"/>
        </w:rPr>
        <w:t>upp</w:t>
      </w:r>
      <w:r w:rsidRPr="003A5F74">
        <w:rPr>
          <w:lang w:val="en-US"/>
        </w:rPr>
        <w:t xml:space="preserve">lementary Fig </w:t>
      </w:r>
      <w:r w:rsidR="005D75A6">
        <w:rPr>
          <w:lang w:val="en-US"/>
        </w:rPr>
        <w:t>55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 NMR (600 MHz) spectrum of</w:t>
      </w:r>
      <w:r w:rsidRPr="008F33AA">
        <w:rPr>
          <w:b w:val="0"/>
          <w:bCs/>
          <w:color w:val="0000FF"/>
          <w:lang w:val="en-US"/>
        </w:rPr>
        <w:t xml:space="preserve"> </w:t>
      </w:r>
      <w:r w:rsidRPr="003A5F74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3A5F74">
        <w:rPr>
          <w:b w:val="0"/>
          <w:bCs/>
          <w:lang w:val="en-US"/>
        </w:rPr>
        <w:t xml:space="preserve">b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9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17"/>
    </w:p>
    <w:p w14:paraId="52C6DADC" w14:textId="77777777" w:rsidR="00B07CB0" w:rsidRPr="00B07CB0" w:rsidRDefault="00B07CB0" w:rsidP="00B07CB0">
      <w:pPr>
        <w:rPr>
          <w:lang w:val="en-US"/>
        </w:rPr>
      </w:pPr>
    </w:p>
    <w:p w14:paraId="12E6CEDC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32F0747D" wp14:editId="4DB1BE6B">
            <wp:extent cx="5274310" cy="3702050"/>
            <wp:effectExtent l="0" t="0" r="8890" b="6350"/>
            <wp:docPr id="70" name="图片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图片 70"/>
                    <pic:cNvPicPr>
                      <a:picLocks noChangeAspect="1"/>
                    </pic:cNvPicPr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2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9A7855" w14:textId="184F8903" w:rsidR="00BC5D7E" w:rsidRPr="008F33AA" w:rsidRDefault="001537BF" w:rsidP="00813F7B">
      <w:pPr>
        <w:pStyle w:val="2"/>
        <w:rPr>
          <w:vertAlign w:val="subscript"/>
          <w:lang w:val="en-US"/>
        </w:rPr>
      </w:pPr>
      <w:bookmarkStart w:id="118" w:name="_Toc198304934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5D75A6">
        <w:rPr>
          <w:lang w:val="en-US"/>
        </w:rPr>
        <w:t>56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vertAlign w:val="superscript"/>
          <w:lang w:val="en-US"/>
        </w:rPr>
        <w:t>13</w:t>
      </w:r>
      <w:r w:rsidRPr="008F33AA">
        <w:rPr>
          <w:rFonts w:hint="eastAsia"/>
          <w:b w:val="0"/>
          <w:bCs/>
          <w:lang w:val="en-US"/>
        </w:rPr>
        <w:t>C</w:t>
      </w:r>
      <w:r w:rsidRPr="008F33AA">
        <w:rPr>
          <w:b w:val="0"/>
          <w:bCs/>
          <w:lang w:val="en-US"/>
        </w:rPr>
        <w:t xml:space="preserve"> NMR (150 MHz) spectrum of </w:t>
      </w:r>
      <w:r w:rsidRPr="00813F7B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13F7B">
        <w:rPr>
          <w:b w:val="0"/>
          <w:bCs/>
          <w:lang w:val="en-US"/>
        </w:rPr>
        <w:t xml:space="preserve">b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9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18"/>
    </w:p>
    <w:p w14:paraId="30072760" w14:textId="77777777" w:rsidR="00813F7B" w:rsidRPr="008F33AA" w:rsidRDefault="00813F7B" w:rsidP="00813F7B">
      <w:pPr>
        <w:rPr>
          <w:lang w:val="en-US"/>
        </w:rPr>
      </w:pPr>
    </w:p>
    <w:p w14:paraId="1D7E6731" w14:textId="50FC2DC6" w:rsidR="00BC5D7E" w:rsidRDefault="00266544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69D52FE9" wp14:editId="2F64A3AE">
                <wp:simplePos x="0" y="0"/>
                <wp:positionH relativeFrom="column">
                  <wp:posOffset>27305</wp:posOffset>
                </wp:positionH>
                <wp:positionV relativeFrom="paragraph">
                  <wp:posOffset>312420</wp:posOffset>
                </wp:positionV>
                <wp:extent cx="792480" cy="295910"/>
                <wp:effectExtent l="0" t="0" r="0" b="0"/>
                <wp:wrapNone/>
                <wp:docPr id="1636350447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865B924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DEPT 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69D52FE9" id="_x0000_s1050" type="#_x0000_t202" style="position:absolute;left:0;text-align:left;margin-left:2.15pt;margin-top:24.6pt;width:62.4pt;height:23.3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" filled="f" stroked="f" strokeweight=".5pt">
                <v:textbox>
                  <w:txbxContent>
                    <w:p w14:paraId="0865B924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22CE3D61" wp14:editId="26E4B79C">
                <wp:simplePos x="0" y="0"/>
                <wp:positionH relativeFrom="column">
                  <wp:posOffset>31115</wp:posOffset>
                </wp:positionH>
                <wp:positionV relativeFrom="paragraph">
                  <wp:posOffset>1387475</wp:posOffset>
                </wp:positionV>
                <wp:extent cx="792480" cy="295910"/>
                <wp:effectExtent l="0" t="0" r="0" b="0"/>
                <wp:wrapNone/>
                <wp:docPr id="397004408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7E63BB3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22CE3D61" id="_x0000_s1051" type="#_x0000_t202" style="position:absolute;left:0;text-align:left;margin-left:2.45pt;margin-top:109.25pt;width:62.4pt;height:23.3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" filled="f" stroked="f" strokeweight=".5pt">
                <v:textbox>
                  <w:txbxContent>
                    <w:p w14:paraId="57E63BB3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1D895A00" wp14:editId="410CE61D">
                <wp:simplePos x="0" y="0"/>
                <wp:positionH relativeFrom="column">
                  <wp:posOffset>16964</wp:posOffset>
                </wp:positionH>
                <wp:positionV relativeFrom="paragraph">
                  <wp:posOffset>2416810</wp:posOffset>
                </wp:positionV>
                <wp:extent cx="792480" cy="295910"/>
                <wp:effectExtent l="0" t="0" r="0" b="0"/>
                <wp:wrapNone/>
                <wp:docPr id="1829254000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D78D092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1D895A00" id="_x0000_s1052" type="#_x0000_t202" style="position:absolute;left:0;text-align:left;margin-left:1.35pt;margin-top:190.3pt;width:62.4pt;height:23.3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" filled="f" stroked="f" strokeweight=".5pt">
                <v:textbox>
                  <w:txbxContent>
                    <w:p w14:paraId="5D78D092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C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NMR</w:t>
                      </w:r>
                    </w:p>
                  </w:txbxContent>
                </v:textbox>
              </v:shape>
            </w:pict>
          </mc:Fallback>
        </mc:AlternateContent>
      </w:r>
      <w:r w:rsidR="001537BF">
        <w:rPr>
          <w:rFonts w:ascii="Times New Roman" w:hAnsi="Times New Roman"/>
          <w:noProof/>
          <w:lang w:val="en-US"/>
        </w:rPr>
        <w:drawing>
          <wp:inline distT="0" distB="0" distL="0" distR="0" wp14:anchorId="36E2F500" wp14:editId="2C883277">
            <wp:extent cx="5274310" cy="3786505"/>
            <wp:effectExtent l="0" t="0" r="8890" b="23495"/>
            <wp:docPr id="71" name="图片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图片 71"/>
                    <pic:cNvPicPr>
                      <a:picLocks noChangeAspect="1"/>
                    </pic:cNvPicPr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86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498A0F" w14:textId="7500F847" w:rsidR="00BC5D7E" w:rsidRDefault="001537BF" w:rsidP="00813F7B">
      <w:pPr>
        <w:pStyle w:val="2"/>
        <w:rPr>
          <w:b w:val="0"/>
          <w:bCs/>
          <w:vertAlign w:val="subscript"/>
          <w:lang w:val="en-US"/>
        </w:rPr>
      </w:pPr>
      <w:bookmarkStart w:id="119" w:name="_Toc198304935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5D75A6">
        <w:rPr>
          <w:lang w:val="en-US"/>
        </w:rPr>
        <w:t>57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DEPT</w:t>
      </w:r>
      <w:r w:rsidRPr="008F33AA">
        <w:rPr>
          <w:b w:val="0"/>
          <w:bCs/>
          <w:lang w:val="en-US"/>
        </w:rPr>
        <w:t xml:space="preserve"> </w:t>
      </w:r>
      <w:r w:rsidR="00AC6490" w:rsidRPr="00394B50">
        <w:rPr>
          <w:b w:val="0"/>
          <w:lang w:val="en-US"/>
        </w:rPr>
        <w:t>90 and DEPT 135 spectra</w:t>
      </w:r>
      <w:r w:rsidR="00AC6490" w:rsidRPr="008F33AA" w:rsidDel="00AC6490">
        <w:rPr>
          <w:b w:val="0"/>
          <w:bCs/>
          <w:lang w:val="en-US"/>
        </w:rPr>
        <w:t xml:space="preserve"> </w:t>
      </w:r>
      <w:r w:rsidRPr="008F33AA">
        <w:rPr>
          <w:b w:val="0"/>
          <w:bCs/>
          <w:lang w:val="en-US"/>
        </w:rPr>
        <w:t xml:space="preserve">of </w:t>
      </w:r>
      <w:r w:rsidRPr="00813F7B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13F7B">
        <w:rPr>
          <w:b w:val="0"/>
          <w:bCs/>
          <w:lang w:val="en-US"/>
        </w:rPr>
        <w:t xml:space="preserve">b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9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19"/>
    </w:p>
    <w:p w14:paraId="69F736F7" w14:textId="77777777" w:rsidR="00B07CB0" w:rsidRPr="00B07CB0" w:rsidRDefault="00B07CB0" w:rsidP="00B07CB0">
      <w:pPr>
        <w:rPr>
          <w:lang w:val="en-US"/>
        </w:rPr>
      </w:pPr>
    </w:p>
    <w:p w14:paraId="41423153" w14:textId="77777777" w:rsidR="00BC5D7E" w:rsidRDefault="001537BF">
      <w:pPr>
        <w:pStyle w:val="SI-fig-cap"/>
        <w:spacing w:after="0"/>
        <w:jc w:val="both"/>
        <w:rPr>
          <w:b/>
          <w:sz w:val="20"/>
          <w:szCs w:val="20"/>
        </w:rPr>
      </w:pPr>
      <w:r>
        <w:rPr>
          <w:b/>
          <w:noProof/>
          <w:sz w:val="20"/>
          <w:szCs w:val="20"/>
          <w:lang w:val="en-US"/>
        </w:rPr>
        <w:drawing>
          <wp:inline distT="0" distB="0" distL="0" distR="0" wp14:anchorId="46B177D7" wp14:editId="214F5869">
            <wp:extent cx="5274310" cy="3698875"/>
            <wp:effectExtent l="0" t="0" r="8890" b="9525"/>
            <wp:docPr id="72" name="图片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图片 72"/>
                    <pic:cNvPicPr>
                      <a:picLocks noChangeAspect="1"/>
                    </pic:cNvPicPr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8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6B08C2" w14:textId="68B266D1" w:rsidR="00BC5D7E" w:rsidRPr="008F33AA" w:rsidRDefault="001537BF" w:rsidP="00813F7B">
      <w:pPr>
        <w:pStyle w:val="2"/>
        <w:rPr>
          <w:vertAlign w:val="subscript"/>
          <w:lang w:val="en-US"/>
        </w:rPr>
      </w:pPr>
      <w:bookmarkStart w:id="120" w:name="_Toc198304936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5D75A6">
        <w:rPr>
          <w:lang w:val="en-US"/>
        </w:rPr>
        <w:t>58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HSQC</w:t>
      </w:r>
      <w:r w:rsidRPr="008F33AA">
        <w:rPr>
          <w:b w:val="0"/>
          <w:bCs/>
          <w:lang w:val="en-US"/>
        </w:rPr>
        <w:t xml:space="preserve"> spectrum of </w:t>
      </w:r>
      <w:r w:rsidRPr="00813F7B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13F7B">
        <w:rPr>
          <w:b w:val="0"/>
          <w:bCs/>
          <w:lang w:val="en-US"/>
        </w:rPr>
        <w:t xml:space="preserve">b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9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20"/>
    </w:p>
    <w:p w14:paraId="5C3BB884" w14:textId="77777777" w:rsidR="00813F7B" w:rsidRPr="008F33AA" w:rsidRDefault="00813F7B" w:rsidP="00813F7B">
      <w:pPr>
        <w:rPr>
          <w:lang w:val="en-US"/>
        </w:rPr>
      </w:pPr>
    </w:p>
    <w:p w14:paraId="7A228913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w:drawing>
          <wp:inline distT="0" distB="0" distL="0" distR="0" wp14:anchorId="7BFF7DCC" wp14:editId="1389EA28">
            <wp:extent cx="5274310" cy="3712845"/>
            <wp:effectExtent l="0" t="0" r="8890" b="20955"/>
            <wp:docPr id="73" name="图片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图片 73"/>
                    <pic:cNvPicPr>
                      <a:picLocks noChangeAspect="1"/>
                    </pic:cNvPicPr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2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F1980A" w14:textId="775CCC7D" w:rsidR="00BC5D7E" w:rsidRDefault="001537BF" w:rsidP="00813F7B">
      <w:pPr>
        <w:pStyle w:val="2"/>
        <w:rPr>
          <w:b w:val="0"/>
          <w:bCs/>
          <w:vertAlign w:val="subscript"/>
          <w:lang w:val="en-US"/>
        </w:rPr>
      </w:pPr>
      <w:bookmarkStart w:id="121" w:name="_Toc198304937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5D75A6">
        <w:rPr>
          <w:lang w:val="en-US"/>
        </w:rPr>
        <w:t>59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 xml:space="preserve"> COSY</w:t>
      </w:r>
      <w:r w:rsidRPr="008F33AA">
        <w:rPr>
          <w:b w:val="0"/>
          <w:bCs/>
          <w:lang w:val="en-US"/>
        </w:rPr>
        <w:t xml:space="preserve"> spectrum of </w:t>
      </w:r>
      <w:r w:rsidRPr="00813F7B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13F7B">
        <w:rPr>
          <w:b w:val="0"/>
          <w:bCs/>
          <w:lang w:val="en-US"/>
        </w:rPr>
        <w:t xml:space="preserve">b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9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21"/>
    </w:p>
    <w:p w14:paraId="5CC13862" w14:textId="77777777" w:rsidR="00B07CB0" w:rsidRPr="00B07CB0" w:rsidRDefault="00B07CB0" w:rsidP="00B07CB0">
      <w:pPr>
        <w:rPr>
          <w:lang w:val="en-US"/>
        </w:rPr>
      </w:pPr>
    </w:p>
    <w:p w14:paraId="64626E1B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2CE8BB80" wp14:editId="776DF576">
            <wp:extent cx="5274310" cy="3689350"/>
            <wp:effectExtent l="0" t="0" r="8890" b="19050"/>
            <wp:docPr id="74" name="图片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图片 74"/>
                    <pic:cNvPicPr>
                      <a:picLocks noChangeAspect="1"/>
                    </pic:cNvPicPr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9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26DDAC" w14:textId="65D85432" w:rsidR="00BC5D7E" w:rsidRPr="008F33AA" w:rsidRDefault="001537BF" w:rsidP="00813F7B">
      <w:pPr>
        <w:pStyle w:val="2"/>
        <w:rPr>
          <w:b w:val="0"/>
          <w:bCs/>
          <w:lang w:val="en-US"/>
        </w:rPr>
      </w:pPr>
      <w:bookmarkStart w:id="122" w:name="_Toc198304938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5D75A6">
        <w:rPr>
          <w:lang w:val="en-US"/>
        </w:rPr>
        <w:t>60</w:t>
      </w:r>
      <w:r>
        <w:rPr>
          <w:rFonts w:eastAsia="宋体" w:cs="Times New Roman Regular"/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MBC</w:t>
      </w:r>
      <w:r w:rsidRPr="008F33AA">
        <w:rPr>
          <w:b w:val="0"/>
          <w:bCs/>
          <w:lang w:val="en-US"/>
        </w:rPr>
        <w:t xml:space="preserve"> spectrum of </w:t>
      </w:r>
      <w:r w:rsidRPr="00813F7B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13F7B">
        <w:rPr>
          <w:b w:val="0"/>
          <w:bCs/>
          <w:lang w:val="en-US"/>
        </w:rPr>
        <w:t xml:space="preserve">b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9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22"/>
    </w:p>
    <w:p w14:paraId="0112DD7D" w14:textId="77777777" w:rsidR="00BC5D7E" w:rsidRPr="008F33AA" w:rsidRDefault="00BC5D7E">
      <w:pPr>
        <w:pStyle w:val="SI-fig-cap"/>
        <w:spacing w:after="0"/>
        <w:jc w:val="both"/>
        <w:rPr>
          <w:b/>
          <w:sz w:val="20"/>
          <w:szCs w:val="20"/>
          <w:lang w:val="en-US"/>
        </w:rPr>
      </w:pPr>
    </w:p>
    <w:p w14:paraId="4BC7BB42" w14:textId="617D45F4" w:rsidR="00BC5D7E" w:rsidRDefault="00BA1300">
      <w:pPr>
        <w:spacing w:after="0" w:line="240" w:lineRule="auto"/>
        <w:jc w:val="both"/>
        <w:rPr>
          <w:rFonts w:ascii="Times New Roman" w:eastAsia="CIDFont+F3" w:hAnsi="Times New Roman"/>
        </w:rPr>
      </w:pPr>
      <w:r w:rsidRPr="00BA1300">
        <w:rPr>
          <w:rFonts w:ascii="Times New Roman" w:eastAsia="CIDFont+F3" w:hAnsi="Times New Roman"/>
          <w:noProof/>
          <w:lang w:val="en-US"/>
        </w:rPr>
        <w:lastRenderedPageBreak/>
        <w:drawing>
          <wp:inline distT="0" distB="0" distL="0" distR="0" wp14:anchorId="233B5CD3" wp14:editId="05C96463">
            <wp:extent cx="5274310" cy="3742690"/>
            <wp:effectExtent l="0" t="0" r="0" b="3810"/>
            <wp:docPr id="68753457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7534575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42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7AB51" w14:textId="1BFDCE20" w:rsidR="00BC5D7E" w:rsidRDefault="001537BF" w:rsidP="00813F7B">
      <w:pPr>
        <w:pStyle w:val="2"/>
        <w:rPr>
          <w:b w:val="0"/>
          <w:bCs/>
          <w:vertAlign w:val="subscript"/>
          <w:lang w:val="en-US"/>
        </w:rPr>
      </w:pPr>
      <w:bookmarkStart w:id="123" w:name="_Toc198304939"/>
      <w:r w:rsidRPr="00813F7B">
        <w:rPr>
          <w:bCs/>
          <w:lang w:val="en-US"/>
        </w:rPr>
        <w:t xml:space="preserve">Supplementary Fig </w:t>
      </w:r>
      <w:r w:rsidR="005D75A6">
        <w:rPr>
          <w:bCs/>
          <w:lang w:val="en-US"/>
        </w:rPr>
        <w:t>61</w:t>
      </w:r>
      <w:r w:rsidRPr="008F33AA">
        <w:rPr>
          <w:bCs/>
          <w:lang w:val="en-US"/>
        </w:rPr>
        <w:t xml:space="preserve">.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 xml:space="preserve">H NMR (600 MHz) spectrum of </w:t>
      </w:r>
      <w:r w:rsidRPr="00813F7B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13F7B">
        <w:rPr>
          <w:b w:val="0"/>
          <w:bCs/>
          <w:lang w:val="en-US"/>
        </w:rPr>
        <w:t xml:space="preserve">c </w:t>
      </w:r>
      <w:r w:rsidRPr="008F33AA">
        <w:rPr>
          <w:b w:val="0"/>
          <w:bCs/>
          <w:lang w:val="en-US"/>
        </w:rPr>
        <w:t>(</w:t>
      </w:r>
      <w:r w:rsidR="00230D14" w:rsidRPr="00394B50">
        <w:rPr>
          <w:lang w:val="en-US"/>
        </w:rPr>
        <w:t>10</w:t>
      </w:r>
      <w:r w:rsidRPr="008F33AA">
        <w:rPr>
          <w:b w:val="0"/>
          <w:bCs/>
          <w:lang w:val="en-US"/>
        </w:rPr>
        <w:t>) in DMSO-</w:t>
      </w:r>
      <w:r w:rsidRPr="008F33AA">
        <w:rPr>
          <w:b w:val="0"/>
          <w:bCs/>
          <w:i/>
          <w:lang w:val="en-US"/>
        </w:rPr>
        <w:t>d</w:t>
      </w:r>
      <w:r w:rsidRPr="008F33AA">
        <w:rPr>
          <w:b w:val="0"/>
          <w:bCs/>
          <w:vertAlign w:val="subscript"/>
          <w:lang w:val="en-US"/>
        </w:rPr>
        <w:t>6</w:t>
      </w:r>
      <w:bookmarkEnd w:id="123"/>
    </w:p>
    <w:p w14:paraId="6A21FFEC" w14:textId="77777777" w:rsidR="00B07CB0" w:rsidRPr="00B07CB0" w:rsidRDefault="00B07CB0" w:rsidP="00B07CB0">
      <w:pPr>
        <w:rPr>
          <w:lang w:val="en-US"/>
        </w:rPr>
      </w:pPr>
    </w:p>
    <w:p w14:paraId="4C242DA6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32D3131A" wp14:editId="66909F64">
            <wp:extent cx="5274310" cy="3747770"/>
            <wp:effectExtent l="0" t="0" r="8890" b="11430"/>
            <wp:docPr id="76" name="图片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图片 76"/>
                    <pic:cNvPicPr>
                      <a:picLocks noChangeAspect="1"/>
                    </pic:cNvPicPr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47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F81060" w14:textId="02094630" w:rsidR="00BC5D7E" w:rsidRPr="008F33AA" w:rsidRDefault="001537BF" w:rsidP="00813F7B">
      <w:pPr>
        <w:pStyle w:val="2"/>
        <w:rPr>
          <w:vertAlign w:val="subscript"/>
          <w:lang w:val="en-US"/>
        </w:rPr>
      </w:pPr>
      <w:bookmarkStart w:id="124" w:name="_Toc198304940"/>
      <w:r w:rsidRPr="00813F7B">
        <w:rPr>
          <w:lang w:val="en-US"/>
        </w:rPr>
        <w:t>S</w:t>
      </w:r>
      <w:r w:rsidRPr="00813F7B">
        <w:rPr>
          <w:rFonts w:hint="eastAsia"/>
          <w:lang w:val="en-US"/>
        </w:rPr>
        <w:t>upp</w:t>
      </w:r>
      <w:r w:rsidRPr="00813F7B">
        <w:rPr>
          <w:lang w:val="en-US"/>
        </w:rPr>
        <w:t xml:space="preserve">lementary Fig </w:t>
      </w:r>
      <w:r w:rsidR="005D75A6">
        <w:rPr>
          <w:lang w:val="en-US"/>
        </w:rPr>
        <w:t>62</w:t>
      </w:r>
      <w:r w:rsidRPr="008F33AA">
        <w:rPr>
          <w:lang w:val="en-US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vertAlign w:val="superscript"/>
          <w:lang w:val="en-US"/>
        </w:rPr>
        <w:t>13</w:t>
      </w:r>
      <w:r w:rsidRPr="008F33AA">
        <w:rPr>
          <w:rFonts w:hint="eastAsia"/>
          <w:b w:val="0"/>
          <w:bCs/>
          <w:lang w:val="en-US"/>
        </w:rPr>
        <w:t>C</w:t>
      </w:r>
      <w:r w:rsidRPr="008F33AA">
        <w:rPr>
          <w:b w:val="0"/>
          <w:bCs/>
          <w:lang w:val="en-US"/>
        </w:rPr>
        <w:t xml:space="preserve"> NMR (150 MHz) spectrum of </w:t>
      </w:r>
      <w:r w:rsidRPr="00813F7B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13F7B">
        <w:rPr>
          <w:b w:val="0"/>
          <w:bCs/>
          <w:lang w:val="en-US"/>
        </w:rPr>
        <w:t xml:space="preserve">c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10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24"/>
    </w:p>
    <w:p w14:paraId="2198E8E7" w14:textId="77777777" w:rsidR="00813F7B" w:rsidRPr="008F33AA" w:rsidRDefault="00813F7B" w:rsidP="00813F7B">
      <w:pPr>
        <w:rPr>
          <w:lang w:val="en-US"/>
        </w:rPr>
      </w:pPr>
    </w:p>
    <w:p w14:paraId="022B97F9" w14:textId="07AEC77D" w:rsidR="00BC5D7E" w:rsidRDefault="00266544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4131D577" wp14:editId="1FD37D7C">
                <wp:simplePos x="0" y="0"/>
                <wp:positionH relativeFrom="column">
                  <wp:posOffset>2540</wp:posOffset>
                </wp:positionH>
                <wp:positionV relativeFrom="paragraph">
                  <wp:posOffset>1381760</wp:posOffset>
                </wp:positionV>
                <wp:extent cx="792480" cy="295910"/>
                <wp:effectExtent l="0" t="0" r="0" b="0"/>
                <wp:wrapNone/>
                <wp:docPr id="1163578658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B7B8870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DEPT 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4131D577" id="_x0000_s1053" type="#_x0000_t202" style="position:absolute;left:0;text-align:left;margin-left:.2pt;margin-top:108.8pt;width:62.4pt;height:23.3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" filled="f" stroked="f" strokeweight=".5pt">
                <v:textbox>
                  <w:txbxContent>
                    <w:p w14:paraId="6B7B8870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67B01E4C" wp14:editId="5727C07A">
                <wp:simplePos x="0" y="0"/>
                <wp:positionH relativeFrom="column">
                  <wp:posOffset>6350</wp:posOffset>
                </wp:positionH>
                <wp:positionV relativeFrom="paragraph">
                  <wp:posOffset>323669</wp:posOffset>
                </wp:positionV>
                <wp:extent cx="792480" cy="295910"/>
                <wp:effectExtent l="0" t="0" r="0" b="0"/>
                <wp:wrapNone/>
                <wp:docPr id="1932358673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D814A51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67B01E4C" id="_x0000_s1054" type="#_x0000_t202" style="position:absolute;left:0;text-align:left;margin-left:.5pt;margin-top:25.5pt;width:62.4pt;height:23.3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" filled="f" stroked="f" strokeweight=".5pt">
                <v:textbox>
                  <w:txbxContent>
                    <w:p w14:paraId="6D814A51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5F842C22" wp14:editId="7F8CA860">
                <wp:simplePos x="0" y="0"/>
                <wp:positionH relativeFrom="column">
                  <wp:posOffset>-9525</wp:posOffset>
                </wp:positionH>
                <wp:positionV relativeFrom="paragraph">
                  <wp:posOffset>2416175</wp:posOffset>
                </wp:positionV>
                <wp:extent cx="792480" cy="295910"/>
                <wp:effectExtent l="0" t="0" r="0" b="0"/>
                <wp:wrapNone/>
                <wp:docPr id="819217584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1EB8B41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5F842C22" id="_x0000_s1055" type="#_x0000_t202" style="position:absolute;left:0;text-align:left;margin-left:-.75pt;margin-top:190.25pt;width:62.4pt;height:23.3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" filled="f" stroked="f" strokeweight=".5pt">
                <v:textbox>
                  <w:txbxContent>
                    <w:p w14:paraId="51EB8B41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C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NMR</w:t>
                      </w:r>
                    </w:p>
                  </w:txbxContent>
                </v:textbox>
              </v:shape>
            </w:pict>
          </mc:Fallback>
        </mc:AlternateContent>
      </w:r>
      <w:r w:rsidR="001537BF">
        <w:rPr>
          <w:rFonts w:ascii="Times New Roman" w:hAnsi="Times New Roman"/>
          <w:noProof/>
          <w:lang w:val="en-US"/>
        </w:rPr>
        <w:drawing>
          <wp:inline distT="0" distB="0" distL="0" distR="0" wp14:anchorId="553F9C17" wp14:editId="26CC9759">
            <wp:extent cx="5274310" cy="3814445"/>
            <wp:effectExtent l="0" t="0" r="8890" b="20955"/>
            <wp:docPr id="77" name="图片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图片 77"/>
                    <pic:cNvPicPr>
                      <a:picLocks noChangeAspect="1"/>
                    </pic:cNvPicPr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14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71EBD2" w14:textId="4FCD3437" w:rsidR="00BC5D7E" w:rsidRDefault="001537BF" w:rsidP="00813F7B">
      <w:pPr>
        <w:pStyle w:val="2"/>
        <w:rPr>
          <w:b w:val="0"/>
          <w:bCs/>
          <w:vertAlign w:val="subscript"/>
          <w:lang w:val="en-US"/>
        </w:rPr>
      </w:pPr>
      <w:bookmarkStart w:id="125" w:name="_Toc198304941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63</w:t>
      </w:r>
      <w:r>
        <w:rPr>
          <w:rFonts w:eastAsia="宋体" w:cs="Times New Roman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DEPT</w:t>
      </w:r>
      <w:r w:rsidRPr="008F33AA">
        <w:rPr>
          <w:b w:val="0"/>
          <w:bCs/>
          <w:lang w:val="en-US"/>
        </w:rPr>
        <w:t xml:space="preserve"> </w:t>
      </w:r>
      <w:r w:rsidR="00AC6490" w:rsidRPr="00394B50">
        <w:rPr>
          <w:b w:val="0"/>
          <w:lang w:val="en-US"/>
        </w:rPr>
        <w:t>90 and DEPT 135 spectra</w:t>
      </w:r>
      <w:r w:rsidRPr="008F33AA">
        <w:rPr>
          <w:b w:val="0"/>
          <w:bCs/>
          <w:lang w:val="en-US"/>
        </w:rPr>
        <w:t xml:space="preserve"> of </w:t>
      </w:r>
      <w:r w:rsidRPr="00813F7B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13F7B">
        <w:rPr>
          <w:b w:val="0"/>
          <w:bCs/>
          <w:lang w:val="en-US"/>
        </w:rPr>
        <w:t xml:space="preserve">c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10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25"/>
    </w:p>
    <w:p w14:paraId="320A7314" w14:textId="77777777" w:rsidR="00B07CB0" w:rsidRPr="00B07CB0" w:rsidRDefault="00B07CB0" w:rsidP="00B07CB0">
      <w:pPr>
        <w:rPr>
          <w:lang w:val="en-US"/>
        </w:rPr>
      </w:pPr>
    </w:p>
    <w:p w14:paraId="7670B240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23A7B060" wp14:editId="73260958">
            <wp:extent cx="5274310" cy="3676650"/>
            <wp:effectExtent l="0" t="0" r="8890" b="6350"/>
            <wp:docPr id="78" name="图片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图片 78"/>
                    <pic:cNvPicPr>
                      <a:picLocks noChangeAspect="1"/>
                    </pic:cNvPicPr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6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7345B9" w14:textId="62E1D8D7" w:rsidR="00BC5D7E" w:rsidRPr="008F33AA" w:rsidRDefault="001537BF" w:rsidP="00813F7B">
      <w:pPr>
        <w:pStyle w:val="2"/>
        <w:rPr>
          <w:b w:val="0"/>
          <w:bCs/>
          <w:vertAlign w:val="subscript"/>
          <w:lang w:val="en-US"/>
        </w:rPr>
      </w:pPr>
      <w:bookmarkStart w:id="126" w:name="_Toc198304942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64</w:t>
      </w:r>
      <w:r>
        <w:rPr>
          <w:rFonts w:eastAsia="宋体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HSQC</w:t>
      </w:r>
      <w:r w:rsidRPr="008F33AA">
        <w:rPr>
          <w:b w:val="0"/>
          <w:bCs/>
          <w:lang w:val="en-US"/>
        </w:rPr>
        <w:t xml:space="preserve"> spectrum of </w:t>
      </w:r>
      <w:r w:rsidRPr="00813F7B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13F7B">
        <w:rPr>
          <w:b w:val="0"/>
          <w:bCs/>
          <w:lang w:val="en-US"/>
        </w:rPr>
        <w:t xml:space="preserve">c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10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26"/>
    </w:p>
    <w:p w14:paraId="4D46A971" w14:textId="77777777" w:rsidR="00813F7B" w:rsidRPr="008F33AA" w:rsidRDefault="00813F7B" w:rsidP="00813F7B">
      <w:pPr>
        <w:rPr>
          <w:lang w:val="en-US"/>
        </w:rPr>
      </w:pPr>
    </w:p>
    <w:p w14:paraId="2ADF28B9" w14:textId="77777777" w:rsidR="00BC5D7E" w:rsidRDefault="001537BF">
      <w:pPr>
        <w:pStyle w:val="SI-fig-cap"/>
        <w:spacing w:after="0"/>
        <w:jc w:val="both"/>
        <w:rPr>
          <w:b/>
          <w:sz w:val="20"/>
          <w:szCs w:val="20"/>
        </w:rPr>
      </w:pPr>
      <w:r>
        <w:rPr>
          <w:b/>
          <w:noProof/>
          <w:sz w:val="20"/>
          <w:szCs w:val="20"/>
          <w:lang w:val="en-US"/>
        </w:rPr>
        <w:lastRenderedPageBreak/>
        <w:drawing>
          <wp:inline distT="0" distB="0" distL="0" distR="0" wp14:anchorId="15417732" wp14:editId="0B868751">
            <wp:extent cx="5274310" cy="3666490"/>
            <wp:effectExtent l="0" t="0" r="8890" b="16510"/>
            <wp:docPr id="79" name="图片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图片 79"/>
                    <pic:cNvPicPr>
                      <a:picLocks noChangeAspect="1"/>
                    </pic:cNvPicPr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66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29FE6C" w14:textId="2465F575" w:rsidR="00BC5D7E" w:rsidRDefault="001537BF" w:rsidP="00813F7B">
      <w:pPr>
        <w:pStyle w:val="2"/>
        <w:rPr>
          <w:b w:val="0"/>
          <w:bCs/>
          <w:vertAlign w:val="subscript"/>
          <w:lang w:val="en-US"/>
        </w:rPr>
      </w:pPr>
      <w:bookmarkStart w:id="127" w:name="_Toc198304943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65</w:t>
      </w:r>
      <w:r>
        <w:rPr>
          <w:rFonts w:eastAsia="宋体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 xml:space="preserve"> COSY</w:t>
      </w:r>
      <w:r w:rsidRPr="008F33AA">
        <w:rPr>
          <w:b w:val="0"/>
          <w:bCs/>
          <w:lang w:val="en-US"/>
        </w:rPr>
        <w:t xml:space="preserve"> spectrum of </w:t>
      </w:r>
      <w:r w:rsidRPr="00813F7B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13F7B">
        <w:rPr>
          <w:b w:val="0"/>
          <w:bCs/>
          <w:lang w:val="en-US"/>
        </w:rPr>
        <w:t xml:space="preserve">c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10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27"/>
    </w:p>
    <w:p w14:paraId="72F3AB92" w14:textId="77777777" w:rsidR="00B07CB0" w:rsidRPr="00B07CB0" w:rsidRDefault="00B07CB0" w:rsidP="00B07CB0">
      <w:pPr>
        <w:rPr>
          <w:lang w:val="en-US"/>
        </w:rPr>
      </w:pPr>
    </w:p>
    <w:p w14:paraId="3C125E6F" w14:textId="77777777" w:rsidR="00BC5D7E" w:rsidRDefault="001537BF">
      <w:pPr>
        <w:spacing w:after="0" w:line="240" w:lineRule="auto"/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hAnsi="Times New Roman"/>
          <w:noProof/>
          <w:lang w:val="en-US"/>
        </w:rPr>
        <w:drawing>
          <wp:inline distT="0" distB="0" distL="0" distR="0" wp14:anchorId="4301F336" wp14:editId="3CDC2EB7">
            <wp:extent cx="5274310" cy="3697605"/>
            <wp:effectExtent l="0" t="0" r="8890" b="10795"/>
            <wp:docPr id="80" name="图片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" name="图片 80"/>
                    <pic:cNvPicPr>
                      <a:picLocks noChangeAspect="1"/>
                    </pic:cNvPicPr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7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BDA310" w14:textId="4E440F43" w:rsidR="00BC5D7E" w:rsidRPr="008F33AA" w:rsidRDefault="001537BF" w:rsidP="00813F7B">
      <w:pPr>
        <w:pStyle w:val="2"/>
        <w:rPr>
          <w:b w:val="0"/>
          <w:bCs/>
          <w:lang w:val="en-US"/>
        </w:rPr>
      </w:pPr>
      <w:bookmarkStart w:id="128" w:name="_Toc198304944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66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>
        <w:rPr>
          <w:rFonts w:eastAsia="宋体"/>
          <w:kern w:val="2"/>
          <w:lang w:val="en-US" w:bidi="ar"/>
        </w:rPr>
        <w:t xml:space="preserve"> </w:t>
      </w:r>
      <w:r w:rsidRPr="008F33AA">
        <w:rPr>
          <w:b w:val="0"/>
          <w:bCs/>
          <w:lang w:val="en-US"/>
        </w:rPr>
        <w:t xml:space="preserve">HMBC spectrum of </w:t>
      </w:r>
      <w:r w:rsidRPr="00813F7B">
        <w:rPr>
          <w:b w:val="0"/>
          <w:bCs/>
          <w:lang w:val="en-US"/>
        </w:rPr>
        <w:t xml:space="preserve">chromopeptin </w:t>
      </w:r>
      <w:r w:rsidR="00B91F26" w:rsidRPr="00B91F26">
        <w:rPr>
          <w:rFonts w:eastAsia="YuKyokasho Medium" w:cs="Times New Roman"/>
          <w:b w:val="0"/>
          <w:bCs/>
          <w:color w:val="000000"/>
          <w:szCs w:val="20"/>
          <w:lang w:val="en-US"/>
        </w:rPr>
        <w:t>Ⅱ</w:t>
      </w:r>
      <w:r w:rsidRPr="00813F7B">
        <w:rPr>
          <w:b w:val="0"/>
          <w:bCs/>
          <w:lang w:val="en-US"/>
        </w:rPr>
        <w:t xml:space="preserve">c </w:t>
      </w:r>
      <w:r w:rsidRPr="008F33AA">
        <w:rPr>
          <w:b w:val="0"/>
          <w:bCs/>
          <w:lang w:val="en-US"/>
        </w:rPr>
        <w:t>(</w:t>
      </w:r>
      <w:r w:rsidR="00230D14">
        <w:rPr>
          <w:rFonts w:ascii="Times New Roman Bold" w:hAnsi="Times New Roman Bold" w:cs="Times New Roman Bold"/>
          <w:lang w:val="en-US"/>
        </w:rPr>
        <w:t>10</w:t>
      </w:r>
      <w:r w:rsidRPr="008F33AA">
        <w:rPr>
          <w:b w:val="0"/>
          <w:bCs/>
          <w:lang w:val="en-US"/>
        </w:rPr>
        <w:t>) in DMSO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28"/>
    </w:p>
    <w:p w14:paraId="4F24CD79" w14:textId="12CEDB81" w:rsidR="00766472" w:rsidRDefault="001537BF" w:rsidP="00766472">
      <w:pPr>
        <w:spacing w:after="0" w:line="240" w:lineRule="auto"/>
        <w:jc w:val="center"/>
        <w:rPr>
          <w:rStyle w:val="20"/>
          <w:rFonts w:ascii="Times New Roman" w:hAnsi="Times New Roman" w:cs="Times New Roman"/>
          <w:b w:val="0"/>
          <w:bCs/>
          <w:lang w:val="en-US"/>
        </w:rPr>
      </w:pPr>
      <w:r>
        <w:rPr>
          <w:rFonts w:ascii="Times New Roman" w:hAnsi="Times New Roman"/>
          <w:b/>
          <w:sz w:val="20"/>
          <w:szCs w:val="20"/>
          <w:lang w:val="en-US"/>
        </w:rPr>
        <w:br w:type="page"/>
      </w:r>
      <w:r w:rsidR="00B1615B">
        <w:rPr>
          <w:rFonts w:ascii="Times New Roman" w:eastAsia="黑体" w:hAnsi="Times New Roman" w:cs="Times New Roman"/>
          <w:bCs/>
          <w:noProof/>
          <w:lang w:val="en-US"/>
        </w:rPr>
        <w:lastRenderedPageBreak/>
        <w:drawing>
          <wp:inline distT="0" distB="0" distL="0" distR="0" wp14:anchorId="24C79B9D" wp14:editId="364A2044">
            <wp:extent cx="5206280" cy="2301498"/>
            <wp:effectExtent l="0" t="0" r="0" b="0"/>
            <wp:docPr id="73682611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6826119" name="图片 736826119"/>
                    <pic:cNvPicPr/>
                  </pic:nvPicPr>
                  <pic:blipFill rotWithShape="1">
                    <a:blip r:embed="rId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557"/>
                    <a:stretch/>
                  </pic:blipFill>
                  <pic:spPr bwMode="auto">
                    <a:xfrm>
                      <a:off x="0" y="0"/>
                      <a:ext cx="5209361" cy="23028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1EB795E" w14:textId="096DC062" w:rsidR="00766472" w:rsidRPr="00660C79" w:rsidRDefault="00766472" w:rsidP="00766472">
      <w:pPr>
        <w:spacing w:after="0" w:line="24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  <w:bookmarkStart w:id="129" w:name="_Toc198304945"/>
      <w:r w:rsidRPr="00F31C75">
        <w:rPr>
          <w:rStyle w:val="20"/>
          <w:rFonts w:ascii="Times New Roman" w:hAnsi="Times New Roman" w:cs="Times New Roman"/>
          <w:lang w:val="en-US"/>
        </w:rPr>
        <w:t xml:space="preserve">Supplementary Fig </w:t>
      </w:r>
      <w:r w:rsidR="005D75A6" w:rsidRPr="00F31C75">
        <w:rPr>
          <w:rStyle w:val="20"/>
          <w:rFonts w:ascii="Times New Roman" w:hAnsi="Times New Roman" w:cs="Times New Roman"/>
          <w:lang w:val="en-US"/>
        </w:rPr>
        <w:t>67</w:t>
      </w:r>
      <w:r w:rsidRPr="00F31C75">
        <w:rPr>
          <w:rStyle w:val="20"/>
          <w:rFonts w:ascii="Times New Roman" w:hAnsi="Times New Roman" w:cs="Times New Roman"/>
          <w:lang w:val="en-US"/>
        </w:rPr>
        <w:t xml:space="preserve">. </w:t>
      </w:r>
      <w:r w:rsidRPr="00F31C75">
        <w:rPr>
          <w:rStyle w:val="20"/>
          <w:rFonts w:ascii="Times New Roman" w:hAnsi="Times New Roman" w:cs="Times New Roman"/>
          <w:b w:val="0"/>
          <w:bCs/>
          <w:lang w:val="en-US"/>
        </w:rPr>
        <w:t>The truncated HR-ESI-MS spectra of Marfey’s hydrolysis reaction of chromopeptins Ib (</w:t>
      </w:r>
      <w:r w:rsidR="00230D14" w:rsidRPr="00C71055">
        <w:rPr>
          <w:rStyle w:val="20"/>
          <w:rFonts w:ascii="Times New Roman" w:hAnsi="Times New Roman" w:cs="Times New Roman"/>
          <w:lang w:val="en-US"/>
        </w:rPr>
        <w:t>7</w:t>
      </w:r>
      <w:r w:rsidRPr="00F31C75">
        <w:rPr>
          <w:rStyle w:val="20"/>
          <w:rFonts w:ascii="Times New Roman" w:hAnsi="Times New Roman" w:cs="Times New Roman"/>
          <w:b w:val="0"/>
          <w:bCs/>
          <w:lang w:val="en-US"/>
        </w:rPr>
        <w:t xml:space="preserve">), </w:t>
      </w:r>
      <w:r w:rsidRPr="00F31C75">
        <w:rPr>
          <w:rStyle w:val="20"/>
          <w:rFonts w:ascii="Times New Roman" w:eastAsia="微软雅黑" w:hAnsi="Times New Roman" w:cs="Times New Roman"/>
          <w:b w:val="0"/>
          <w:bCs/>
          <w:lang w:val="en-US"/>
        </w:rPr>
        <w:t>Ⅱ</w:t>
      </w:r>
      <w:r w:rsidRPr="00F31C75">
        <w:rPr>
          <w:rStyle w:val="20"/>
          <w:rFonts w:ascii="Times New Roman" w:hAnsi="Times New Roman" w:cs="Times New Roman"/>
          <w:b w:val="0"/>
          <w:bCs/>
          <w:lang w:val="en-US"/>
        </w:rPr>
        <w:t>a (</w:t>
      </w:r>
      <w:r w:rsidR="00230D14" w:rsidRPr="00C71055">
        <w:rPr>
          <w:rStyle w:val="20"/>
          <w:rFonts w:ascii="Times New Roman" w:hAnsi="Times New Roman" w:cs="Times New Roman"/>
          <w:lang w:val="en-US"/>
        </w:rPr>
        <w:t>8</w:t>
      </w:r>
      <w:r w:rsidRPr="00F31C75">
        <w:rPr>
          <w:rStyle w:val="20"/>
          <w:rFonts w:ascii="Times New Roman" w:hAnsi="Times New Roman" w:cs="Times New Roman"/>
          <w:b w:val="0"/>
          <w:bCs/>
          <w:lang w:val="en-US"/>
        </w:rPr>
        <w:t xml:space="preserve">), and </w:t>
      </w:r>
      <w:r w:rsidR="0040387B" w:rsidRPr="00527076">
        <w:rPr>
          <w:rStyle w:val="20"/>
          <w:rFonts w:ascii="Times New Roman" w:hAnsi="Times New Roman" w:cs="Times New Roman"/>
          <w:b w:val="0"/>
          <w:bCs/>
          <w:sz w:val="15"/>
          <w:szCs w:val="15"/>
          <w:lang w:val="en-US"/>
        </w:rPr>
        <w:t>L</w:t>
      </w:r>
      <w:r w:rsidR="0040387B"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-</w:t>
      </w:r>
      <w:r w:rsidR="0040387B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 xml:space="preserve"> </w:t>
      </w:r>
      <w:r w:rsidR="0040387B"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/</w:t>
      </w:r>
      <w:r w:rsidR="0040387B" w:rsidRPr="00527076">
        <w:rPr>
          <w:rStyle w:val="20"/>
          <w:rFonts w:ascii="Times New Roman" w:hAnsi="Times New Roman" w:cs="Times New Roman"/>
          <w:b w:val="0"/>
          <w:bCs/>
          <w:sz w:val="15"/>
          <w:szCs w:val="15"/>
          <w:lang w:val="en-US"/>
        </w:rPr>
        <w:t>D</w:t>
      </w:r>
      <w:r w:rsidR="0040387B"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-</w:t>
      </w:r>
      <w:r w:rsidRPr="00F31C75">
        <w:rPr>
          <w:rStyle w:val="20"/>
          <w:rFonts w:ascii="Times New Roman" w:hAnsi="Times New Roman" w:cs="Times New Roman"/>
          <w:b w:val="0"/>
          <w:bCs/>
          <w:lang w:val="en-US"/>
        </w:rPr>
        <w:t>standard amino acids.</w:t>
      </w:r>
      <w:bookmarkEnd w:id="129"/>
      <w:r w:rsidRPr="00F31C75">
        <w:rPr>
          <w:rStyle w:val="20"/>
          <w:rFonts w:ascii="Times New Roman" w:hAnsi="Times New Roman" w:cs="Times New Roman"/>
          <w:b w:val="0"/>
          <w:bCs/>
          <w:lang w:val="en-US"/>
        </w:rPr>
        <w:t xml:space="preserve"> </w:t>
      </w:r>
      <w:r w:rsidRPr="00660C79">
        <w:rPr>
          <w:rFonts w:ascii="Times New Roman" w:hAnsi="Times New Roman" w:cs="Times New Roman"/>
          <w:bCs/>
          <w:sz w:val="20"/>
          <w:szCs w:val="20"/>
          <w:lang w:val="en-US"/>
        </w:rPr>
        <w:t>All hydrolysed chromopeptins and standard amino acids were deriv</w:t>
      </w:r>
      <w:r w:rsidRPr="00660C79">
        <w:rPr>
          <w:rFonts w:ascii="Times New Roman" w:hAnsi="Times New Roman" w:cs="Times New Roman" w:hint="eastAsia"/>
          <w:bCs/>
          <w:sz w:val="20"/>
          <w:szCs w:val="20"/>
          <w:lang w:val="en-US"/>
        </w:rPr>
        <w:t>atized</w:t>
      </w:r>
      <w:r w:rsidRPr="00660C79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by Marfey’s reagent (</w:t>
      </w:r>
      <w:r w:rsidRPr="00660C79">
        <w:rPr>
          <w:rFonts w:ascii="Times New Roman" w:hAnsi="Times New Roman" w:cs="Times New Roman"/>
          <w:color w:val="000000"/>
          <w:sz w:val="20"/>
          <w:szCs w:val="20"/>
          <w:lang w:val="en-US"/>
        </w:rPr>
        <w:t>N2-</w:t>
      </w:r>
      <w:r w:rsidRPr="00660C79">
        <w:rPr>
          <w:rFonts w:ascii="Arial" w:hAnsi="Arial" w:cs="Arial"/>
          <w:color w:val="000000"/>
          <w:sz w:val="20"/>
          <w:szCs w:val="20"/>
          <w:lang w:val="en-US"/>
        </w:rPr>
        <w:t>(</w:t>
      </w:r>
      <w:r w:rsidRPr="00660C79">
        <w:rPr>
          <w:rFonts w:ascii="Times New Roman" w:hAnsi="Times New Roman" w:cs="Times New Roman"/>
          <w:color w:val="000000"/>
          <w:sz w:val="20"/>
          <w:szCs w:val="20"/>
          <w:lang w:val="en-US"/>
        </w:rPr>
        <w:t>5-Fluoro-2,4-dinitrophenyl)-L-alaninamid</w:t>
      </w:r>
      <w:r w:rsidRPr="00C71055">
        <w:rPr>
          <w:rFonts w:ascii="Times New Roman" w:hAnsi="Times New Roman" w:cs="Times New Roman"/>
          <w:color w:val="000000"/>
          <w:sz w:val="20"/>
          <w:szCs w:val="20"/>
          <w:lang w:val="en-US"/>
        </w:rPr>
        <w:t>e</w:t>
      </w:r>
      <w:r w:rsidRPr="00C71055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, </w:t>
      </w:r>
      <w:r w:rsidR="00C71055" w:rsidRPr="00527076">
        <w:rPr>
          <w:rFonts w:ascii="Times New Roman" w:hAnsi="Times New Roman" w:cs="Times New Roman"/>
          <w:bCs/>
          <w:sz w:val="15"/>
          <w:szCs w:val="15"/>
          <w:lang w:val="en-US"/>
        </w:rPr>
        <w:t>L</w:t>
      </w:r>
      <w:r w:rsidR="00C71055" w:rsidRPr="00C71055">
        <w:rPr>
          <w:rFonts w:ascii="Times New Roman" w:hAnsi="Times New Roman" w:cs="Times New Roman"/>
          <w:bCs/>
          <w:sz w:val="20"/>
          <w:szCs w:val="20"/>
          <w:lang w:val="en-US"/>
        </w:rPr>
        <w:t>-</w:t>
      </w:r>
      <w:r w:rsidRPr="003A4D86">
        <w:rPr>
          <w:rFonts w:ascii="Times New Roman" w:hAnsi="Times New Roman" w:cs="Times New Roman"/>
          <w:bCs/>
          <w:sz w:val="20"/>
          <w:szCs w:val="20"/>
          <w:lang w:val="en-US"/>
        </w:rPr>
        <w:t>FD</w:t>
      </w:r>
      <w:r w:rsidRPr="003A4D86">
        <w:rPr>
          <w:rFonts w:ascii="Times New Roman" w:hAnsi="Times New Roman" w:cs="Times New Roman" w:hint="eastAsia"/>
          <w:bCs/>
          <w:sz w:val="20"/>
          <w:szCs w:val="20"/>
          <w:lang w:val="en-US"/>
        </w:rPr>
        <w:t>A</w:t>
      </w:r>
      <w:r w:rsidRPr="003A4D86">
        <w:rPr>
          <w:rFonts w:ascii="Times New Roman" w:hAnsi="Times New Roman" w:cs="Times New Roman"/>
          <w:bCs/>
          <w:sz w:val="20"/>
          <w:szCs w:val="20"/>
          <w:lang w:val="en-US"/>
        </w:rPr>
        <w:t>A</w:t>
      </w:r>
      <w:r w:rsidRPr="00C71055">
        <w:rPr>
          <w:rFonts w:ascii="Times New Roman" w:hAnsi="Times New Roman" w:cs="Times New Roman"/>
          <w:bCs/>
          <w:sz w:val="20"/>
          <w:szCs w:val="20"/>
          <w:lang w:val="en-US"/>
        </w:rPr>
        <w:t>) f</w:t>
      </w:r>
      <w:r w:rsidRPr="00660C79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or detection by LC-MS. The configurations of amino acids in compounds </w:t>
      </w:r>
      <w:r w:rsidR="00230D14">
        <w:rPr>
          <w:rFonts w:ascii="Times New Roman" w:hAnsi="Times New Roman" w:cs="Times New Roman"/>
          <w:b/>
          <w:sz w:val="20"/>
          <w:szCs w:val="20"/>
          <w:lang w:val="en-US"/>
        </w:rPr>
        <w:t>7</w:t>
      </w:r>
      <w:r w:rsidRPr="00660C79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nd </w:t>
      </w:r>
      <w:r w:rsidR="00230D14">
        <w:rPr>
          <w:rFonts w:ascii="Times New Roman" w:hAnsi="Times New Roman" w:cs="Times New Roman"/>
          <w:b/>
          <w:sz w:val="20"/>
          <w:szCs w:val="20"/>
          <w:lang w:val="en-US"/>
        </w:rPr>
        <w:t>8</w:t>
      </w:r>
      <w:r w:rsidRPr="00660C79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re indicated by dashed lines and blue characters.</w:t>
      </w:r>
    </w:p>
    <w:p w14:paraId="31257561" w14:textId="519BDFE4" w:rsidR="00766472" w:rsidRDefault="00766472">
      <w:pPr>
        <w:spacing w:after="0" w:line="240" w:lineRule="auto"/>
        <w:rPr>
          <w:rFonts w:ascii="Times New Roman" w:hAnsi="Times New Roman"/>
          <w:b/>
          <w:sz w:val="20"/>
          <w:szCs w:val="20"/>
          <w:lang w:val="en-US"/>
        </w:rPr>
      </w:pPr>
      <w:r>
        <w:rPr>
          <w:rFonts w:ascii="Times New Roman" w:hAnsi="Times New Roman"/>
          <w:b/>
          <w:sz w:val="20"/>
          <w:szCs w:val="20"/>
          <w:lang w:val="en-US"/>
        </w:rPr>
        <w:br w:type="page"/>
      </w:r>
    </w:p>
    <w:p w14:paraId="5AD07C7C" w14:textId="77777777" w:rsidR="00BC5D7E" w:rsidRPr="00766472" w:rsidRDefault="00BC5D7E">
      <w:pPr>
        <w:rPr>
          <w:rFonts w:ascii="Times New Roman" w:hAnsi="Times New Roman"/>
          <w:b/>
          <w:sz w:val="20"/>
          <w:szCs w:val="20"/>
          <w:lang w:val="en-US"/>
        </w:rPr>
      </w:pPr>
    </w:p>
    <w:p w14:paraId="2ED1788A" w14:textId="77777777" w:rsidR="00F006F2" w:rsidRDefault="00F006F2" w:rsidP="00F006F2">
      <w:pPr>
        <w:spacing w:after="0" w:line="240" w:lineRule="auto"/>
        <w:jc w:val="center"/>
        <w:rPr>
          <w:rFonts w:ascii="Times New Roman" w:hAnsi="Times New Roman" w:cs="Times New Roman Regular"/>
          <w:sz w:val="20"/>
          <w:szCs w:val="20"/>
          <w:lang w:val="en-US"/>
        </w:rPr>
      </w:pPr>
      <w:r>
        <w:rPr>
          <w:rFonts w:ascii="Times New Roman" w:hAnsi="Times New Roman" w:cs="Times New Roman Regular" w:hint="eastAsia"/>
          <w:noProof/>
          <w:sz w:val="20"/>
          <w:szCs w:val="20"/>
          <w:lang w:val="en-US"/>
        </w:rPr>
        <w:drawing>
          <wp:inline distT="0" distB="0" distL="0" distR="0" wp14:anchorId="736D2C22" wp14:editId="3E430B1D">
            <wp:extent cx="4189838" cy="5002483"/>
            <wp:effectExtent l="0" t="0" r="1270" b="0"/>
            <wp:docPr id="28483623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6786755" name="图片 826786755"/>
                    <pic:cNvPicPr/>
                  </pic:nvPicPr>
                  <pic:blipFill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33158" cy="5054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0A1110" w14:textId="56B67FAD" w:rsidR="00F006F2" w:rsidRDefault="00F006F2" w:rsidP="00F006F2">
      <w:pPr>
        <w:pStyle w:val="2"/>
        <w:rPr>
          <w:b w:val="0"/>
          <w:bCs/>
          <w:lang w:val="en-US"/>
        </w:rPr>
      </w:pPr>
      <w:bookmarkStart w:id="130" w:name="_Toc198304946"/>
      <w:r w:rsidRPr="002820CF">
        <w:rPr>
          <w:lang w:val="en-US"/>
        </w:rPr>
        <w:t xml:space="preserve">Supplementary Fig </w:t>
      </w:r>
      <w:r w:rsidR="005D75A6">
        <w:rPr>
          <w:lang w:val="en-US"/>
        </w:rPr>
        <w:t>6</w:t>
      </w:r>
      <w:r>
        <w:rPr>
          <w:lang w:val="en-US"/>
        </w:rPr>
        <w:t>8</w:t>
      </w:r>
      <w:r w:rsidRPr="002820CF">
        <w:rPr>
          <w:rFonts w:eastAsia="宋体"/>
          <w:lang w:val="en-US"/>
        </w:rPr>
        <w:t>.</w:t>
      </w:r>
      <w:r w:rsidRPr="002820CF">
        <w:rPr>
          <w:lang w:val="en-US"/>
        </w:rPr>
        <w:t xml:space="preserve"> </w:t>
      </w:r>
      <w:r w:rsidRPr="002820CF">
        <w:rPr>
          <w:b w:val="0"/>
          <w:bCs/>
          <w:lang w:val="en-US"/>
        </w:rPr>
        <w:t>HR-ESI-MS spectr</w:t>
      </w:r>
      <w:r>
        <w:rPr>
          <w:b w:val="0"/>
          <w:bCs/>
          <w:lang w:val="en-US"/>
        </w:rPr>
        <w:t>a</w:t>
      </w:r>
      <w:r w:rsidRPr="002820CF">
        <w:rPr>
          <w:b w:val="0"/>
          <w:bCs/>
          <w:lang w:val="en-US"/>
        </w:rPr>
        <w:t xml:space="preserve"> of chitinimopeptins Ia, Ib, and Ic (</w:t>
      </w:r>
      <w:r>
        <w:rPr>
          <w:lang w:val="en-US"/>
        </w:rPr>
        <w:t>11</w:t>
      </w:r>
      <w:r w:rsidRPr="002820CF">
        <w:rPr>
          <w:b w:val="0"/>
          <w:bCs/>
          <w:lang w:val="en-US"/>
        </w:rPr>
        <w:t>-</w:t>
      </w:r>
      <w:r>
        <w:rPr>
          <w:lang w:val="en-US"/>
        </w:rPr>
        <w:t>13</w:t>
      </w:r>
      <w:r w:rsidRPr="002820CF">
        <w:rPr>
          <w:b w:val="0"/>
          <w:bCs/>
          <w:lang w:val="en-US"/>
        </w:rPr>
        <w:t>)</w:t>
      </w:r>
      <w:bookmarkEnd w:id="130"/>
    </w:p>
    <w:p w14:paraId="5E3D5EDD" w14:textId="77777777" w:rsidR="00F006F2" w:rsidRDefault="00F006F2" w:rsidP="00F006F2">
      <w:pPr>
        <w:spacing w:after="0" w:line="240" w:lineRule="auto"/>
        <w:rPr>
          <w:rStyle w:val="20"/>
          <w:rFonts w:ascii="Times New Roman" w:hAnsi="Times New Roman" w:cs="Times New Roman"/>
          <w:b w:val="0"/>
          <w:bCs/>
          <w:lang w:val="en-US"/>
        </w:rPr>
      </w:pPr>
      <w:r>
        <w:rPr>
          <w:rStyle w:val="20"/>
          <w:rFonts w:ascii="Times New Roman" w:hAnsi="Times New Roman" w:cs="Times New Roman"/>
          <w:b w:val="0"/>
          <w:bCs/>
          <w:lang w:val="en-US"/>
        </w:rPr>
        <w:br w:type="page"/>
      </w:r>
    </w:p>
    <w:p w14:paraId="0514D88B" w14:textId="20E73A04" w:rsidR="00BC5D7E" w:rsidRDefault="00BA1300">
      <w:pPr>
        <w:pStyle w:val="SI-fig-cap"/>
        <w:spacing w:after="0"/>
        <w:jc w:val="both"/>
        <w:rPr>
          <w:b/>
          <w:sz w:val="20"/>
          <w:szCs w:val="20"/>
        </w:rPr>
      </w:pPr>
      <w:r w:rsidRPr="00BA1300">
        <w:rPr>
          <w:b/>
          <w:noProof/>
          <w:sz w:val="20"/>
          <w:szCs w:val="20"/>
          <w:lang w:val="en-US"/>
        </w:rPr>
        <w:lastRenderedPageBreak/>
        <w:drawing>
          <wp:inline distT="0" distB="0" distL="0" distR="0" wp14:anchorId="1E233CAA" wp14:editId="158B81E3">
            <wp:extent cx="5274310" cy="3763010"/>
            <wp:effectExtent l="0" t="0" r="0" b="0"/>
            <wp:docPr id="164872712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8727127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63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C3F8DB" w14:textId="084487B0" w:rsidR="00BC5D7E" w:rsidRDefault="001537BF" w:rsidP="00813F7B">
      <w:pPr>
        <w:pStyle w:val="2"/>
        <w:rPr>
          <w:b w:val="0"/>
          <w:bCs/>
          <w:vertAlign w:val="subscript"/>
          <w:lang w:val="en-US"/>
        </w:rPr>
      </w:pPr>
      <w:bookmarkStart w:id="131" w:name="_Toc198304947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69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>
        <w:rPr>
          <w:rFonts w:eastAsia="宋体"/>
          <w:kern w:val="2"/>
          <w:lang w:val="en-US" w:bidi="ar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 NMR (600 MHz) spectrum of</w:t>
      </w:r>
      <w:r w:rsidRPr="008F33AA">
        <w:rPr>
          <w:b w:val="0"/>
          <w:bCs/>
          <w:color w:val="0000FF"/>
          <w:lang w:val="en-US"/>
        </w:rPr>
        <w:t xml:space="preserve"> </w:t>
      </w:r>
      <w:r w:rsidRPr="00813F7B">
        <w:rPr>
          <w:b w:val="0"/>
          <w:bCs/>
          <w:lang w:val="en-US"/>
        </w:rPr>
        <w:t>chitinimopeptin Ia (</w:t>
      </w:r>
      <w:r w:rsidR="00230D14">
        <w:rPr>
          <w:rFonts w:ascii="Times New Roman Bold" w:hAnsi="Times New Roman Bold" w:cs="Times New Roman Bold"/>
          <w:lang w:val="en-US"/>
        </w:rPr>
        <w:t>11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31"/>
    </w:p>
    <w:p w14:paraId="242AD4D4" w14:textId="77777777" w:rsidR="00230D14" w:rsidRPr="00230D14" w:rsidRDefault="00230D14" w:rsidP="00394B50">
      <w:pPr>
        <w:rPr>
          <w:lang w:val="en-US"/>
        </w:rPr>
      </w:pPr>
    </w:p>
    <w:p w14:paraId="782EB169" w14:textId="66720E3D" w:rsidR="00BC5D7E" w:rsidRDefault="00BA1300">
      <w:pPr>
        <w:pStyle w:val="SI-fig-cap"/>
        <w:spacing w:after="0"/>
        <w:jc w:val="both"/>
        <w:rPr>
          <w:b/>
          <w:sz w:val="20"/>
          <w:szCs w:val="20"/>
        </w:rPr>
      </w:pPr>
      <w:r w:rsidRPr="00BA1300">
        <w:rPr>
          <w:b/>
          <w:noProof/>
          <w:sz w:val="20"/>
          <w:szCs w:val="20"/>
          <w:lang w:val="en-US"/>
        </w:rPr>
        <w:drawing>
          <wp:inline distT="0" distB="0" distL="0" distR="0" wp14:anchorId="4F9751B8" wp14:editId="499B6CC1">
            <wp:extent cx="5274310" cy="3739515"/>
            <wp:effectExtent l="0" t="0" r="0" b="0"/>
            <wp:docPr id="29206426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2064267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39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5910C4" w14:textId="20E57F69" w:rsidR="00BC5D7E" w:rsidRPr="008F33AA" w:rsidRDefault="001537BF" w:rsidP="00813F7B">
      <w:pPr>
        <w:pStyle w:val="2"/>
        <w:rPr>
          <w:vertAlign w:val="subscript"/>
          <w:lang w:val="en-US"/>
        </w:rPr>
      </w:pPr>
      <w:bookmarkStart w:id="132" w:name="_Toc198304948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70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vertAlign w:val="superscript"/>
          <w:lang w:val="en-US"/>
        </w:rPr>
        <w:t>13</w:t>
      </w:r>
      <w:r w:rsidRPr="008F33AA">
        <w:rPr>
          <w:rFonts w:hint="eastAsia"/>
          <w:b w:val="0"/>
          <w:bCs/>
          <w:lang w:val="en-US"/>
        </w:rPr>
        <w:t>C</w:t>
      </w:r>
      <w:r w:rsidRPr="008F33AA">
        <w:rPr>
          <w:b w:val="0"/>
          <w:bCs/>
          <w:lang w:val="en-US"/>
        </w:rPr>
        <w:t xml:space="preserve"> NMR (150 MHz) spectrum of</w:t>
      </w:r>
      <w:r w:rsidRPr="00813F7B">
        <w:rPr>
          <w:b w:val="0"/>
          <w:bCs/>
          <w:lang w:val="en-US"/>
        </w:rPr>
        <w:t xml:space="preserve"> chitinimopeptin Ia (</w:t>
      </w:r>
      <w:r w:rsidR="00230D14">
        <w:rPr>
          <w:rFonts w:ascii="Times New Roman Bold" w:hAnsi="Times New Roman Bold" w:cs="Times New Roman Bold"/>
          <w:lang w:val="en-US"/>
        </w:rPr>
        <w:t>11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32"/>
    </w:p>
    <w:p w14:paraId="1DE5005A" w14:textId="77777777" w:rsidR="00813F7B" w:rsidRPr="008F33AA" w:rsidRDefault="00813F7B" w:rsidP="00813F7B">
      <w:pPr>
        <w:rPr>
          <w:lang w:val="en-US"/>
        </w:rPr>
      </w:pPr>
    </w:p>
    <w:p w14:paraId="754B4BAB" w14:textId="60935515" w:rsidR="00BC5D7E" w:rsidRDefault="00266544">
      <w:pPr>
        <w:pStyle w:val="SI-fig-cap"/>
        <w:spacing w:after="0"/>
        <w:jc w:val="both"/>
        <w:rPr>
          <w:b/>
          <w:sz w:val="20"/>
          <w:szCs w:val="20"/>
        </w:rPr>
      </w:pPr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5DDF4064" wp14:editId="6297335E">
                <wp:simplePos x="0" y="0"/>
                <wp:positionH relativeFrom="column">
                  <wp:posOffset>17145</wp:posOffset>
                </wp:positionH>
                <wp:positionV relativeFrom="paragraph">
                  <wp:posOffset>2407104</wp:posOffset>
                </wp:positionV>
                <wp:extent cx="792480" cy="295910"/>
                <wp:effectExtent l="0" t="0" r="0" b="0"/>
                <wp:wrapNone/>
                <wp:docPr id="2096032948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956D080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5DDF4064" id="_x0000_s1056" type="#_x0000_t202" style="position:absolute;left:0;text-align:left;margin-left:1.35pt;margin-top:189.55pt;width:62.4pt;height:23.3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" filled="f" stroked="f" strokeweight=".5pt">
                <v:textbox>
                  <w:txbxContent>
                    <w:p w14:paraId="1956D080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C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NMR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4DF377A9" wp14:editId="0F33E33E">
                <wp:simplePos x="0" y="0"/>
                <wp:positionH relativeFrom="column">
                  <wp:posOffset>33020</wp:posOffset>
                </wp:positionH>
                <wp:positionV relativeFrom="paragraph">
                  <wp:posOffset>1360805</wp:posOffset>
                </wp:positionV>
                <wp:extent cx="792480" cy="295910"/>
                <wp:effectExtent l="0" t="0" r="0" b="0"/>
                <wp:wrapNone/>
                <wp:docPr id="1835230715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238EE1B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4DF377A9" id="_x0000_s1057" type="#_x0000_t202" style="position:absolute;left:0;text-align:left;margin-left:2.6pt;margin-top:107.15pt;width:62.4pt;height:23.3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" filled="f" stroked="f" strokeweight=".5pt">
                <v:textbox>
                  <w:txbxContent>
                    <w:p w14:paraId="5238EE1B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0FE9CABA" wp14:editId="105CF179">
                <wp:simplePos x="0" y="0"/>
                <wp:positionH relativeFrom="column">
                  <wp:posOffset>29210</wp:posOffset>
                </wp:positionH>
                <wp:positionV relativeFrom="paragraph">
                  <wp:posOffset>286385</wp:posOffset>
                </wp:positionV>
                <wp:extent cx="792480" cy="295910"/>
                <wp:effectExtent l="0" t="0" r="0" b="0"/>
                <wp:wrapNone/>
                <wp:docPr id="1048670851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6E79521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DEPT 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0FE9CABA" id="_x0000_s1058" type="#_x0000_t202" style="position:absolute;left:0;text-align:left;margin-left:2.3pt;margin-top:22.55pt;width:62.4pt;height:23.3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" filled="f" stroked="f" strokeweight=".5pt">
                <v:textbox>
                  <w:txbxContent>
                    <w:p w14:paraId="36E79521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 w:rsidR="00BA1300" w:rsidRPr="00BA1300">
        <w:rPr>
          <w:b/>
          <w:noProof/>
          <w:sz w:val="20"/>
          <w:szCs w:val="20"/>
          <w:lang w:val="en-US"/>
        </w:rPr>
        <w:drawing>
          <wp:inline distT="0" distB="0" distL="0" distR="0" wp14:anchorId="4A45D674" wp14:editId="58A8741D">
            <wp:extent cx="5274310" cy="3869055"/>
            <wp:effectExtent l="0" t="0" r="0" b="4445"/>
            <wp:docPr id="80056138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0561382" name="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69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A2CA31" w14:textId="1B5FB57D" w:rsidR="00BC5D7E" w:rsidRDefault="001537BF" w:rsidP="00813F7B">
      <w:pPr>
        <w:pStyle w:val="2"/>
        <w:rPr>
          <w:b w:val="0"/>
          <w:bCs/>
          <w:vertAlign w:val="subscript"/>
          <w:lang w:val="en-US"/>
        </w:rPr>
      </w:pPr>
      <w:bookmarkStart w:id="133" w:name="_Toc198304949"/>
      <w:r w:rsidRPr="00813F7B">
        <w:rPr>
          <w:lang w:val="en-US"/>
        </w:rPr>
        <w:t xml:space="preserve">Supplementary Fig </w:t>
      </w:r>
      <w:r w:rsidR="00660C79">
        <w:rPr>
          <w:lang w:val="en-US"/>
        </w:rPr>
        <w:t>7</w:t>
      </w:r>
      <w:r w:rsidR="005D75A6">
        <w:rPr>
          <w:lang w:val="en-US"/>
        </w:rPr>
        <w:t>1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DEPT</w:t>
      </w:r>
      <w:r w:rsidRPr="008F33AA">
        <w:rPr>
          <w:b w:val="0"/>
          <w:bCs/>
          <w:lang w:val="en-US"/>
        </w:rPr>
        <w:t xml:space="preserve"> </w:t>
      </w:r>
      <w:r w:rsidR="00BA1300">
        <w:rPr>
          <w:b w:val="0"/>
          <w:bCs/>
          <w:lang w:val="en-US"/>
        </w:rPr>
        <w:t xml:space="preserve">90 and DEPT 135 </w:t>
      </w:r>
      <w:r w:rsidR="00BA1300" w:rsidRPr="008F33AA">
        <w:rPr>
          <w:b w:val="0"/>
          <w:bCs/>
          <w:lang w:val="en-US"/>
        </w:rPr>
        <w:t>spectr</w:t>
      </w:r>
      <w:r w:rsidR="00BA1300">
        <w:rPr>
          <w:b w:val="0"/>
          <w:bCs/>
          <w:lang w:val="en-US"/>
        </w:rPr>
        <w:t xml:space="preserve">a </w:t>
      </w:r>
      <w:r w:rsidRPr="008F33AA">
        <w:rPr>
          <w:b w:val="0"/>
          <w:bCs/>
          <w:lang w:val="en-US"/>
        </w:rPr>
        <w:t xml:space="preserve">of </w:t>
      </w:r>
      <w:r w:rsidRPr="00813F7B">
        <w:rPr>
          <w:b w:val="0"/>
          <w:bCs/>
          <w:lang w:val="en-US"/>
        </w:rPr>
        <w:t>chitinimopeptin Ia (</w:t>
      </w:r>
      <w:r w:rsidR="00230D14">
        <w:rPr>
          <w:rFonts w:ascii="Times New Roman Bold" w:hAnsi="Times New Roman Bold" w:cs="Times New Roman Bold"/>
          <w:lang w:val="en-US"/>
        </w:rPr>
        <w:t>11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33"/>
    </w:p>
    <w:p w14:paraId="12686223" w14:textId="77777777" w:rsidR="00B07CB0" w:rsidRPr="00B07CB0" w:rsidRDefault="00B07CB0" w:rsidP="00B07CB0">
      <w:pPr>
        <w:rPr>
          <w:lang w:val="en-US"/>
        </w:rPr>
      </w:pPr>
    </w:p>
    <w:p w14:paraId="5433A95E" w14:textId="77777777" w:rsidR="00BC5D7E" w:rsidRDefault="001537BF">
      <w:pPr>
        <w:pStyle w:val="SI-fig-cap"/>
        <w:spacing w:after="0"/>
        <w:jc w:val="both"/>
        <w:rPr>
          <w:b/>
          <w:sz w:val="20"/>
          <w:szCs w:val="20"/>
        </w:rPr>
      </w:pPr>
      <w:r>
        <w:rPr>
          <w:b/>
          <w:noProof/>
          <w:sz w:val="20"/>
          <w:szCs w:val="20"/>
          <w:lang w:val="en-US"/>
        </w:rPr>
        <w:drawing>
          <wp:inline distT="0" distB="0" distL="0" distR="0" wp14:anchorId="26F71A00" wp14:editId="70AD4C49">
            <wp:extent cx="5274310" cy="3713480"/>
            <wp:effectExtent l="0" t="0" r="8890" b="20320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图片 42"/>
                    <pic:cNvPicPr>
                      <a:picLocks noChangeAspect="1"/>
                    </pic:cNvPicPr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3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F566BE" w14:textId="67C533A0" w:rsidR="00BC5D7E" w:rsidRPr="008F33AA" w:rsidRDefault="001537BF" w:rsidP="00813F7B">
      <w:pPr>
        <w:pStyle w:val="2"/>
        <w:rPr>
          <w:b w:val="0"/>
          <w:bCs/>
          <w:vertAlign w:val="subscript"/>
          <w:lang w:val="en-US"/>
        </w:rPr>
      </w:pPr>
      <w:bookmarkStart w:id="134" w:name="_Toc198304950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72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hint="eastAsia"/>
          <w:b w:val="0"/>
          <w:bCs/>
          <w:lang w:val="en-US"/>
        </w:rPr>
        <w:t>HSQC</w:t>
      </w:r>
      <w:r w:rsidRPr="008F33AA">
        <w:rPr>
          <w:b w:val="0"/>
          <w:bCs/>
          <w:lang w:val="en-US"/>
        </w:rPr>
        <w:t xml:space="preserve"> spectrum of </w:t>
      </w:r>
      <w:r w:rsidRPr="00813F7B">
        <w:rPr>
          <w:b w:val="0"/>
          <w:bCs/>
          <w:lang w:val="en-US"/>
        </w:rPr>
        <w:t>chitinimopeptin Ia (</w:t>
      </w:r>
      <w:r w:rsidR="00230D14">
        <w:rPr>
          <w:rFonts w:ascii="Times New Roman Bold" w:hAnsi="Times New Roman Bold" w:cs="Times New Roman Bold"/>
          <w:lang w:val="en-US"/>
        </w:rPr>
        <w:t>11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34"/>
    </w:p>
    <w:p w14:paraId="4D7380EE" w14:textId="77777777" w:rsidR="00813F7B" w:rsidRPr="008F33AA" w:rsidRDefault="00813F7B" w:rsidP="00813F7B">
      <w:pPr>
        <w:rPr>
          <w:lang w:val="en-US"/>
        </w:rPr>
      </w:pPr>
    </w:p>
    <w:p w14:paraId="6326189B" w14:textId="511F201F" w:rsidR="00BC5D7E" w:rsidRDefault="00771FDA">
      <w:pPr>
        <w:pStyle w:val="SI-fig-cap"/>
        <w:spacing w:after="0"/>
        <w:jc w:val="both"/>
        <w:rPr>
          <w:b/>
          <w:sz w:val="20"/>
          <w:szCs w:val="20"/>
        </w:rPr>
      </w:pPr>
      <w:r w:rsidRPr="00771FDA">
        <w:rPr>
          <w:b/>
          <w:noProof/>
          <w:sz w:val="20"/>
          <w:szCs w:val="20"/>
          <w:lang w:val="en-US"/>
        </w:rPr>
        <w:lastRenderedPageBreak/>
        <w:drawing>
          <wp:inline distT="0" distB="0" distL="0" distR="0" wp14:anchorId="5A43ED5D" wp14:editId="1DB36F8C">
            <wp:extent cx="5274310" cy="3696970"/>
            <wp:effectExtent l="0" t="0" r="0" b="0"/>
            <wp:docPr id="102253971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2539719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6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8ACC99" w14:textId="414920DB" w:rsidR="00BC5D7E" w:rsidRPr="008F33AA" w:rsidRDefault="001537BF" w:rsidP="00813F7B">
      <w:pPr>
        <w:pStyle w:val="2"/>
        <w:rPr>
          <w:lang w:val="en-US"/>
        </w:rPr>
      </w:pPr>
      <w:bookmarkStart w:id="135" w:name="_Toc198304951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73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-</w:t>
      </w:r>
      <w:r w:rsidRPr="008F33AA">
        <w:rPr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 xml:space="preserve"> COSY</w:t>
      </w:r>
      <w:r w:rsidRPr="008F33AA">
        <w:rPr>
          <w:b w:val="0"/>
          <w:bCs/>
          <w:lang w:val="en-US"/>
        </w:rPr>
        <w:t xml:space="preserve"> spectrum of </w:t>
      </w:r>
      <w:r w:rsidRPr="00813F7B">
        <w:rPr>
          <w:b w:val="0"/>
          <w:bCs/>
          <w:lang w:val="en-US"/>
        </w:rPr>
        <w:t>chitinimopeptin Ia (</w:t>
      </w:r>
      <w:r w:rsidR="00230D14">
        <w:rPr>
          <w:rFonts w:ascii="Times New Roman Bold" w:hAnsi="Times New Roman Bold" w:cs="Times New Roman Bold"/>
          <w:lang w:val="en-US"/>
        </w:rPr>
        <w:t>11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35"/>
    </w:p>
    <w:p w14:paraId="32D7DEB4" w14:textId="77777777" w:rsidR="00BC5D7E" w:rsidRPr="008F33AA" w:rsidRDefault="00BC5D7E">
      <w:pPr>
        <w:pStyle w:val="SI-fig-cap"/>
        <w:spacing w:after="0"/>
        <w:jc w:val="both"/>
        <w:rPr>
          <w:bCs w:val="0"/>
          <w:sz w:val="20"/>
          <w:szCs w:val="20"/>
          <w:lang w:val="en-US"/>
        </w:rPr>
      </w:pPr>
    </w:p>
    <w:p w14:paraId="1E87600E" w14:textId="29F654CE" w:rsidR="00BC5D7E" w:rsidRDefault="00BA1300">
      <w:pPr>
        <w:pStyle w:val="SI-fig-cap"/>
        <w:spacing w:after="0"/>
        <w:jc w:val="both"/>
        <w:rPr>
          <w:b/>
          <w:sz w:val="20"/>
          <w:szCs w:val="20"/>
        </w:rPr>
      </w:pPr>
      <w:r w:rsidRPr="00BA1300">
        <w:rPr>
          <w:b/>
          <w:noProof/>
          <w:sz w:val="20"/>
          <w:szCs w:val="20"/>
          <w:lang w:val="en-US"/>
        </w:rPr>
        <w:drawing>
          <wp:inline distT="0" distB="0" distL="0" distR="0" wp14:anchorId="1E168F21" wp14:editId="38CA0711">
            <wp:extent cx="5274310" cy="3726180"/>
            <wp:effectExtent l="0" t="0" r="0" b="0"/>
            <wp:docPr id="114794807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7948075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26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7CC98F" w14:textId="22E4FF5D" w:rsidR="00BC5D7E" w:rsidRPr="008F33AA" w:rsidRDefault="001537BF" w:rsidP="00813F7B">
      <w:pPr>
        <w:pStyle w:val="2"/>
        <w:rPr>
          <w:lang w:val="en-US"/>
        </w:rPr>
      </w:pPr>
      <w:bookmarkStart w:id="136" w:name="_Toc198304952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74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MBC</w:t>
      </w:r>
      <w:r w:rsidRPr="008F33AA">
        <w:rPr>
          <w:b w:val="0"/>
          <w:bCs/>
          <w:lang w:val="en-US"/>
        </w:rPr>
        <w:t xml:space="preserve"> spectrum of </w:t>
      </w:r>
      <w:r w:rsidRPr="00813F7B">
        <w:rPr>
          <w:b w:val="0"/>
          <w:bCs/>
          <w:lang w:val="en-US"/>
        </w:rPr>
        <w:t>chitinimopeptin Ia (</w:t>
      </w:r>
      <w:r w:rsidR="00230D14">
        <w:rPr>
          <w:rFonts w:ascii="Times New Roman Bold" w:hAnsi="Times New Roman Bold" w:cs="Times New Roman Bold"/>
          <w:lang w:val="en-US"/>
        </w:rPr>
        <w:t>11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36"/>
    </w:p>
    <w:p w14:paraId="304D4FF0" w14:textId="77777777" w:rsidR="00BC5D7E" w:rsidRPr="008F33AA" w:rsidRDefault="00BC5D7E">
      <w:pPr>
        <w:pStyle w:val="SI-fig-cap"/>
        <w:spacing w:after="0"/>
        <w:jc w:val="both"/>
        <w:rPr>
          <w:b/>
          <w:sz w:val="20"/>
          <w:szCs w:val="20"/>
          <w:lang w:val="en-US"/>
        </w:rPr>
      </w:pPr>
    </w:p>
    <w:p w14:paraId="73971838" w14:textId="77777777" w:rsidR="00771FDA" w:rsidRDefault="00771FDA">
      <w:pPr>
        <w:pStyle w:val="SI-fig-cap"/>
        <w:spacing w:after="0"/>
        <w:jc w:val="both"/>
        <w:rPr>
          <w:b/>
          <w:sz w:val="20"/>
          <w:szCs w:val="20"/>
        </w:rPr>
      </w:pPr>
      <w:r w:rsidRPr="00771FDA">
        <w:rPr>
          <w:b/>
          <w:noProof/>
          <w:sz w:val="20"/>
          <w:szCs w:val="20"/>
          <w:lang w:val="en-US"/>
        </w:rPr>
        <w:lastRenderedPageBreak/>
        <w:drawing>
          <wp:inline distT="0" distB="0" distL="0" distR="0" wp14:anchorId="3C3DE61E" wp14:editId="386355D4">
            <wp:extent cx="5274310" cy="3757295"/>
            <wp:effectExtent l="0" t="0" r="0" b="1905"/>
            <wp:docPr id="195828669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8286693" name="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57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4F133C" w14:textId="7EDD52CC" w:rsidR="00771FDA" w:rsidRDefault="00771FDA" w:rsidP="00771FDA">
      <w:pPr>
        <w:pStyle w:val="2"/>
        <w:rPr>
          <w:b w:val="0"/>
          <w:bCs/>
          <w:vertAlign w:val="subscript"/>
          <w:lang w:val="en-US"/>
        </w:rPr>
      </w:pPr>
      <w:bookmarkStart w:id="137" w:name="_Toc198304953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75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rFonts w:ascii="Times New Roman Bold" w:hAnsi="Times New Roman Bold" w:cs="Times New Roman Bold"/>
          <w:b w:val="0"/>
          <w:bCs/>
          <w:vertAlign w:val="superscript"/>
          <w:lang w:val="en-US"/>
        </w:rPr>
        <w:t>1</w:t>
      </w:r>
      <w:r w:rsidRPr="008F33AA">
        <w:rPr>
          <w:b w:val="0"/>
          <w:bCs/>
          <w:lang w:val="en-US"/>
        </w:rPr>
        <w:t>H NMR (600 MHz) spectrum of</w:t>
      </w:r>
      <w:r w:rsidRPr="008F33AA">
        <w:rPr>
          <w:b w:val="0"/>
          <w:bCs/>
          <w:color w:val="0000FF"/>
          <w:lang w:val="en-US"/>
        </w:rPr>
        <w:t xml:space="preserve"> </w:t>
      </w:r>
      <w:r w:rsidRPr="00813F7B">
        <w:rPr>
          <w:b w:val="0"/>
          <w:bCs/>
          <w:lang w:val="en-US"/>
        </w:rPr>
        <w:t>chitinimopeptins Ib/Ic (</w:t>
      </w:r>
      <w:r w:rsidR="00230D14">
        <w:rPr>
          <w:rFonts w:ascii="Times New Roman Bold" w:hAnsi="Times New Roman Bold" w:cs="Times New Roman Bold"/>
          <w:lang w:val="en-US"/>
        </w:rPr>
        <w:t>12</w:t>
      </w:r>
      <w:r w:rsidRPr="00813F7B">
        <w:rPr>
          <w:b w:val="0"/>
          <w:bCs/>
          <w:lang w:val="en-US"/>
        </w:rPr>
        <w:t>-</w:t>
      </w:r>
      <w:r w:rsidR="00230D14">
        <w:rPr>
          <w:rFonts w:ascii="Times New Roman Bold" w:hAnsi="Times New Roman Bold" w:cs="Times New Roman Bold"/>
          <w:lang w:val="en-US"/>
        </w:rPr>
        <w:t>13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37"/>
    </w:p>
    <w:p w14:paraId="0161BDB8" w14:textId="77777777" w:rsidR="00771FDA" w:rsidRPr="00771FDA" w:rsidRDefault="00771FDA" w:rsidP="00771FDA">
      <w:pPr>
        <w:rPr>
          <w:lang w:val="en-US"/>
        </w:rPr>
      </w:pPr>
    </w:p>
    <w:p w14:paraId="21006DA0" w14:textId="4050026A" w:rsidR="00BC5D7E" w:rsidRDefault="004309DC">
      <w:pPr>
        <w:pStyle w:val="SI-fig-cap"/>
        <w:spacing w:after="0"/>
        <w:jc w:val="both"/>
        <w:rPr>
          <w:b/>
          <w:sz w:val="20"/>
          <w:szCs w:val="20"/>
        </w:rPr>
      </w:pPr>
      <w:r w:rsidRPr="004309DC">
        <w:rPr>
          <w:b/>
          <w:noProof/>
          <w:sz w:val="20"/>
          <w:szCs w:val="20"/>
          <w:lang w:val="en-US"/>
        </w:rPr>
        <w:drawing>
          <wp:inline distT="0" distB="0" distL="0" distR="0" wp14:anchorId="2EC1E23D" wp14:editId="0C7F3FB7">
            <wp:extent cx="5274310" cy="3722370"/>
            <wp:effectExtent l="0" t="0" r="0" b="0"/>
            <wp:docPr id="150244391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2443919" name=""/>
                    <pic:cNvPicPr/>
                  </pic:nvPicPr>
                  <pic:blipFill>
                    <a:blip r:embed="rId9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22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8E2A29" w14:textId="60C7C5F9" w:rsidR="00771FDA" w:rsidRPr="004309DC" w:rsidRDefault="00771FDA" w:rsidP="004309DC">
      <w:pPr>
        <w:pStyle w:val="2"/>
        <w:rPr>
          <w:b w:val="0"/>
          <w:bCs/>
          <w:szCs w:val="20"/>
          <w:lang w:val="en-US"/>
        </w:rPr>
      </w:pPr>
      <w:bookmarkStart w:id="138" w:name="_Toc198304954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76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4309DC">
        <w:rPr>
          <w:rFonts w:hint="eastAsia"/>
          <w:b w:val="0"/>
          <w:bCs/>
          <w:vertAlign w:val="superscript"/>
          <w:lang w:val="en-US"/>
        </w:rPr>
        <w:t>13</w:t>
      </w:r>
      <w:r w:rsidRPr="004309DC">
        <w:rPr>
          <w:rFonts w:hint="eastAsia"/>
          <w:b w:val="0"/>
          <w:bCs/>
          <w:lang w:val="en-US"/>
        </w:rPr>
        <w:t>C</w:t>
      </w:r>
      <w:r w:rsidRPr="004309DC">
        <w:rPr>
          <w:b w:val="0"/>
          <w:bCs/>
          <w:lang w:val="en-US"/>
        </w:rPr>
        <w:t xml:space="preserve"> NMR (150 MHz) spectrum of chitinimopeptins Ib/Ic (</w:t>
      </w:r>
      <w:bookmarkStart w:id="139" w:name="OLE_LINK15"/>
      <w:r w:rsidR="00230D14" w:rsidRPr="00394B50">
        <w:rPr>
          <w:rFonts w:ascii="Times New Roman Bold" w:hAnsi="Times New Roman Bold" w:cs="Times New Roman Bold"/>
          <w:lang w:val="en-US"/>
        </w:rPr>
        <w:t>12</w:t>
      </w:r>
      <w:r w:rsidRPr="004309DC">
        <w:rPr>
          <w:b w:val="0"/>
          <w:bCs/>
          <w:lang w:val="en-US"/>
        </w:rPr>
        <w:t>-</w:t>
      </w:r>
      <w:r w:rsidR="00230D14" w:rsidRPr="00394B50">
        <w:rPr>
          <w:rFonts w:ascii="Times New Roman Bold" w:hAnsi="Times New Roman Bold" w:cs="Times New Roman Bold"/>
          <w:lang w:val="en-US"/>
        </w:rPr>
        <w:t>13</w:t>
      </w:r>
      <w:bookmarkEnd w:id="139"/>
      <w:r w:rsidRPr="004309DC">
        <w:rPr>
          <w:b w:val="0"/>
          <w:bCs/>
          <w:lang w:val="en-US"/>
        </w:rPr>
        <w:t>)</w:t>
      </w:r>
      <w:r w:rsidRPr="004309DC">
        <w:rPr>
          <w:rFonts w:hint="eastAsia"/>
          <w:b w:val="0"/>
          <w:bCs/>
          <w:lang w:val="en-US"/>
        </w:rPr>
        <w:t xml:space="preserve"> in DMSO-</w:t>
      </w:r>
      <w:r w:rsidRPr="004309DC">
        <w:rPr>
          <w:rFonts w:hint="eastAsia"/>
          <w:b w:val="0"/>
          <w:bCs/>
          <w:i/>
          <w:lang w:val="en-US"/>
        </w:rPr>
        <w:t>d</w:t>
      </w:r>
      <w:r w:rsidRPr="004309DC">
        <w:rPr>
          <w:rFonts w:hint="eastAsia"/>
          <w:b w:val="0"/>
          <w:bCs/>
          <w:vertAlign w:val="subscript"/>
          <w:lang w:val="en-US"/>
        </w:rPr>
        <w:t>6</w:t>
      </w:r>
      <w:bookmarkEnd w:id="138"/>
    </w:p>
    <w:p w14:paraId="78B0B40F" w14:textId="79416522" w:rsidR="00BC5D7E" w:rsidRPr="00394B50" w:rsidRDefault="00BC5D7E">
      <w:pPr>
        <w:pStyle w:val="SI-fig-cap"/>
        <w:spacing w:after="0"/>
        <w:jc w:val="both"/>
        <w:rPr>
          <w:b/>
          <w:sz w:val="20"/>
          <w:szCs w:val="20"/>
          <w:lang w:val="en-US"/>
        </w:rPr>
      </w:pPr>
    </w:p>
    <w:p w14:paraId="21D9A59C" w14:textId="79B84F5B" w:rsidR="00771FDA" w:rsidRDefault="00266544">
      <w:pPr>
        <w:pStyle w:val="SI-fig-cap"/>
        <w:spacing w:after="0"/>
        <w:jc w:val="both"/>
        <w:rPr>
          <w:b/>
          <w:sz w:val="20"/>
          <w:szCs w:val="20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61755787" wp14:editId="046664A6">
                <wp:simplePos x="0" y="0"/>
                <wp:positionH relativeFrom="column">
                  <wp:posOffset>32385</wp:posOffset>
                </wp:positionH>
                <wp:positionV relativeFrom="paragraph">
                  <wp:posOffset>1385570</wp:posOffset>
                </wp:positionV>
                <wp:extent cx="792480" cy="295910"/>
                <wp:effectExtent l="0" t="0" r="0" b="0"/>
                <wp:wrapNone/>
                <wp:docPr id="1930943761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EFF5A02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 xml:space="preserve">DEPT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9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61755787" id="_x0000_s1059" type="#_x0000_t202" style="position:absolute;left:0;text-align:left;margin-left:2.55pt;margin-top:109.1pt;width:62.4pt;height:23.3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" filled="f" stroked="f" strokeweight=".5pt">
                <v:textbox>
                  <w:txbxContent>
                    <w:p w14:paraId="0EFF5A02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DEPT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9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70394F3E" wp14:editId="0326D92E">
                <wp:simplePos x="0" y="0"/>
                <wp:positionH relativeFrom="column">
                  <wp:posOffset>16510</wp:posOffset>
                </wp:positionH>
                <wp:positionV relativeFrom="paragraph">
                  <wp:posOffset>2414905</wp:posOffset>
                </wp:positionV>
                <wp:extent cx="792480" cy="295910"/>
                <wp:effectExtent l="0" t="0" r="0" b="0"/>
                <wp:wrapNone/>
                <wp:docPr id="1955102183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FF69877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  <w:vertAlign w:val="superscript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1"/>
                                <w:szCs w:val="21"/>
                              </w:rPr>
                              <w:t>C NM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70394F3E" id="_x0000_s1060" type="#_x0000_t202" style="position:absolute;left:0;text-align:left;margin-left:1.3pt;margin-top:190.15pt;width:62.4pt;height:23.3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" filled="f" stroked="f" strokeweight=".5pt">
                <v:textbox>
                  <w:txbxContent>
                    <w:p w14:paraId="4FF69877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sz w:val="21"/>
                          <w:szCs w:val="21"/>
                          <w:vertAlign w:val="superscript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 xml:space="preserve">C </w:t>
                      </w:r>
                      <w:r>
                        <w:rPr>
                          <w:rFonts w:ascii="Times New Roman" w:hAnsi="Times New Roman" w:cs="Times New Roman"/>
                          <w:sz w:val="21"/>
                          <w:szCs w:val="21"/>
                        </w:rPr>
                        <w:t>NMR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46C6D443" wp14:editId="5DB03C28">
                <wp:simplePos x="0" y="0"/>
                <wp:positionH relativeFrom="column">
                  <wp:posOffset>29029</wp:posOffset>
                </wp:positionH>
                <wp:positionV relativeFrom="paragraph">
                  <wp:posOffset>310515</wp:posOffset>
                </wp:positionV>
                <wp:extent cx="792480" cy="295910"/>
                <wp:effectExtent l="0" t="0" r="0" b="0"/>
                <wp:wrapNone/>
                <wp:docPr id="1449708372" name="文本框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2480" cy="2959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A2F5197" w14:textId="77777777" w:rsidR="00E05D85" w:rsidRPr="00266544" w:rsidRDefault="00E05D85" w:rsidP="00266544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26654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1"/>
                                <w:szCs w:val="21"/>
                              </w:rPr>
                              <w:t>DEPT 13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>
            <w:pict>
              <v:shape w14:anchorId="46C6D443" id="_x0000_s1061" type="#_x0000_t202" style="position:absolute;left:0;text-align:left;margin-left:2.3pt;margin-top:24.45pt;width:62.4pt;height:23.3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" filled="f" stroked="f" strokeweight=".5pt">
                <v:textbox>
                  <w:txbxContent>
                    <w:p w14:paraId="7A2F5197" w14:textId="77777777" w:rsidR="00E05D85" w:rsidRPr="00266544" w:rsidRDefault="00E05D85" w:rsidP="00266544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  <w:lang w:val="en-US"/>
                        </w:rPr>
                      </w:pP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 xml:space="preserve">DEPT </w:t>
                      </w:r>
                      <w:r w:rsidRPr="00266544">
                        <w:rPr>
                          <w:rFonts w:ascii="Times New Roman" w:hAnsi="Times New Roman" w:cs="Times New Roman"/>
                          <w:color w:val="000000" w:themeColor="text1"/>
                          <w:sz w:val="21"/>
                          <w:szCs w:val="21"/>
                        </w:rPr>
                        <w:t>135</w:t>
                      </w:r>
                    </w:p>
                  </w:txbxContent>
                </v:textbox>
              </v:shape>
            </w:pict>
          </mc:Fallback>
        </mc:AlternateContent>
      </w:r>
      <w:r w:rsidR="00771FDA" w:rsidRPr="00771FDA">
        <w:rPr>
          <w:b/>
          <w:noProof/>
          <w:sz w:val="20"/>
          <w:szCs w:val="20"/>
          <w:lang w:val="en-US"/>
        </w:rPr>
        <w:drawing>
          <wp:inline distT="0" distB="0" distL="0" distR="0" wp14:anchorId="006A93CB" wp14:editId="10D79300">
            <wp:extent cx="5274310" cy="3872865"/>
            <wp:effectExtent l="0" t="0" r="0" b="635"/>
            <wp:docPr id="70119730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1197302" name=""/>
                    <pic:cNvPicPr/>
                  </pic:nvPicPr>
                  <pic:blipFill>
                    <a:blip r:embed="rId9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72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635E29" w14:textId="5135D0AC" w:rsidR="00813F7B" w:rsidRPr="00394B50" w:rsidRDefault="00771FDA" w:rsidP="004309DC">
      <w:pPr>
        <w:pStyle w:val="2"/>
        <w:rPr>
          <w:b w:val="0"/>
          <w:lang w:val="en-US"/>
        </w:rPr>
      </w:pPr>
      <w:bookmarkStart w:id="140" w:name="_Toc198304955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77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394B50">
        <w:rPr>
          <w:rFonts w:hint="eastAsia"/>
          <w:b w:val="0"/>
          <w:lang w:val="en-US"/>
        </w:rPr>
        <w:t>DEPT</w:t>
      </w:r>
      <w:bookmarkStart w:id="141" w:name="OLE_LINK102"/>
      <w:r w:rsidRPr="00394B50">
        <w:rPr>
          <w:b w:val="0"/>
          <w:lang w:val="en-US"/>
        </w:rPr>
        <w:t xml:space="preserve"> </w:t>
      </w:r>
      <w:r w:rsidR="005D75A6" w:rsidRPr="00394B50">
        <w:rPr>
          <w:b w:val="0"/>
          <w:lang w:val="en-US"/>
        </w:rPr>
        <w:t>90 and DEPT 135 spectra</w:t>
      </w:r>
      <w:bookmarkEnd w:id="141"/>
      <w:r w:rsidR="005D75A6" w:rsidRPr="00394B50">
        <w:rPr>
          <w:b w:val="0"/>
          <w:lang w:val="en-US"/>
        </w:rPr>
        <w:t xml:space="preserve"> </w:t>
      </w:r>
      <w:r w:rsidRPr="00394B50">
        <w:rPr>
          <w:b w:val="0"/>
          <w:lang w:val="en-US"/>
        </w:rPr>
        <w:t>of chitinimopeptins Ib/Ic (</w:t>
      </w:r>
      <w:r w:rsidR="00230D14" w:rsidRPr="002B6283">
        <w:rPr>
          <w:rFonts w:ascii="Times New Roman Bold" w:hAnsi="Times New Roman Bold" w:cs="Times New Roman Bold"/>
          <w:lang w:val="en-US"/>
        </w:rPr>
        <w:t>12</w:t>
      </w:r>
      <w:r w:rsidR="00230D14" w:rsidRPr="004309DC">
        <w:rPr>
          <w:b w:val="0"/>
          <w:bCs/>
          <w:lang w:val="en-US"/>
        </w:rPr>
        <w:t>-</w:t>
      </w:r>
      <w:r w:rsidR="00230D14" w:rsidRPr="002B6283">
        <w:rPr>
          <w:rFonts w:ascii="Times New Roman Bold" w:hAnsi="Times New Roman Bold" w:cs="Times New Roman Bold"/>
          <w:lang w:val="en-US"/>
        </w:rPr>
        <w:t>13</w:t>
      </w:r>
      <w:r w:rsidRPr="00394B50">
        <w:rPr>
          <w:b w:val="0"/>
          <w:lang w:val="en-US"/>
        </w:rPr>
        <w:t>)</w:t>
      </w:r>
      <w:r w:rsidRPr="00394B50">
        <w:rPr>
          <w:rFonts w:hint="eastAsia"/>
          <w:b w:val="0"/>
          <w:lang w:val="en-US"/>
        </w:rPr>
        <w:t xml:space="preserve"> in DMSO-</w:t>
      </w:r>
      <w:r w:rsidRPr="00394B50">
        <w:rPr>
          <w:rFonts w:hint="eastAsia"/>
          <w:b w:val="0"/>
          <w:i/>
          <w:lang w:val="en-US"/>
        </w:rPr>
        <w:t>d</w:t>
      </w:r>
      <w:r w:rsidRPr="00394B50">
        <w:rPr>
          <w:rFonts w:hint="eastAsia"/>
          <w:b w:val="0"/>
          <w:vertAlign w:val="subscript"/>
          <w:lang w:val="en-US"/>
        </w:rPr>
        <w:t>6</w:t>
      </w:r>
      <w:bookmarkEnd w:id="140"/>
    </w:p>
    <w:p w14:paraId="26873A09" w14:textId="7A29DDEA" w:rsidR="004309DC" w:rsidRPr="00394B50" w:rsidRDefault="004309DC">
      <w:pPr>
        <w:pStyle w:val="SI-fig-cap"/>
        <w:spacing w:after="0"/>
        <w:jc w:val="both"/>
        <w:rPr>
          <w:b/>
          <w:sz w:val="20"/>
          <w:szCs w:val="20"/>
          <w:lang w:val="en-US"/>
        </w:rPr>
      </w:pPr>
    </w:p>
    <w:p w14:paraId="3236832D" w14:textId="0D984B23" w:rsidR="00BC5D7E" w:rsidRDefault="004309DC">
      <w:pPr>
        <w:pStyle w:val="SI-fig-cap"/>
        <w:spacing w:after="0"/>
        <w:jc w:val="both"/>
        <w:rPr>
          <w:b/>
          <w:sz w:val="20"/>
          <w:szCs w:val="20"/>
        </w:rPr>
      </w:pPr>
      <w:r w:rsidRPr="00372626">
        <w:rPr>
          <w:bCs w:val="0"/>
          <w:noProof/>
          <w:lang w:val="en-US"/>
        </w:rPr>
        <w:drawing>
          <wp:inline distT="0" distB="0" distL="0" distR="0" wp14:anchorId="6C9BD43E" wp14:editId="5CA91761">
            <wp:extent cx="5274310" cy="3669030"/>
            <wp:effectExtent l="0" t="0" r="0" b="1270"/>
            <wp:docPr id="87372414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3724146" name=""/>
                    <pic:cNvPicPr/>
                  </pic:nvPicPr>
                  <pic:blipFill>
                    <a:blip r:embed="rId9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69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5326A4" w14:textId="61DBD4EE" w:rsidR="00BC5D7E" w:rsidRPr="004309DC" w:rsidRDefault="00771FDA" w:rsidP="00771FDA">
      <w:pPr>
        <w:pStyle w:val="2"/>
        <w:rPr>
          <w:b w:val="0"/>
          <w:bCs/>
          <w:vertAlign w:val="subscript"/>
          <w:lang w:val="en-US"/>
        </w:rPr>
      </w:pPr>
      <w:bookmarkStart w:id="142" w:name="_Toc198304956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78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4309DC">
        <w:rPr>
          <w:rFonts w:hint="eastAsia"/>
          <w:b w:val="0"/>
          <w:bCs/>
          <w:lang w:val="en-US"/>
        </w:rPr>
        <w:t>HSQC</w:t>
      </w:r>
      <w:r w:rsidRPr="004309DC">
        <w:rPr>
          <w:b w:val="0"/>
          <w:bCs/>
          <w:lang w:val="en-US"/>
        </w:rPr>
        <w:t xml:space="preserve"> spectrum of chitinimopeptins Ib/Ic (</w:t>
      </w:r>
      <w:r w:rsidR="00230D14" w:rsidRPr="002B6283">
        <w:rPr>
          <w:rFonts w:ascii="Times New Roman Bold" w:hAnsi="Times New Roman Bold" w:cs="Times New Roman Bold"/>
          <w:lang w:val="en-US"/>
        </w:rPr>
        <w:t>12</w:t>
      </w:r>
      <w:r w:rsidR="00230D14" w:rsidRPr="004309DC">
        <w:rPr>
          <w:b w:val="0"/>
          <w:bCs/>
          <w:lang w:val="en-US"/>
        </w:rPr>
        <w:t>-</w:t>
      </w:r>
      <w:r w:rsidR="00230D14" w:rsidRPr="002B6283">
        <w:rPr>
          <w:rFonts w:ascii="Times New Roman Bold" w:hAnsi="Times New Roman Bold" w:cs="Times New Roman Bold"/>
          <w:lang w:val="en-US"/>
        </w:rPr>
        <w:t>13</w:t>
      </w:r>
      <w:r w:rsidRPr="004309DC">
        <w:rPr>
          <w:b w:val="0"/>
          <w:bCs/>
          <w:lang w:val="en-US"/>
        </w:rPr>
        <w:t>)</w:t>
      </w:r>
      <w:r w:rsidRPr="004309DC">
        <w:rPr>
          <w:rFonts w:hint="eastAsia"/>
          <w:b w:val="0"/>
          <w:bCs/>
          <w:lang w:val="en-US"/>
        </w:rPr>
        <w:t xml:space="preserve"> in DMSO-</w:t>
      </w:r>
      <w:r w:rsidRPr="004309DC">
        <w:rPr>
          <w:rFonts w:hint="eastAsia"/>
          <w:b w:val="0"/>
          <w:bCs/>
          <w:i/>
          <w:lang w:val="en-US"/>
        </w:rPr>
        <w:t>d</w:t>
      </w:r>
      <w:r w:rsidRPr="004309DC">
        <w:rPr>
          <w:rFonts w:hint="eastAsia"/>
          <w:b w:val="0"/>
          <w:bCs/>
          <w:vertAlign w:val="subscript"/>
          <w:lang w:val="en-US"/>
        </w:rPr>
        <w:t>6</w:t>
      </w:r>
      <w:bookmarkEnd w:id="142"/>
    </w:p>
    <w:p w14:paraId="7A6FE206" w14:textId="0CFCC3EC" w:rsidR="00BC5D7E" w:rsidRPr="004309DC" w:rsidRDefault="00BC5D7E">
      <w:pPr>
        <w:pStyle w:val="SI-fig-cap"/>
        <w:spacing w:after="0"/>
        <w:jc w:val="both"/>
        <w:rPr>
          <w:b/>
          <w:sz w:val="20"/>
          <w:szCs w:val="20"/>
          <w:lang w:val="en-US"/>
        </w:rPr>
      </w:pPr>
    </w:p>
    <w:p w14:paraId="25234903" w14:textId="1B483AF7" w:rsidR="00771FDA" w:rsidRDefault="00771FDA">
      <w:pPr>
        <w:pStyle w:val="SI-fig-cap"/>
        <w:spacing w:after="0"/>
        <w:jc w:val="both"/>
        <w:rPr>
          <w:lang w:val="en-US"/>
        </w:rPr>
      </w:pPr>
      <w:r w:rsidRPr="00771FDA">
        <w:rPr>
          <w:noProof/>
          <w:lang w:val="en-US"/>
        </w:rPr>
        <w:drawing>
          <wp:inline distT="0" distB="0" distL="0" distR="0" wp14:anchorId="3D0ACA41" wp14:editId="6302AD22">
            <wp:extent cx="5274310" cy="3721735"/>
            <wp:effectExtent l="0" t="0" r="0" b="0"/>
            <wp:docPr id="59731220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7312206" name=""/>
                    <pic:cNvPicPr/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21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0428A5" w14:textId="13F3C933" w:rsidR="00771FDA" w:rsidRPr="00771FDA" w:rsidRDefault="00771FDA" w:rsidP="00771FDA">
      <w:pPr>
        <w:pStyle w:val="2"/>
        <w:rPr>
          <w:szCs w:val="20"/>
          <w:lang w:val="en-US"/>
        </w:rPr>
      </w:pPr>
      <w:bookmarkStart w:id="143" w:name="_Toc198304957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79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771FDA">
        <w:rPr>
          <w:b w:val="0"/>
          <w:bCs/>
          <w:vertAlign w:val="superscript"/>
          <w:lang w:val="en-US"/>
        </w:rPr>
        <w:t>1</w:t>
      </w:r>
      <w:r w:rsidRPr="00771FDA">
        <w:rPr>
          <w:b w:val="0"/>
          <w:bCs/>
          <w:lang w:val="en-US"/>
        </w:rPr>
        <w:t>H</w:t>
      </w:r>
      <w:r w:rsidRPr="00771FDA">
        <w:rPr>
          <w:rFonts w:hint="eastAsia"/>
          <w:b w:val="0"/>
          <w:bCs/>
          <w:lang w:val="en-US"/>
        </w:rPr>
        <w:t>-</w:t>
      </w:r>
      <w:r w:rsidRPr="00771FDA">
        <w:rPr>
          <w:b w:val="0"/>
          <w:bCs/>
          <w:vertAlign w:val="superscript"/>
          <w:lang w:val="en-US"/>
        </w:rPr>
        <w:t>1</w:t>
      </w:r>
      <w:r w:rsidRPr="00771FDA">
        <w:rPr>
          <w:b w:val="0"/>
          <w:bCs/>
          <w:lang w:val="en-US"/>
        </w:rPr>
        <w:t>H</w:t>
      </w:r>
      <w:r w:rsidRPr="00771FDA">
        <w:rPr>
          <w:rFonts w:hint="eastAsia"/>
          <w:b w:val="0"/>
          <w:bCs/>
          <w:lang w:val="en-US"/>
        </w:rPr>
        <w:t xml:space="preserve"> COSY</w:t>
      </w:r>
      <w:r w:rsidRPr="00771FDA">
        <w:rPr>
          <w:b w:val="0"/>
          <w:bCs/>
          <w:lang w:val="en-US"/>
        </w:rPr>
        <w:t xml:space="preserve"> spectrum of chitinimopeptins Ib/Ic (</w:t>
      </w:r>
      <w:r w:rsidR="00230D14" w:rsidRPr="002B6283">
        <w:rPr>
          <w:rFonts w:ascii="Times New Roman Bold" w:hAnsi="Times New Roman Bold" w:cs="Times New Roman Bold"/>
          <w:lang w:val="en-US"/>
        </w:rPr>
        <w:t>12</w:t>
      </w:r>
      <w:r w:rsidR="00230D14" w:rsidRPr="004309DC">
        <w:rPr>
          <w:b w:val="0"/>
          <w:bCs/>
          <w:lang w:val="en-US"/>
        </w:rPr>
        <w:t>-</w:t>
      </w:r>
      <w:r w:rsidR="00230D14" w:rsidRPr="002B6283">
        <w:rPr>
          <w:rFonts w:ascii="Times New Roman Bold" w:hAnsi="Times New Roman Bold" w:cs="Times New Roman Bold"/>
          <w:lang w:val="en-US"/>
        </w:rPr>
        <w:t>13</w:t>
      </w:r>
      <w:r w:rsidRPr="00771FDA">
        <w:rPr>
          <w:b w:val="0"/>
          <w:bCs/>
          <w:lang w:val="en-US"/>
        </w:rPr>
        <w:t>)</w:t>
      </w:r>
      <w:r w:rsidRPr="00771FDA">
        <w:rPr>
          <w:rFonts w:hint="eastAsia"/>
          <w:b w:val="0"/>
          <w:bCs/>
          <w:lang w:val="en-US"/>
        </w:rPr>
        <w:t xml:space="preserve"> in DMSO-</w:t>
      </w:r>
      <w:r w:rsidRPr="00771FDA">
        <w:rPr>
          <w:rFonts w:hint="eastAsia"/>
          <w:b w:val="0"/>
          <w:bCs/>
          <w:i/>
          <w:lang w:val="en-US"/>
        </w:rPr>
        <w:t>d</w:t>
      </w:r>
      <w:r w:rsidRPr="00771FDA">
        <w:rPr>
          <w:rFonts w:hint="eastAsia"/>
          <w:b w:val="0"/>
          <w:bCs/>
          <w:vertAlign w:val="subscript"/>
          <w:lang w:val="en-US"/>
        </w:rPr>
        <w:t>6</w:t>
      </w:r>
      <w:bookmarkEnd w:id="143"/>
    </w:p>
    <w:p w14:paraId="313EF06C" w14:textId="2AEAF40B" w:rsidR="00BC5D7E" w:rsidRPr="008F33AA" w:rsidRDefault="00BC5D7E" w:rsidP="004309DC">
      <w:pPr>
        <w:pStyle w:val="SI-fig-cap"/>
        <w:spacing w:after="0"/>
        <w:jc w:val="both"/>
        <w:rPr>
          <w:lang w:val="en-US"/>
        </w:rPr>
      </w:pPr>
    </w:p>
    <w:p w14:paraId="569A3CF8" w14:textId="40D56D0B" w:rsidR="00BC5D7E" w:rsidRDefault="00771FDA">
      <w:pPr>
        <w:pStyle w:val="SI-fig-cap"/>
        <w:spacing w:after="0"/>
        <w:jc w:val="both"/>
        <w:rPr>
          <w:b/>
          <w:sz w:val="20"/>
          <w:szCs w:val="20"/>
        </w:rPr>
      </w:pPr>
      <w:r w:rsidRPr="00771FDA">
        <w:rPr>
          <w:b/>
          <w:noProof/>
          <w:sz w:val="20"/>
          <w:szCs w:val="20"/>
          <w:lang w:val="en-US"/>
        </w:rPr>
        <w:drawing>
          <wp:inline distT="0" distB="0" distL="0" distR="0" wp14:anchorId="59625BA9" wp14:editId="5B282AD1">
            <wp:extent cx="5274310" cy="3718560"/>
            <wp:effectExtent l="0" t="0" r="0" b="2540"/>
            <wp:docPr id="10023151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2315114" name=""/>
                    <pic:cNvPicPr/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8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21D8D9" w14:textId="26FA6BEA" w:rsidR="00BC5D7E" w:rsidRPr="008F33AA" w:rsidRDefault="001537BF" w:rsidP="00813F7B">
      <w:pPr>
        <w:pStyle w:val="2"/>
        <w:rPr>
          <w:b w:val="0"/>
          <w:bCs/>
          <w:vertAlign w:val="subscript"/>
          <w:lang w:val="en-US"/>
        </w:rPr>
      </w:pPr>
      <w:bookmarkStart w:id="144" w:name="_Toc198304958"/>
      <w:r w:rsidRPr="00813F7B">
        <w:rPr>
          <w:lang w:val="en-US"/>
        </w:rPr>
        <w:t xml:space="preserve">Supplementary Fig </w:t>
      </w:r>
      <w:r w:rsidR="005D75A6">
        <w:rPr>
          <w:lang w:val="en-US"/>
        </w:rPr>
        <w:t>80</w:t>
      </w:r>
      <w:r>
        <w:rPr>
          <w:rFonts w:ascii="Times New Roman Bold" w:eastAsia="宋体" w:hAnsi="Times New Roman Bold" w:cs="Times New Roman Bold"/>
          <w:kern w:val="2"/>
          <w:lang w:val="en-US" w:bidi="ar"/>
        </w:rPr>
        <w:t>.</w:t>
      </w:r>
      <w:r w:rsidRPr="008F33AA">
        <w:rPr>
          <w:rFonts w:hint="eastAsia"/>
          <w:lang w:val="en-US"/>
        </w:rPr>
        <w:t xml:space="preserve"> </w:t>
      </w:r>
      <w:r w:rsidRPr="008F33AA">
        <w:rPr>
          <w:b w:val="0"/>
          <w:bCs/>
          <w:lang w:val="en-US"/>
        </w:rPr>
        <w:t>H</w:t>
      </w:r>
      <w:r w:rsidRPr="008F33AA">
        <w:rPr>
          <w:rFonts w:hint="eastAsia"/>
          <w:b w:val="0"/>
          <w:bCs/>
          <w:lang w:val="en-US"/>
        </w:rPr>
        <w:t>MBC</w:t>
      </w:r>
      <w:r w:rsidRPr="008F33AA">
        <w:rPr>
          <w:b w:val="0"/>
          <w:bCs/>
          <w:lang w:val="en-US"/>
        </w:rPr>
        <w:t xml:space="preserve"> spectrum of</w:t>
      </w:r>
      <w:r w:rsidRPr="00813F7B">
        <w:rPr>
          <w:b w:val="0"/>
          <w:bCs/>
          <w:lang w:val="en-US"/>
        </w:rPr>
        <w:t xml:space="preserve"> chitinimopeptins Ib/Ic (</w:t>
      </w:r>
      <w:r w:rsidR="00230D14" w:rsidRPr="002B6283">
        <w:rPr>
          <w:rFonts w:ascii="Times New Roman Bold" w:hAnsi="Times New Roman Bold" w:cs="Times New Roman Bold"/>
          <w:lang w:val="en-US"/>
        </w:rPr>
        <w:t>12</w:t>
      </w:r>
      <w:r w:rsidR="00230D14" w:rsidRPr="004309DC">
        <w:rPr>
          <w:b w:val="0"/>
          <w:bCs/>
          <w:lang w:val="en-US"/>
        </w:rPr>
        <w:t>-</w:t>
      </w:r>
      <w:r w:rsidR="00230D14" w:rsidRPr="002B6283">
        <w:rPr>
          <w:rFonts w:ascii="Times New Roman Bold" w:hAnsi="Times New Roman Bold" w:cs="Times New Roman Bold"/>
          <w:lang w:val="en-US"/>
        </w:rPr>
        <w:t>13</w:t>
      </w:r>
      <w:r w:rsidRPr="008F33AA">
        <w:rPr>
          <w:b w:val="0"/>
          <w:bCs/>
          <w:lang w:val="en-US"/>
        </w:rPr>
        <w:t>)</w:t>
      </w:r>
      <w:r w:rsidRPr="008F33AA">
        <w:rPr>
          <w:rFonts w:hint="eastAsia"/>
          <w:b w:val="0"/>
          <w:bCs/>
          <w:lang w:val="en-US"/>
        </w:rPr>
        <w:t xml:space="preserve"> in DMSO-</w:t>
      </w:r>
      <w:r w:rsidRPr="008F33AA">
        <w:rPr>
          <w:rFonts w:hint="eastAsia"/>
          <w:b w:val="0"/>
          <w:bCs/>
          <w:i/>
          <w:lang w:val="en-US"/>
        </w:rPr>
        <w:t>d</w:t>
      </w:r>
      <w:r w:rsidRPr="008F33AA">
        <w:rPr>
          <w:rFonts w:hint="eastAsia"/>
          <w:b w:val="0"/>
          <w:bCs/>
          <w:vertAlign w:val="subscript"/>
          <w:lang w:val="en-US"/>
        </w:rPr>
        <w:t>6</w:t>
      </w:r>
      <w:bookmarkEnd w:id="144"/>
    </w:p>
    <w:p w14:paraId="0B88E61C" w14:textId="77777777" w:rsidR="00813F7B" w:rsidRPr="008F33AA" w:rsidRDefault="00813F7B" w:rsidP="00813F7B">
      <w:pPr>
        <w:rPr>
          <w:bCs/>
          <w:lang w:val="en-US"/>
        </w:rPr>
      </w:pPr>
    </w:p>
    <w:p w14:paraId="43859BF8" w14:textId="77777777" w:rsidR="00766472" w:rsidRPr="00394B50" w:rsidRDefault="00766472">
      <w:pPr>
        <w:spacing w:after="0" w:line="240" w:lineRule="auto"/>
        <w:rPr>
          <w:rFonts w:ascii="Times New Roman" w:hAnsi="Times New Roman" w:cs="Times New Roman"/>
          <w:bCs/>
          <w:szCs w:val="24"/>
          <w:lang w:val="en-US"/>
        </w:rPr>
      </w:pPr>
      <w:r w:rsidRPr="00394B50">
        <w:rPr>
          <w:lang w:val="en-US"/>
        </w:rPr>
        <w:br w:type="page"/>
      </w:r>
    </w:p>
    <w:p w14:paraId="229393BB" w14:textId="28906358" w:rsidR="00EE345C" w:rsidRDefault="00EE345C" w:rsidP="00766472">
      <w:pPr>
        <w:spacing w:after="0" w:line="240" w:lineRule="auto"/>
        <w:jc w:val="center"/>
        <w:rPr>
          <w:rStyle w:val="20"/>
          <w:rFonts w:ascii="Times New Roman" w:hAnsi="Times New Roman" w:cs="Times New Roman"/>
          <w:b w:val="0"/>
          <w:bCs/>
          <w:lang w:val="en-US"/>
        </w:rPr>
      </w:pPr>
      <w:r>
        <w:rPr>
          <w:rFonts w:ascii="Times New Roman" w:eastAsia="黑体" w:hAnsi="Times New Roman" w:cs="Times New Roman" w:hint="eastAsia"/>
          <w:bCs/>
          <w:noProof/>
          <w:lang w:val="en-US"/>
        </w:rPr>
        <w:drawing>
          <wp:inline distT="0" distB="0" distL="0" distR="0" wp14:anchorId="5548D794" wp14:editId="4D73BA8D">
            <wp:extent cx="5274310" cy="1793240"/>
            <wp:effectExtent l="0" t="0" r="0" b="0"/>
            <wp:docPr id="33345024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3450241" name="图片 333450241"/>
                    <pic:cNvPicPr/>
                  </pic:nvPicPr>
                  <pic:blipFill>
                    <a:blip r:embed="rId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93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28A43" w14:textId="11165D26" w:rsidR="00766472" w:rsidRPr="00ED1696" w:rsidRDefault="00766472" w:rsidP="00766472">
      <w:pPr>
        <w:spacing w:after="0" w:line="240" w:lineRule="auto"/>
        <w:jc w:val="both"/>
        <w:rPr>
          <w:rStyle w:val="20"/>
          <w:rFonts w:ascii="Times New Roman" w:eastAsiaTheme="minorEastAsia" w:hAnsi="Times New Roman" w:cs="Times New Roman"/>
          <w:b w:val="0"/>
          <w:bCs/>
          <w:sz w:val="20"/>
          <w:szCs w:val="20"/>
          <w:lang w:val="en-US"/>
        </w:rPr>
      </w:pPr>
      <w:bookmarkStart w:id="145" w:name="_Toc198304959"/>
      <w:r w:rsidRPr="00F31C75">
        <w:rPr>
          <w:rStyle w:val="20"/>
          <w:rFonts w:ascii="Times New Roman" w:hAnsi="Times New Roman" w:cs="Times New Roman"/>
          <w:sz w:val="20"/>
          <w:szCs w:val="20"/>
          <w:lang w:val="en-US"/>
        </w:rPr>
        <w:t xml:space="preserve">Supplementary Fig </w:t>
      </w:r>
      <w:r w:rsidR="005D75A6" w:rsidRPr="00F31C75">
        <w:rPr>
          <w:rStyle w:val="20"/>
          <w:rFonts w:ascii="Times New Roman" w:hAnsi="Times New Roman" w:cs="Times New Roman"/>
          <w:sz w:val="20"/>
          <w:szCs w:val="20"/>
          <w:lang w:val="en-US"/>
        </w:rPr>
        <w:t>81</w:t>
      </w:r>
      <w:r w:rsidRPr="00F31C75">
        <w:rPr>
          <w:rStyle w:val="20"/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The truncated HR-ESI-MS spectra of Marfey’s hydrolysis reaction of chitinimopeptins Ia/Ib (</w:t>
      </w:r>
      <w:r w:rsidR="00230D14" w:rsidRPr="00EE345C">
        <w:rPr>
          <w:rStyle w:val="20"/>
          <w:rFonts w:ascii="Times New Roman" w:hAnsi="Times New Roman" w:cs="Times New Roman"/>
          <w:sz w:val="20"/>
          <w:szCs w:val="20"/>
          <w:lang w:val="en-US"/>
        </w:rPr>
        <w:t>12</w:t>
      </w:r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/</w:t>
      </w:r>
      <w:r w:rsidR="00230D14" w:rsidRPr="00EE345C">
        <w:rPr>
          <w:rStyle w:val="20"/>
          <w:rFonts w:ascii="Times New Roman" w:hAnsi="Times New Roman" w:cs="Times New Roman"/>
          <w:sz w:val="20"/>
          <w:szCs w:val="20"/>
          <w:lang w:val="en-US"/>
        </w:rPr>
        <w:t>13</w:t>
      </w:r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 xml:space="preserve">) mixture, and </w:t>
      </w:r>
      <w:r w:rsidRPr="0040387B">
        <w:rPr>
          <w:rStyle w:val="20"/>
          <w:rFonts w:ascii="Times New Roman" w:hAnsi="Times New Roman" w:cs="Times New Roman"/>
          <w:b w:val="0"/>
          <w:bCs/>
          <w:sz w:val="15"/>
          <w:szCs w:val="15"/>
          <w:lang w:val="en-US"/>
        </w:rPr>
        <w:t>L</w:t>
      </w:r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-</w:t>
      </w:r>
      <w:r w:rsidR="0040387B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 xml:space="preserve"> </w:t>
      </w:r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/</w:t>
      </w:r>
      <w:r w:rsidRPr="0040387B">
        <w:rPr>
          <w:rStyle w:val="20"/>
          <w:rFonts w:ascii="Times New Roman" w:hAnsi="Times New Roman" w:cs="Times New Roman"/>
          <w:b w:val="0"/>
          <w:bCs/>
          <w:sz w:val="15"/>
          <w:szCs w:val="15"/>
          <w:lang w:val="en-US"/>
        </w:rPr>
        <w:t>D</w:t>
      </w:r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>-standard amino acids.</w:t>
      </w:r>
      <w:bookmarkEnd w:id="145"/>
      <w:r w:rsidRPr="00F31C75">
        <w:rPr>
          <w:rStyle w:val="20"/>
          <w:rFonts w:ascii="Times New Roman" w:hAnsi="Times New Roman" w:cs="Times New Roman"/>
          <w:b w:val="0"/>
          <w:bCs/>
          <w:sz w:val="20"/>
          <w:szCs w:val="20"/>
          <w:lang w:val="en-US"/>
        </w:rPr>
        <w:t xml:space="preserve"> </w:t>
      </w:r>
      <w:r w:rsidRPr="00ED1696">
        <w:rPr>
          <w:rFonts w:ascii="Times New Roman" w:hAnsi="Times New Roman" w:cs="Times New Roman"/>
          <w:bCs/>
          <w:sz w:val="20"/>
          <w:szCs w:val="20"/>
          <w:lang w:val="en-US"/>
        </w:rPr>
        <w:t>All hydrolysed chromopeptins and standard amino acids were derivatized by Marfey’s reagent (</w:t>
      </w:r>
      <w:r w:rsidRPr="00ED1696">
        <w:rPr>
          <w:rFonts w:ascii="Times New Roman" w:hAnsi="Times New Roman" w:cs="Times New Roman"/>
          <w:color w:val="000000"/>
          <w:sz w:val="20"/>
          <w:szCs w:val="20"/>
          <w:lang w:val="en-US"/>
        </w:rPr>
        <w:t>N2-(5-Fluoro-2,4-dinitrophenyl)-L-alaninamide</w:t>
      </w:r>
      <w:r w:rsidRPr="00ED1696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, </w:t>
      </w:r>
      <w:r w:rsidR="00C71055" w:rsidRPr="00527076">
        <w:rPr>
          <w:rFonts w:ascii="Times New Roman" w:hAnsi="Times New Roman" w:cs="Times New Roman"/>
          <w:bCs/>
          <w:sz w:val="15"/>
          <w:szCs w:val="15"/>
          <w:lang w:val="en-US"/>
        </w:rPr>
        <w:t>L</w:t>
      </w:r>
      <w:r w:rsidR="00C71055" w:rsidRPr="00C71055">
        <w:rPr>
          <w:rFonts w:ascii="Times New Roman" w:hAnsi="Times New Roman" w:cs="Times New Roman"/>
          <w:bCs/>
          <w:sz w:val="20"/>
          <w:szCs w:val="20"/>
          <w:lang w:val="en-US"/>
        </w:rPr>
        <w:t>-</w:t>
      </w:r>
      <w:r w:rsidRPr="00ED1696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FDAA) for detection by LC-MS. The configurations of amino acids in compounds </w:t>
      </w:r>
      <w:r w:rsidR="00230D14" w:rsidRPr="00ED1696">
        <w:rPr>
          <w:rFonts w:ascii="Times New Roman" w:hAnsi="Times New Roman" w:cs="Times New Roman"/>
          <w:b/>
          <w:sz w:val="20"/>
          <w:szCs w:val="20"/>
          <w:lang w:val="en-US"/>
        </w:rPr>
        <w:t>12</w:t>
      </w:r>
      <w:r w:rsidR="00230D14" w:rsidRPr="00ED1696">
        <w:rPr>
          <w:rFonts w:ascii="Times New Roman" w:hAnsi="Times New Roman" w:cs="Times New Roman"/>
          <w:bCs/>
          <w:sz w:val="20"/>
          <w:szCs w:val="20"/>
          <w:lang w:val="en-US"/>
        </w:rPr>
        <w:t>/</w:t>
      </w:r>
      <w:r w:rsidR="00230D14" w:rsidRPr="00ED1696">
        <w:rPr>
          <w:rFonts w:ascii="Times New Roman" w:hAnsi="Times New Roman" w:cs="Times New Roman"/>
          <w:b/>
          <w:sz w:val="20"/>
          <w:szCs w:val="20"/>
          <w:lang w:val="en-US"/>
        </w:rPr>
        <w:t>13</w:t>
      </w:r>
      <w:r w:rsidRPr="00ED1696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Pr="00ED1696">
        <w:rPr>
          <w:rFonts w:ascii="Times New Roman" w:hAnsi="Times New Roman" w:cs="Times New Roman"/>
          <w:bCs/>
          <w:sz w:val="20"/>
          <w:szCs w:val="20"/>
          <w:lang w:val="en-US"/>
        </w:rPr>
        <w:t>are indicated by dashed lines and blue characters.</w:t>
      </w:r>
    </w:p>
    <w:p w14:paraId="2FC764FB" w14:textId="77777777" w:rsidR="00123301" w:rsidRDefault="00123301" w:rsidP="00766472">
      <w:pPr>
        <w:pStyle w:val="SI-fig-cap"/>
        <w:spacing w:after="0"/>
        <w:jc w:val="both"/>
        <w:outlineLvl w:val="9"/>
        <w:rPr>
          <w:b/>
          <w:sz w:val="20"/>
          <w:szCs w:val="20"/>
          <w:lang w:val="en-US"/>
        </w:rPr>
      </w:pPr>
    </w:p>
    <w:p w14:paraId="5D906530" w14:textId="77777777" w:rsidR="006A640F" w:rsidRDefault="006A640F" w:rsidP="00766472">
      <w:pPr>
        <w:pStyle w:val="SI-fig-cap"/>
        <w:spacing w:after="0"/>
        <w:jc w:val="both"/>
        <w:outlineLvl w:val="9"/>
        <w:rPr>
          <w:b/>
          <w:sz w:val="20"/>
          <w:szCs w:val="20"/>
          <w:lang w:val="en-US"/>
        </w:rPr>
      </w:pPr>
    </w:p>
    <w:p w14:paraId="4BFEBE6B" w14:textId="4EDDB277" w:rsidR="00123301" w:rsidRDefault="00B3136D" w:rsidP="00766472">
      <w:pPr>
        <w:pStyle w:val="SI-fig-cap"/>
        <w:spacing w:after="0"/>
        <w:jc w:val="both"/>
        <w:outlineLvl w:val="9"/>
        <w:rPr>
          <w:b/>
          <w:sz w:val="20"/>
          <w:szCs w:val="20"/>
          <w:lang w:val="en-US"/>
        </w:rPr>
      </w:pPr>
      <w:r>
        <w:rPr>
          <w:rFonts w:hint="eastAsia"/>
          <w:b/>
          <w:sz w:val="20"/>
          <w:szCs w:val="20"/>
          <w:lang w:val="en-US"/>
        </w:rPr>
        <w:t>Re</w:t>
      </w:r>
      <w:r>
        <w:rPr>
          <w:b/>
          <w:sz w:val="20"/>
          <w:szCs w:val="20"/>
          <w:lang w:val="en-US"/>
        </w:rPr>
        <w:t>ferences</w:t>
      </w:r>
    </w:p>
    <w:p w14:paraId="56648C8C" w14:textId="77777777" w:rsidR="00237FC4" w:rsidRPr="00237FC4" w:rsidRDefault="00123301" w:rsidP="00237FC4">
      <w:pPr>
        <w:pStyle w:val="EndNoteBibliography"/>
        <w:ind w:left="720" w:hanging="720"/>
        <w:rPr>
          <w:noProof/>
        </w:rPr>
      </w:pPr>
      <w:r w:rsidRPr="00F62E6C">
        <w:rPr>
          <w:b/>
          <w:sz w:val="20"/>
          <w:szCs w:val="20"/>
          <w:lang w:val="en-US"/>
        </w:rPr>
        <w:fldChar w:fldCharType="begin"/>
      </w:r>
      <w:r w:rsidRPr="00F62E6C">
        <w:rPr>
          <w:b/>
          <w:sz w:val="20"/>
          <w:szCs w:val="20"/>
          <w:lang w:val="en-US"/>
        </w:rPr>
        <w:instrText xml:space="preserve"> ADDIN EN.REFLIST </w:instrText>
      </w:r>
      <w:r w:rsidRPr="00F62E6C">
        <w:rPr>
          <w:b/>
          <w:sz w:val="20"/>
          <w:szCs w:val="20"/>
          <w:lang w:val="en-US"/>
        </w:rPr>
        <w:fldChar w:fldCharType="separate"/>
      </w:r>
      <w:r w:rsidR="00237FC4" w:rsidRPr="006D6027">
        <w:rPr>
          <w:noProof/>
          <w:lang w:val="en-US"/>
        </w:rPr>
        <w:t>1.</w:t>
      </w:r>
      <w:r w:rsidR="00237FC4" w:rsidRPr="006D6027">
        <w:rPr>
          <w:noProof/>
          <w:lang w:val="en-US"/>
        </w:rPr>
        <w:tab/>
        <w:t xml:space="preserve">Bruno S. Paulo, M.J.J.R., Sanghoon Lee, et al. Discovery of megapolipeptins by genome mining of a Burkholderiales bacteria collection. </w:t>
      </w:r>
      <w:r w:rsidR="00237FC4" w:rsidRPr="00237FC4">
        <w:rPr>
          <w:i/>
          <w:noProof/>
        </w:rPr>
        <w:t>ChemRxiv</w:t>
      </w:r>
      <w:r w:rsidR="00237FC4" w:rsidRPr="00237FC4">
        <w:rPr>
          <w:noProof/>
        </w:rPr>
        <w:t xml:space="preserve"> (2024).</w:t>
      </w:r>
    </w:p>
    <w:p w14:paraId="6F58C3A9" w14:textId="363CF31C" w:rsidR="00BC5D7E" w:rsidRPr="008F33AA" w:rsidRDefault="00123301" w:rsidP="00766472">
      <w:pPr>
        <w:pStyle w:val="SI-fig-cap"/>
        <w:spacing w:after="0"/>
        <w:jc w:val="both"/>
        <w:outlineLvl w:val="9"/>
        <w:rPr>
          <w:b/>
          <w:sz w:val="20"/>
          <w:szCs w:val="20"/>
          <w:lang w:val="en-US"/>
        </w:rPr>
      </w:pPr>
      <w:r w:rsidRPr="00F62E6C">
        <w:rPr>
          <w:b/>
          <w:sz w:val="20"/>
          <w:szCs w:val="20"/>
          <w:lang w:val="en-US"/>
        </w:rPr>
        <w:fldChar w:fldCharType="end"/>
      </w:r>
    </w:p>
    <w:sectPr w:rsidR="00BC5D7E" w:rsidRPr="008F33AA" w:rsidSect="00F10116">
      <w:footerReference w:type="default" r:id="rId97"/>
      <w:pgSz w:w="11906" w:h="16838"/>
      <w:pgMar w:top="1440" w:right="1800" w:bottom="1440" w:left="1800" w:header="851" w:footer="992" w:gutter="0"/>
      <w:lnNumType w:countBy="1" w:restart="continuous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BD5FA8" w14:textId="77777777" w:rsidR="00A57D61" w:rsidRDefault="00A57D61">
      <w:pPr>
        <w:spacing w:line="240" w:lineRule="auto"/>
      </w:pPr>
      <w:r>
        <w:separator/>
      </w:r>
    </w:p>
  </w:endnote>
  <w:endnote w:type="continuationSeparator" w:id="0">
    <w:p w14:paraId="34C33587" w14:textId="77777777" w:rsidR="00A57D61" w:rsidRDefault="00A57D6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 Bold">
    <w:altName w:val="Times New Roman"/>
    <w:panose1 w:val="020B0604020202020204"/>
    <w:charset w:val="00"/>
    <w:family w:val="roman"/>
    <w:pitch w:val="default"/>
    <w:sig w:usb0="00000000" w:usb1="00000000" w:usb2="00000000" w:usb3="00000000" w:csb0="00040001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imes New Roman Regular">
    <w:altName w:val="Times New Roman"/>
    <w:panose1 w:val="020B0604020202020204"/>
    <w:charset w:val="00"/>
    <w:family w:val="auto"/>
    <w:pitch w:val="default"/>
    <w:sig w:usb0="E0000AFF" w:usb1="00007843" w:usb2="00000001" w:usb3="00000000" w:csb0="400001BF" w:csb1="DFF70000"/>
  </w:font>
  <w:font w:name="Times New Roman Italic">
    <w:altName w:val="Times New Roman"/>
    <w:panose1 w:val="020B0604020202020204"/>
    <w:charset w:val="00"/>
    <w:family w:val="auto"/>
    <w:pitch w:val="default"/>
    <w:sig w:usb0="E0000AFF" w:usb1="00007843" w:usb2="00000001" w:usb3="00000000" w:csb0="400001BF" w:csb1="DFF70000"/>
  </w:font>
  <w:font w:name="YuKyokasho Medium">
    <w:altName w:val="Yu Gothic"/>
    <w:panose1 w:val="02000500000000000000"/>
    <w:charset w:val="80"/>
    <w:family w:val="auto"/>
    <w:pitch w:val="variable"/>
    <w:sig w:usb0="000002C7" w:usb1="2AC71C10" w:usb2="00000012" w:usb3="00000000" w:csb0="0002000D" w:csb1="00000000"/>
  </w:font>
  <w:font w:name="新宋体">
    <w:altName w:val="NSimSun"/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楷体">
    <w:altName w:val="KaiT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 Bold Italic">
    <w:altName w:val="Times New Roman"/>
    <w:panose1 w:val="020B0604020202020204"/>
    <w:charset w:val="00"/>
    <w:family w:val="auto"/>
    <w:pitch w:val="default"/>
    <w:sig w:usb0="E0000AFF" w:usb1="00007843" w:usb2="00000001" w:usb3="00000000" w:csb0="400001BF" w:csb1="DFF70000"/>
  </w:font>
  <w:font w:name="CIDFont+F3">
    <w:altName w:val="Yu Gothic"/>
    <w:panose1 w:val="020B0604020202020204"/>
    <w:charset w:val="80"/>
    <w:family w:val="auto"/>
    <w:pitch w:val="default"/>
    <w:sig w:usb0="00000000" w:usb1="00000000" w:usb2="00000010" w:usb3="00000000" w:csb0="0006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b"/>
      </w:rPr>
      <w:id w:val="1843816793"/>
      <w:docPartObj>
        <w:docPartGallery w:val="Page Numbers (Bottom of Page)"/>
        <w:docPartUnique/>
      </w:docPartObj>
    </w:sdtPr>
    <w:sdtContent>
      <w:p w14:paraId="571415C0" w14:textId="77777777" w:rsidR="00E05D85" w:rsidRDefault="00E05D85" w:rsidP="001537BF">
        <w:pPr>
          <w:pStyle w:val="a9"/>
          <w:framePr w:wrap="none" w:vAnchor="text" w:hAnchor="margin" w:xAlign="right" w:y="1"/>
          <w:rPr>
            <w:rStyle w:val="ab"/>
          </w:rPr>
        </w:pPr>
        <w:r>
          <w:rPr>
            <w:rStyle w:val="ab"/>
          </w:rPr>
          <w:fldChar w:fldCharType="begin"/>
        </w:r>
        <w:r>
          <w:rPr>
            <w:rStyle w:val="ab"/>
          </w:rPr>
          <w:instrText xml:space="preserve"> PAGE </w:instrText>
        </w:r>
        <w:r>
          <w:rPr>
            <w:rStyle w:val="ab"/>
          </w:rPr>
          <w:fldChar w:fldCharType="end"/>
        </w:r>
      </w:p>
    </w:sdtContent>
  </w:sdt>
  <w:p w14:paraId="38933A12" w14:textId="77777777" w:rsidR="00E05D85" w:rsidRDefault="00E05D85" w:rsidP="00F10116">
    <w:pPr>
      <w:pStyle w:val="a9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b"/>
      </w:rPr>
      <w:id w:val="-780255944"/>
      <w:docPartObj>
        <w:docPartGallery w:val="Page Numbers (Bottom of Page)"/>
        <w:docPartUnique/>
      </w:docPartObj>
    </w:sdtPr>
    <w:sdtContent>
      <w:p w14:paraId="21DCC1F2" w14:textId="77777777" w:rsidR="00E05D85" w:rsidRDefault="00E05D85" w:rsidP="001537BF">
        <w:pPr>
          <w:pStyle w:val="a9"/>
          <w:framePr w:wrap="none" w:vAnchor="text" w:hAnchor="margin" w:xAlign="right" w:y="1"/>
          <w:rPr>
            <w:rStyle w:val="ab"/>
          </w:rPr>
        </w:pPr>
        <w:r>
          <w:rPr>
            <w:rStyle w:val="ab"/>
          </w:rPr>
          <w:fldChar w:fldCharType="begin"/>
        </w:r>
        <w:r>
          <w:rPr>
            <w:rStyle w:val="ab"/>
          </w:rPr>
          <w:instrText xml:space="preserve"> PAGE </w:instrText>
        </w:r>
        <w:r>
          <w:rPr>
            <w:rStyle w:val="ab"/>
          </w:rPr>
          <w:fldChar w:fldCharType="separate"/>
        </w:r>
        <w:r w:rsidR="00035260">
          <w:rPr>
            <w:rStyle w:val="ab"/>
            <w:noProof/>
          </w:rPr>
          <w:t>17</w:t>
        </w:r>
        <w:r>
          <w:rPr>
            <w:rStyle w:val="ab"/>
          </w:rPr>
          <w:fldChar w:fldCharType="end"/>
        </w:r>
      </w:p>
    </w:sdtContent>
  </w:sdt>
  <w:p w14:paraId="2D0934EA" w14:textId="77777777" w:rsidR="00E05D85" w:rsidRDefault="00E05D85" w:rsidP="00F10116">
    <w:pPr>
      <w:pStyle w:val="a9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F77018" w14:textId="77777777" w:rsidR="00A57D61" w:rsidRDefault="00A57D61">
      <w:pPr>
        <w:spacing w:after="0"/>
      </w:pPr>
      <w:r>
        <w:separator/>
      </w:r>
    </w:p>
  </w:footnote>
  <w:footnote w:type="continuationSeparator" w:id="0">
    <w:p w14:paraId="79F31A23" w14:textId="77777777" w:rsidR="00A57D61" w:rsidRDefault="00A57D61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9"/>
  <w:embedSystemFonts/>
  <w:bordersDoNotSurroundHeader/>
  <w:bordersDoNotSurroundFooter/>
  <w:hideSpellingErrors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OTJlMWJlOTg0Nzk2NzkzMGI2NzQ2MTgwMDA1MzRiYmY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ell Biolog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955F127C"/>
    <w:rsid w:val="955F127C"/>
    <w:rsid w:val="9BAE8E46"/>
    <w:rsid w:val="BC64353E"/>
    <w:rsid w:val="BDEA0EBD"/>
    <w:rsid w:val="BDEFC6F4"/>
    <w:rsid w:val="D5BAA982"/>
    <w:rsid w:val="DAEF9B25"/>
    <w:rsid w:val="E4AF132F"/>
    <w:rsid w:val="EEFFBF3B"/>
    <w:rsid w:val="F67D3751"/>
    <w:rsid w:val="F67ECF76"/>
    <w:rsid w:val="F9B80576"/>
    <w:rsid w:val="FD33A973"/>
    <w:rsid w:val="00002460"/>
    <w:rsid w:val="00011720"/>
    <w:rsid w:val="00016896"/>
    <w:rsid w:val="00027977"/>
    <w:rsid w:val="000308A1"/>
    <w:rsid w:val="0003290B"/>
    <w:rsid w:val="00035260"/>
    <w:rsid w:val="00037E64"/>
    <w:rsid w:val="000509FF"/>
    <w:rsid w:val="0006356A"/>
    <w:rsid w:val="00067C58"/>
    <w:rsid w:val="000802AF"/>
    <w:rsid w:val="000903F2"/>
    <w:rsid w:val="00093672"/>
    <w:rsid w:val="000A45F2"/>
    <w:rsid w:val="000A687A"/>
    <w:rsid w:val="000B14D0"/>
    <w:rsid w:val="000B72FC"/>
    <w:rsid w:val="000D307B"/>
    <w:rsid w:val="000D61F9"/>
    <w:rsid w:val="000E0CA2"/>
    <w:rsid w:val="000E3B83"/>
    <w:rsid w:val="00102331"/>
    <w:rsid w:val="00104DCC"/>
    <w:rsid w:val="00112485"/>
    <w:rsid w:val="00113B5E"/>
    <w:rsid w:val="00115251"/>
    <w:rsid w:val="00116ED5"/>
    <w:rsid w:val="00117C32"/>
    <w:rsid w:val="00123301"/>
    <w:rsid w:val="00123FA7"/>
    <w:rsid w:val="001304B9"/>
    <w:rsid w:val="001347FF"/>
    <w:rsid w:val="00134CE5"/>
    <w:rsid w:val="001364B0"/>
    <w:rsid w:val="001537BF"/>
    <w:rsid w:val="00154570"/>
    <w:rsid w:val="00164FAC"/>
    <w:rsid w:val="001677DA"/>
    <w:rsid w:val="00171EF1"/>
    <w:rsid w:val="00174602"/>
    <w:rsid w:val="001814C3"/>
    <w:rsid w:val="00194140"/>
    <w:rsid w:val="001A3A39"/>
    <w:rsid w:val="001A74F6"/>
    <w:rsid w:val="001B11A8"/>
    <w:rsid w:val="001B2531"/>
    <w:rsid w:val="001B3182"/>
    <w:rsid w:val="001C3618"/>
    <w:rsid w:val="001E3120"/>
    <w:rsid w:val="001E751F"/>
    <w:rsid w:val="001E75A1"/>
    <w:rsid w:val="001F612F"/>
    <w:rsid w:val="00203392"/>
    <w:rsid w:val="002104B7"/>
    <w:rsid w:val="00230D14"/>
    <w:rsid w:val="002358C0"/>
    <w:rsid w:val="00237FC4"/>
    <w:rsid w:val="00241978"/>
    <w:rsid w:val="00251FD9"/>
    <w:rsid w:val="00266544"/>
    <w:rsid w:val="002675CE"/>
    <w:rsid w:val="002820CF"/>
    <w:rsid w:val="00284555"/>
    <w:rsid w:val="00285648"/>
    <w:rsid w:val="00296865"/>
    <w:rsid w:val="002A1012"/>
    <w:rsid w:val="002A29C2"/>
    <w:rsid w:val="002B7C33"/>
    <w:rsid w:val="002C294F"/>
    <w:rsid w:val="002C3680"/>
    <w:rsid w:val="002D750E"/>
    <w:rsid w:val="002F3502"/>
    <w:rsid w:val="0030040A"/>
    <w:rsid w:val="00330A23"/>
    <w:rsid w:val="00370D8B"/>
    <w:rsid w:val="00372626"/>
    <w:rsid w:val="00374F2E"/>
    <w:rsid w:val="003870CF"/>
    <w:rsid w:val="00394B50"/>
    <w:rsid w:val="003A4D86"/>
    <w:rsid w:val="003A5F74"/>
    <w:rsid w:val="003A7CCF"/>
    <w:rsid w:val="003C7E81"/>
    <w:rsid w:val="003D0F32"/>
    <w:rsid w:val="003D1994"/>
    <w:rsid w:val="003D1FCE"/>
    <w:rsid w:val="003E223A"/>
    <w:rsid w:val="003E640D"/>
    <w:rsid w:val="003F5C84"/>
    <w:rsid w:val="0040387B"/>
    <w:rsid w:val="00406959"/>
    <w:rsid w:val="00410295"/>
    <w:rsid w:val="004248CF"/>
    <w:rsid w:val="00425B49"/>
    <w:rsid w:val="00427873"/>
    <w:rsid w:val="004309DC"/>
    <w:rsid w:val="00436EA2"/>
    <w:rsid w:val="0045751E"/>
    <w:rsid w:val="00457816"/>
    <w:rsid w:val="004808C1"/>
    <w:rsid w:val="004A2F72"/>
    <w:rsid w:val="004A43FF"/>
    <w:rsid w:val="004B1CCF"/>
    <w:rsid w:val="004C07E1"/>
    <w:rsid w:val="004E0098"/>
    <w:rsid w:val="00510718"/>
    <w:rsid w:val="00511B11"/>
    <w:rsid w:val="00515B8F"/>
    <w:rsid w:val="00525014"/>
    <w:rsid w:val="00527D5B"/>
    <w:rsid w:val="00532DDA"/>
    <w:rsid w:val="005441A8"/>
    <w:rsid w:val="00551123"/>
    <w:rsid w:val="00573827"/>
    <w:rsid w:val="005767F6"/>
    <w:rsid w:val="00583CDB"/>
    <w:rsid w:val="00585BFF"/>
    <w:rsid w:val="00587CF1"/>
    <w:rsid w:val="005A263D"/>
    <w:rsid w:val="005A7989"/>
    <w:rsid w:val="005C2D32"/>
    <w:rsid w:val="005C33C1"/>
    <w:rsid w:val="005D039C"/>
    <w:rsid w:val="005D475B"/>
    <w:rsid w:val="005D5CAC"/>
    <w:rsid w:val="005D75A6"/>
    <w:rsid w:val="005F1437"/>
    <w:rsid w:val="005F25D0"/>
    <w:rsid w:val="00602C33"/>
    <w:rsid w:val="00612ED5"/>
    <w:rsid w:val="00616BAC"/>
    <w:rsid w:val="00627755"/>
    <w:rsid w:val="00630C46"/>
    <w:rsid w:val="00630EEF"/>
    <w:rsid w:val="006321C3"/>
    <w:rsid w:val="006359BD"/>
    <w:rsid w:val="00642EDE"/>
    <w:rsid w:val="00654215"/>
    <w:rsid w:val="00660C79"/>
    <w:rsid w:val="00664EA8"/>
    <w:rsid w:val="00672A6B"/>
    <w:rsid w:val="006856D4"/>
    <w:rsid w:val="006A0B64"/>
    <w:rsid w:val="006A1FD6"/>
    <w:rsid w:val="006A5F6D"/>
    <w:rsid w:val="006A640F"/>
    <w:rsid w:val="006A6DAD"/>
    <w:rsid w:val="006B4374"/>
    <w:rsid w:val="006B524B"/>
    <w:rsid w:val="006B5D14"/>
    <w:rsid w:val="006C1D64"/>
    <w:rsid w:val="006C219D"/>
    <w:rsid w:val="006C2494"/>
    <w:rsid w:val="006C4DB5"/>
    <w:rsid w:val="006D2CEA"/>
    <w:rsid w:val="006D6027"/>
    <w:rsid w:val="006D6E0E"/>
    <w:rsid w:val="006E0E8E"/>
    <w:rsid w:val="00702158"/>
    <w:rsid w:val="00706161"/>
    <w:rsid w:val="00726778"/>
    <w:rsid w:val="0073158D"/>
    <w:rsid w:val="0076455F"/>
    <w:rsid w:val="00765CCA"/>
    <w:rsid w:val="00766472"/>
    <w:rsid w:val="00767B82"/>
    <w:rsid w:val="00771FDA"/>
    <w:rsid w:val="00787821"/>
    <w:rsid w:val="007907E3"/>
    <w:rsid w:val="007934A2"/>
    <w:rsid w:val="007955AD"/>
    <w:rsid w:val="007A7010"/>
    <w:rsid w:val="007B3DB6"/>
    <w:rsid w:val="007E2ED9"/>
    <w:rsid w:val="007E41EC"/>
    <w:rsid w:val="008037BA"/>
    <w:rsid w:val="00805AA0"/>
    <w:rsid w:val="00810A99"/>
    <w:rsid w:val="00813F7B"/>
    <w:rsid w:val="00814265"/>
    <w:rsid w:val="008158C5"/>
    <w:rsid w:val="00822FC8"/>
    <w:rsid w:val="00832841"/>
    <w:rsid w:val="0083359B"/>
    <w:rsid w:val="00834043"/>
    <w:rsid w:val="0083467F"/>
    <w:rsid w:val="00834DEB"/>
    <w:rsid w:val="00841F16"/>
    <w:rsid w:val="00846B9C"/>
    <w:rsid w:val="0085571C"/>
    <w:rsid w:val="00861242"/>
    <w:rsid w:val="00874FB9"/>
    <w:rsid w:val="00887CBF"/>
    <w:rsid w:val="00893231"/>
    <w:rsid w:val="008B12F4"/>
    <w:rsid w:val="008B16CA"/>
    <w:rsid w:val="008B2A5F"/>
    <w:rsid w:val="008B43F2"/>
    <w:rsid w:val="008C5141"/>
    <w:rsid w:val="008D158A"/>
    <w:rsid w:val="008D63A4"/>
    <w:rsid w:val="008E2017"/>
    <w:rsid w:val="008E4734"/>
    <w:rsid w:val="008F33AA"/>
    <w:rsid w:val="008F3D79"/>
    <w:rsid w:val="00901592"/>
    <w:rsid w:val="009030FE"/>
    <w:rsid w:val="00905572"/>
    <w:rsid w:val="00927F92"/>
    <w:rsid w:val="00943831"/>
    <w:rsid w:val="00956EDA"/>
    <w:rsid w:val="0096118A"/>
    <w:rsid w:val="009756B0"/>
    <w:rsid w:val="00981E52"/>
    <w:rsid w:val="00982197"/>
    <w:rsid w:val="009863C3"/>
    <w:rsid w:val="009863F3"/>
    <w:rsid w:val="00995DB8"/>
    <w:rsid w:val="009A2C5D"/>
    <w:rsid w:val="009C5E33"/>
    <w:rsid w:val="009C6C95"/>
    <w:rsid w:val="009D5704"/>
    <w:rsid w:val="009D69EA"/>
    <w:rsid w:val="009F690D"/>
    <w:rsid w:val="009F76F4"/>
    <w:rsid w:val="00A07991"/>
    <w:rsid w:val="00A14B0F"/>
    <w:rsid w:val="00A25AB1"/>
    <w:rsid w:val="00A447C8"/>
    <w:rsid w:val="00A5567A"/>
    <w:rsid w:val="00A57D61"/>
    <w:rsid w:val="00A652CB"/>
    <w:rsid w:val="00A77BE0"/>
    <w:rsid w:val="00AA655D"/>
    <w:rsid w:val="00AC6490"/>
    <w:rsid w:val="00AE0400"/>
    <w:rsid w:val="00AE377D"/>
    <w:rsid w:val="00B002BF"/>
    <w:rsid w:val="00B01779"/>
    <w:rsid w:val="00B07CB0"/>
    <w:rsid w:val="00B11004"/>
    <w:rsid w:val="00B122CF"/>
    <w:rsid w:val="00B1615B"/>
    <w:rsid w:val="00B3136D"/>
    <w:rsid w:val="00B40935"/>
    <w:rsid w:val="00B420B5"/>
    <w:rsid w:val="00B43371"/>
    <w:rsid w:val="00B50D92"/>
    <w:rsid w:val="00B5437B"/>
    <w:rsid w:val="00B65AE1"/>
    <w:rsid w:val="00B6704E"/>
    <w:rsid w:val="00B70A9C"/>
    <w:rsid w:val="00B77943"/>
    <w:rsid w:val="00B814F8"/>
    <w:rsid w:val="00B82200"/>
    <w:rsid w:val="00B83DA7"/>
    <w:rsid w:val="00B91F26"/>
    <w:rsid w:val="00BA1300"/>
    <w:rsid w:val="00BA65F4"/>
    <w:rsid w:val="00BB5E8E"/>
    <w:rsid w:val="00BB65E6"/>
    <w:rsid w:val="00BC5D7E"/>
    <w:rsid w:val="00BD341B"/>
    <w:rsid w:val="00C003EC"/>
    <w:rsid w:val="00C05419"/>
    <w:rsid w:val="00C117A9"/>
    <w:rsid w:val="00C15060"/>
    <w:rsid w:val="00C259EB"/>
    <w:rsid w:val="00C32EAE"/>
    <w:rsid w:val="00C348FF"/>
    <w:rsid w:val="00C43404"/>
    <w:rsid w:val="00C63CF0"/>
    <w:rsid w:val="00C70430"/>
    <w:rsid w:val="00C71055"/>
    <w:rsid w:val="00C77BFB"/>
    <w:rsid w:val="00C90CC8"/>
    <w:rsid w:val="00CA2DA8"/>
    <w:rsid w:val="00CA3333"/>
    <w:rsid w:val="00CA557E"/>
    <w:rsid w:val="00CB2E3E"/>
    <w:rsid w:val="00CC6077"/>
    <w:rsid w:val="00CD4F0E"/>
    <w:rsid w:val="00D068B2"/>
    <w:rsid w:val="00D16964"/>
    <w:rsid w:val="00D30BD5"/>
    <w:rsid w:val="00D33C9B"/>
    <w:rsid w:val="00D4731A"/>
    <w:rsid w:val="00D54431"/>
    <w:rsid w:val="00D57E7E"/>
    <w:rsid w:val="00D63CD8"/>
    <w:rsid w:val="00D651A3"/>
    <w:rsid w:val="00D72A14"/>
    <w:rsid w:val="00DA48BB"/>
    <w:rsid w:val="00DC5A30"/>
    <w:rsid w:val="00DD07A3"/>
    <w:rsid w:val="00E05D85"/>
    <w:rsid w:val="00E12E3D"/>
    <w:rsid w:val="00E14C80"/>
    <w:rsid w:val="00E14ED4"/>
    <w:rsid w:val="00E2230E"/>
    <w:rsid w:val="00E3421C"/>
    <w:rsid w:val="00E364BC"/>
    <w:rsid w:val="00E45DA3"/>
    <w:rsid w:val="00E57244"/>
    <w:rsid w:val="00E60BD9"/>
    <w:rsid w:val="00E60FF0"/>
    <w:rsid w:val="00E61C8D"/>
    <w:rsid w:val="00E6407B"/>
    <w:rsid w:val="00E6738A"/>
    <w:rsid w:val="00E70EA6"/>
    <w:rsid w:val="00E71888"/>
    <w:rsid w:val="00E90456"/>
    <w:rsid w:val="00E9202A"/>
    <w:rsid w:val="00EB49D2"/>
    <w:rsid w:val="00EB5B27"/>
    <w:rsid w:val="00EC17E8"/>
    <w:rsid w:val="00EC783C"/>
    <w:rsid w:val="00ED0218"/>
    <w:rsid w:val="00ED0DD7"/>
    <w:rsid w:val="00ED1696"/>
    <w:rsid w:val="00ED461F"/>
    <w:rsid w:val="00ED5E69"/>
    <w:rsid w:val="00EE1C1F"/>
    <w:rsid w:val="00EE23B1"/>
    <w:rsid w:val="00EE24A3"/>
    <w:rsid w:val="00EE345C"/>
    <w:rsid w:val="00EE5DD4"/>
    <w:rsid w:val="00EF1340"/>
    <w:rsid w:val="00EF3C37"/>
    <w:rsid w:val="00F006F2"/>
    <w:rsid w:val="00F037B8"/>
    <w:rsid w:val="00F10116"/>
    <w:rsid w:val="00F16BFA"/>
    <w:rsid w:val="00F16D2C"/>
    <w:rsid w:val="00F26A12"/>
    <w:rsid w:val="00F31C75"/>
    <w:rsid w:val="00F323FF"/>
    <w:rsid w:val="00F32FBD"/>
    <w:rsid w:val="00F46D30"/>
    <w:rsid w:val="00F47AC6"/>
    <w:rsid w:val="00F568ED"/>
    <w:rsid w:val="00F572FC"/>
    <w:rsid w:val="00F57617"/>
    <w:rsid w:val="00F60ECF"/>
    <w:rsid w:val="00F62869"/>
    <w:rsid w:val="00F62E6C"/>
    <w:rsid w:val="00F71195"/>
    <w:rsid w:val="00F731A3"/>
    <w:rsid w:val="00F73C60"/>
    <w:rsid w:val="00F82D6F"/>
    <w:rsid w:val="00F8374A"/>
    <w:rsid w:val="00F86887"/>
    <w:rsid w:val="00F94A76"/>
    <w:rsid w:val="00F95299"/>
    <w:rsid w:val="00F95811"/>
    <w:rsid w:val="00F95D46"/>
    <w:rsid w:val="00FA21DC"/>
    <w:rsid w:val="00FA6CB3"/>
    <w:rsid w:val="00FB31A7"/>
    <w:rsid w:val="00FC1BD1"/>
    <w:rsid w:val="00FC3A4B"/>
    <w:rsid w:val="00FE1814"/>
    <w:rsid w:val="00FE4232"/>
    <w:rsid w:val="00FF61EF"/>
    <w:rsid w:val="11BFAD6E"/>
    <w:rsid w:val="361F25EA"/>
    <w:rsid w:val="5BBF8036"/>
    <w:rsid w:val="5FF34BD4"/>
    <w:rsid w:val="729669D2"/>
    <w:rsid w:val="7D2A41BF"/>
    <w:rsid w:val="7DFF6922"/>
    <w:rsid w:val="7EC61FA3"/>
    <w:rsid w:val="7F3F39F5"/>
    <w:rsid w:val="7F4F70DA"/>
    <w:rsid w:val="7F7FA511"/>
    <w:rsid w:val="7FAF3AA5"/>
    <w:rsid w:val="7FD708AA"/>
    <w:rsid w:val="7FFCC0F2"/>
    <w:rsid w:val="7FFF4A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BA37CBB"/>
  <w15:docId w15:val="{2A55BC41-D4F6-FB49-9350-C4BA219E69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Hyperlink" w:uiPriority="99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Preformatted" w:uiPriority="99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semiHidden="1" w:uiPriority="99" w:unhideWhenUsed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E6407B"/>
    <w:pPr>
      <w:spacing w:after="160" w:line="259" w:lineRule="auto"/>
    </w:pPr>
    <w:rPr>
      <w:rFonts w:asciiTheme="minorHAnsi" w:hAnsiTheme="minorHAnsi" w:cstheme="minorBidi"/>
      <w:sz w:val="22"/>
      <w:szCs w:val="22"/>
      <w:lang w:val="de-DE"/>
    </w:rPr>
  </w:style>
  <w:style w:type="paragraph" w:styleId="1">
    <w:name w:val="heading 1"/>
    <w:basedOn w:val="a"/>
    <w:next w:val="a"/>
    <w:qFormat/>
    <w:rsid w:val="003A5F74"/>
    <w:pPr>
      <w:keepNext/>
      <w:keepLines/>
      <w:spacing w:after="0" w:line="240" w:lineRule="auto"/>
      <w:outlineLvl w:val="0"/>
    </w:pPr>
    <w:rPr>
      <w:rFonts w:ascii="Times New Roman" w:eastAsia="Times New Roman" w:hAnsi="Times New Roman"/>
      <w:b/>
      <w:kern w:val="44"/>
      <w:sz w:val="24"/>
      <w:lang w:val="en-US"/>
    </w:rPr>
  </w:style>
  <w:style w:type="paragraph" w:styleId="2">
    <w:name w:val="heading 2"/>
    <w:basedOn w:val="a"/>
    <w:next w:val="a"/>
    <w:link w:val="20"/>
    <w:unhideWhenUsed/>
    <w:qFormat/>
    <w:rsid w:val="003A5F74"/>
    <w:pPr>
      <w:keepNext/>
      <w:keepLines/>
      <w:spacing w:after="0" w:line="240" w:lineRule="auto"/>
      <w:outlineLvl w:val="1"/>
    </w:pPr>
    <w:rPr>
      <w:rFonts w:ascii="Times New Roman" w:eastAsia="黑体" w:hAnsi="Times New Roman"/>
      <w:b/>
      <w:sz w:val="20"/>
    </w:rPr>
  </w:style>
  <w:style w:type="paragraph" w:styleId="3">
    <w:name w:val="heading 3"/>
    <w:basedOn w:val="a"/>
    <w:next w:val="a"/>
    <w:link w:val="30"/>
    <w:unhideWhenUsed/>
    <w:qFormat/>
    <w:rsid w:val="00112485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HTML">
    <w:name w:val="HTML Preformatted"/>
    <w:basedOn w:val="a"/>
    <w:link w:val="HTML0"/>
    <w:uiPriority w:val="99"/>
    <w:unhideWhenUsed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宋体" w:eastAsia="宋体" w:hAnsi="宋体" w:cs="宋体"/>
      <w:sz w:val="24"/>
      <w:szCs w:val="24"/>
      <w:lang w:val="en-US"/>
    </w:rPr>
  </w:style>
  <w:style w:type="paragraph" w:styleId="a3">
    <w:name w:val="Normal (Web)"/>
    <w:basedOn w:val="a"/>
    <w:pPr>
      <w:spacing w:beforeAutospacing="1" w:after="0" w:afterAutospacing="1"/>
    </w:pPr>
    <w:rPr>
      <w:rFonts w:cs="Times New Roman"/>
      <w:sz w:val="24"/>
      <w:lang w:val="en-US"/>
    </w:rPr>
  </w:style>
  <w:style w:type="table" w:styleId="a4">
    <w:name w:val="Table Grid"/>
    <w:basedOn w:val="a1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1">
    <w:name w:val="s1"/>
    <w:basedOn w:val="a0"/>
    <w:rPr>
      <w:rFonts w:ascii="Times New Roman" w:hAnsi="Times New Roman" w:cs="Times New Roman"/>
      <w:sz w:val="16"/>
      <w:szCs w:val="16"/>
    </w:rPr>
  </w:style>
  <w:style w:type="paragraph" w:customStyle="1" w:styleId="p1">
    <w:name w:val="p1"/>
    <w:basedOn w:val="a"/>
    <w:pPr>
      <w:spacing w:after="0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customStyle="1" w:styleId="SI-fig-cap">
    <w:name w:val="SI-fig-cap"/>
    <w:basedOn w:val="a"/>
    <w:pPr>
      <w:spacing w:after="200" w:line="240" w:lineRule="auto"/>
      <w:outlineLvl w:val="1"/>
    </w:pPr>
    <w:rPr>
      <w:rFonts w:ascii="Times New Roman" w:hAnsi="Times New Roman" w:cs="Times New Roman"/>
      <w:bCs/>
      <w:szCs w:val="24"/>
    </w:rPr>
  </w:style>
  <w:style w:type="character" w:customStyle="1" w:styleId="HTML0">
    <w:name w:val="HTML 预设格式 字符"/>
    <w:basedOn w:val="a0"/>
    <w:link w:val="HTML"/>
    <w:uiPriority w:val="99"/>
    <w:rPr>
      <w:rFonts w:ascii="宋体" w:hAnsi="宋体" w:cs="宋体"/>
      <w:sz w:val="24"/>
      <w:szCs w:val="24"/>
    </w:rPr>
  </w:style>
  <w:style w:type="character" w:customStyle="1" w:styleId="20">
    <w:name w:val="标题 2 字符"/>
    <w:link w:val="2"/>
    <w:rsid w:val="003A5F74"/>
    <w:rPr>
      <w:rFonts w:eastAsia="黑体" w:cstheme="minorBidi"/>
      <w:b/>
      <w:szCs w:val="22"/>
      <w:lang w:val="de-DE"/>
    </w:rPr>
  </w:style>
  <w:style w:type="character" w:styleId="a5">
    <w:name w:val="line number"/>
    <w:basedOn w:val="a0"/>
    <w:rsid w:val="00112485"/>
  </w:style>
  <w:style w:type="paragraph" w:styleId="TOC1">
    <w:name w:val="toc 1"/>
    <w:basedOn w:val="a"/>
    <w:next w:val="a"/>
    <w:autoRedefine/>
    <w:uiPriority w:val="39"/>
    <w:rsid w:val="0003290B"/>
    <w:pPr>
      <w:tabs>
        <w:tab w:val="right" w:leader="dot" w:pos="8296"/>
      </w:tabs>
      <w:spacing w:after="0" w:line="240" w:lineRule="auto"/>
    </w:pPr>
    <w:rPr>
      <w:rFonts w:ascii="Times New Roman" w:hAnsi="Times New Roman" w:cs="Times New Roman"/>
      <w:b/>
      <w:bCs/>
      <w:noProof/>
    </w:rPr>
  </w:style>
  <w:style w:type="character" w:customStyle="1" w:styleId="30">
    <w:name w:val="标题 3 字符"/>
    <w:basedOn w:val="a0"/>
    <w:link w:val="3"/>
    <w:rsid w:val="00112485"/>
    <w:rPr>
      <w:rFonts w:asciiTheme="minorHAnsi" w:hAnsiTheme="minorHAnsi" w:cstheme="minorBidi"/>
      <w:b/>
      <w:bCs/>
      <w:sz w:val="32"/>
      <w:szCs w:val="32"/>
      <w:lang w:val="de-DE"/>
    </w:rPr>
  </w:style>
  <w:style w:type="paragraph" w:styleId="TOC2">
    <w:name w:val="toc 2"/>
    <w:basedOn w:val="a"/>
    <w:next w:val="a"/>
    <w:autoRedefine/>
    <w:uiPriority w:val="39"/>
    <w:rsid w:val="00F16BFA"/>
    <w:pPr>
      <w:tabs>
        <w:tab w:val="right" w:leader="dot" w:pos="8296"/>
      </w:tabs>
      <w:spacing w:after="0" w:line="240" w:lineRule="auto"/>
    </w:pPr>
  </w:style>
  <w:style w:type="paragraph" w:styleId="TOC3">
    <w:name w:val="toc 3"/>
    <w:basedOn w:val="a"/>
    <w:next w:val="a"/>
    <w:autoRedefine/>
    <w:uiPriority w:val="39"/>
    <w:unhideWhenUsed/>
    <w:rsid w:val="00112485"/>
    <w:pPr>
      <w:widowControl w:val="0"/>
      <w:spacing w:after="0" w:line="240" w:lineRule="auto"/>
      <w:ind w:leftChars="400" w:left="840"/>
      <w:jc w:val="both"/>
    </w:pPr>
    <w:rPr>
      <w:kern w:val="2"/>
      <w:sz w:val="21"/>
      <w:szCs w:val="24"/>
      <w:lang w:val="en-US"/>
      <w14:ligatures w14:val="standardContextual"/>
    </w:rPr>
  </w:style>
  <w:style w:type="paragraph" w:styleId="TOC4">
    <w:name w:val="toc 4"/>
    <w:basedOn w:val="a"/>
    <w:next w:val="a"/>
    <w:autoRedefine/>
    <w:uiPriority w:val="39"/>
    <w:unhideWhenUsed/>
    <w:rsid w:val="00112485"/>
    <w:pPr>
      <w:widowControl w:val="0"/>
      <w:spacing w:after="0" w:line="240" w:lineRule="auto"/>
      <w:ind w:leftChars="600" w:left="1260"/>
      <w:jc w:val="both"/>
    </w:pPr>
    <w:rPr>
      <w:kern w:val="2"/>
      <w:sz w:val="21"/>
      <w:szCs w:val="24"/>
      <w:lang w:val="en-US"/>
      <w14:ligatures w14:val="standardContextual"/>
    </w:rPr>
  </w:style>
  <w:style w:type="paragraph" w:styleId="TOC5">
    <w:name w:val="toc 5"/>
    <w:basedOn w:val="a"/>
    <w:next w:val="a"/>
    <w:autoRedefine/>
    <w:uiPriority w:val="39"/>
    <w:unhideWhenUsed/>
    <w:rsid w:val="00112485"/>
    <w:pPr>
      <w:widowControl w:val="0"/>
      <w:spacing w:after="0" w:line="240" w:lineRule="auto"/>
      <w:ind w:leftChars="800" w:left="1680"/>
      <w:jc w:val="both"/>
    </w:pPr>
    <w:rPr>
      <w:kern w:val="2"/>
      <w:sz w:val="21"/>
      <w:szCs w:val="24"/>
      <w:lang w:val="en-US"/>
      <w14:ligatures w14:val="standardContextual"/>
    </w:rPr>
  </w:style>
  <w:style w:type="paragraph" w:styleId="TOC6">
    <w:name w:val="toc 6"/>
    <w:basedOn w:val="a"/>
    <w:next w:val="a"/>
    <w:autoRedefine/>
    <w:uiPriority w:val="39"/>
    <w:unhideWhenUsed/>
    <w:rsid w:val="00112485"/>
    <w:pPr>
      <w:widowControl w:val="0"/>
      <w:spacing w:after="0" w:line="240" w:lineRule="auto"/>
      <w:ind w:leftChars="1000" w:left="2100"/>
      <w:jc w:val="both"/>
    </w:pPr>
    <w:rPr>
      <w:kern w:val="2"/>
      <w:sz w:val="21"/>
      <w:szCs w:val="24"/>
      <w:lang w:val="en-US"/>
      <w14:ligatures w14:val="standardContextual"/>
    </w:rPr>
  </w:style>
  <w:style w:type="paragraph" w:styleId="TOC7">
    <w:name w:val="toc 7"/>
    <w:basedOn w:val="a"/>
    <w:next w:val="a"/>
    <w:autoRedefine/>
    <w:uiPriority w:val="39"/>
    <w:unhideWhenUsed/>
    <w:rsid w:val="00112485"/>
    <w:pPr>
      <w:widowControl w:val="0"/>
      <w:spacing w:after="0" w:line="240" w:lineRule="auto"/>
      <w:ind w:leftChars="1200" w:left="2520"/>
      <w:jc w:val="both"/>
    </w:pPr>
    <w:rPr>
      <w:kern w:val="2"/>
      <w:sz w:val="21"/>
      <w:szCs w:val="24"/>
      <w:lang w:val="en-US"/>
      <w14:ligatures w14:val="standardContextual"/>
    </w:rPr>
  </w:style>
  <w:style w:type="paragraph" w:styleId="TOC8">
    <w:name w:val="toc 8"/>
    <w:basedOn w:val="a"/>
    <w:next w:val="a"/>
    <w:autoRedefine/>
    <w:uiPriority w:val="39"/>
    <w:unhideWhenUsed/>
    <w:rsid w:val="00112485"/>
    <w:pPr>
      <w:widowControl w:val="0"/>
      <w:spacing w:after="0" w:line="240" w:lineRule="auto"/>
      <w:ind w:leftChars="1400" w:left="2940"/>
      <w:jc w:val="both"/>
    </w:pPr>
    <w:rPr>
      <w:kern w:val="2"/>
      <w:sz w:val="21"/>
      <w:szCs w:val="24"/>
      <w:lang w:val="en-US"/>
      <w14:ligatures w14:val="standardContextual"/>
    </w:rPr>
  </w:style>
  <w:style w:type="paragraph" w:styleId="TOC9">
    <w:name w:val="toc 9"/>
    <w:basedOn w:val="a"/>
    <w:next w:val="a"/>
    <w:autoRedefine/>
    <w:uiPriority w:val="39"/>
    <w:unhideWhenUsed/>
    <w:rsid w:val="00112485"/>
    <w:pPr>
      <w:widowControl w:val="0"/>
      <w:spacing w:after="0" w:line="240" w:lineRule="auto"/>
      <w:ind w:leftChars="1600" w:left="3360"/>
      <w:jc w:val="both"/>
    </w:pPr>
    <w:rPr>
      <w:kern w:val="2"/>
      <w:sz w:val="21"/>
      <w:szCs w:val="24"/>
      <w:lang w:val="en-US"/>
      <w14:ligatures w14:val="standardContextual"/>
    </w:rPr>
  </w:style>
  <w:style w:type="character" w:styleId="a6">
    <w:name w:val="Hyperlink"/>
    <w:basedOn w:val="a0"/>
    <w:uiPriority w:val="99"/>
    <w:unhideWhenUsed/>
    <w:rsid w:val="00112485"/>
    <w:rPr>
      <w:color w:val="0026E5" w:themeColor="hyperlink"/>
      <w:u w:val="single"/>
    </w:rPr>
  </w:style>
  <w:style w:type="character" w:customStyle="1" w:styleId="10">
    <w:name w:val="未处理的提及1"/>
    <w:basedOn w:val="a0"/>
    <w:uiPriority w:val="99"/>
    <w:semiHidden/>
    <w:unhideWhenUsed/>
    <w:rsid w:val="00112485"/>
    <w:rPr>
      <w:color w:val="605E5C"/>
      <w:shd w:val="clear" w:color="auto" w:fill="E1DFDD"/>
    </w:rPr>
  </w:style>
  <w:style w:type="paragraph" w:styleId="a7">
    <w:name w:val="header"/>
    <w:basedOn w:val="a"/>
    <w:link w:val="a8"/>
    <w:rsid w:val="00F10116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rsid w:val="00F10116"/>
    <w:rPr>
      <w:rFonts w:asciiTheme="minorHAnsi" w:hAnsiTheme="minorHAnsi" w:cstheme="minorBidi"/>
      <w:sz w:val="18"/>
      <w:szCs w:val="18"/>
      <w:lang w:val="de-DE"/>
    </w:rPr>
  </w:style>
  <w:style w:type="paragraph" w:styleId="a9">
    <w:name w:val="footer"/>
    <w:basedOn w:val="a"/>
    <w:link w:val="aa"/>
    <w:rsid w:val="00F10116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a">
    <w:name w:val="页脚 字符"/>
    <w:basedOn w:val="a0"/>
    <w:link w:val="a9"/>
    <w:rsid w:val="00F10116"/>
    <w:rPr>
      <w:rFonts w:asciiTheme="minorHAnsi" w:hAnsiTheme="minorHAnsi" w:cstheme="minorBidi"/>
      <w:sz w:val="18"/>
      <w:szCs w:val="18"/>
      <w:lang w:val="de-DE"/>
    </w:rPr>
  </w:style>
  <w:style w:type="character" w:styleId="ab">
    <w:name w:val="page number"/>
    <w:basedOn w:val="a0"/>
    <w:rsid w:val="00F10116"/>
  </w:style>
  <w:style w:type="character" w:styleId="ac">
    <w:name w:val="annotation reference"/>
    <w:basedOn w:val="a0"/>
    <w:rsid w:val="00585BFF"/>
    <w:rPr>
      <w:sz w:val="21"/>
      <w:szCs w:val="21"/>
    </w:rPr>
  </w:style>
  <w:style w:type="paragraph" w:styleId="ad">
    <w:name w:val="annotation text"/>
    <w:basedOn w:val="a"/>
    <w:link w:val="ae"/>
    <w:rsid w:val="00585BFF"/>
  </w:style>
  <w:style w:type="character" w:customStyle="1" w:styleId="ae">
    <w:name w:val="批注文字 字符"/>
    <w:basedOn w:val="a0"/>
    <w:link w:val="ad"/>
    <w:rsid w:val="00585BFF"/>
    <w:rPr>
      <w:rFonts w:asciiTheme="minorHAnsi" w:hAnsiTheme="minorHAnsi" w:cstheme="minorBidi"/>
      <w:sz w:val="22"/>
      <w:szCs w:val="22"/>
      <w:lang w:val="de-DE"/>
    </w:rPr>
  </w:style>
  <w:style w:type="paragraph" w:styleId="af">
    <w:name w:val="annotation subject"/>
    <w:basedOn w:val="ad"/>
    <w:next w:val="ad"/>
    <w:link w:val="af0"/>
    <w:rsid w:val="00585BFF"/>
    <w:rPr>
      <w:b/>
      <w:bCs/>
    </w:rPr>
  </w:style>
  <w:style w:type="character" w:customStyle="1" w:styleId="af0">
    <w:name w:val="批注主题 字符"/>
    <w:basedOn w:val="ae"/>
    <w:link w:val="af"/>
    <w:rsid w:val="00585BFF"/>
    <w:rPr>
      <w:rFonts w:asciiTheme="minorHAnsi" w:hAnsiTheme="minorHAnsi" w:cstheme="minorBidi"/>
      <w:b/>
      <w:bCs/>
      <w:sz w:val="22"/>
      <w:szCs w:val="22"/>
      <w:lang w:val="de-DE"/>
    </w:rPr>
  </w:style>
  <w:style w:type="paragraph" w:styleId="af1">
    <w:name w:val="Balloon Text"/>
    <w:basedOn w:val="a"/>
    <w:link w:val="af2"/>
    <w:rsid w:val="001537BF"/>
    <w:pPr>
      <w:spacing w:after="0" w:line="240" w:lineRule="auto"/>
    </w:pPr>
    <w:rPr>
      <w:sz w:val="18"/>
      <w:szCs w:val="18"/>
    </w:rPr>
  </w:style>
  <w:style w:type="character" w:customStyle="1" w:styleId="af2">
    <w:name w:val="批注框文本 字符"/>
    <w:basedOn w:val="a0"/>
    <w:link w:val="af1"/>
    <w:rsid w:val="001537BF"/>
    <w:rPr>
      <w:rFonts w:asciiTheme="minorHAnsi" w:hAnsiTheme="minorHAnsi" w:cstheme="minorBidi"/>
      <w:sz w:val="18"/>
      <w:szCs w:val="18"/>
      <w:lang w:val="de-DE"/>
    </w:rPr>
  </w:style>
  <w:style w:type="paragraph" w:styleId="af3">
    <w:name w:val="Revision"/>
    <w:hidden/>
    <w:uiPriority w:val="99"/>
    <w:unhideWhenUsed/>
    <w:rsid w:val="00EF3C37"/>
    <w:rPr>
      <w:rFonts w:asciiTheme="minorHAnsi" w:hAnsiTheme="minorHAnsi" w:cstheme="minorBidi"/>
      <w:sz w:val="22"/>
      <w:szCs w:val="22"/>
      <w:lang w:val="de-DE"/>
    </w:rPr>
  </w:style>
  <w:style w:type="paragraph" w:styleId="af4">
    <w:name w:val="Title"/>
    <w:basedOn w:val="a"/>
    <w:next w:val="a"/>
    <w:link w:val="af5"/>
    <w:qFormat/>
    <w:rsid w:val="00394B50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f5">
    <w:name w:val="标题 字符"/>
    <w:basedOn w:val="a0"/>
    <w:link w:val="af4"/>
    <w:rsid w:val="00394B50"/>
    <w:rPr>
      <w:rFonts w:asciiTheme="majorHAnsi" w:eastAsiaTheme="majorEastAsia" w:hAnsiTheme="majorHAnsi" w:cstheme="majorBidi"/>
      <w:b/>
      <w:bCs/>
      <w:sz w:val="32"/>
      <w:szCs w:val="32"/>
      <w:lang w:val="de-DE"/>
    </w:rPr>
  </w:style>
  <w:style w:type="paragraph" w:customStyle="1" w:styleId="EndNoteBibliographyTitle">
    <w:name w:val="EndNote Bibliography Title"/>
    <w:basedOn w:val="a"/>
    <w:link w:val="EndNoteBibliographyTitle0"/>
    <w:rsid w:val="00123301"/>
    <w:pPr>
      <w:spacing w:after="0"/>
      <w:jc w:val="center"/>
    </w:pPr>
    <w:rPr>
      <w:rFonts w:ascii="Times New Roman" w:hAnsi="Times New Roman" w:cs="Times New Roman"/>
    </w:rPr>
  </w:style>
  <w:style w:type="character" w:customStyle="1" w:styleId="EndNoteBibliographyTitle0">
    <w:name w:val="EndNote Bibliography Title 字符"/>
    <w:basedOn w:val="a0"/>
    <w:link w:val="EndNoteBibliographyTitle"/>
    <w:rsid w:val="00123301"/>
    <w:rPr>
      <w:sz w:val="22"/>
      <w:szCs w:val="22"/>
      <w:lang w:val="de-DE"/>
    </w:rPr>
  </w:style>
  <w:style w:type="paragraph" w:customStyle="1" w:styleId="EndNoteBibliography">
    <w:name w:val="EndNote Bibliography"/>
    <w:basedOn w:val="a"/>
    <w:link w:val="EndNoteBibliography0"/>
    <w:rsid w:val="00123301"/>
    <w:pPr>
      <w:spacing w:line="240" w:lineRule="auto"/>
      <w:jc w:val="both"/>
    </w:pPr>
    <w:rPr>
      <w:rFonts w:ascii="Times New Roman" w:hAnsi="Times New Roman" w:cs="Times New Roman"/>
    </w:rPr>
  </w:style>
  <w:style w:type="character" w:customStyle="1" w:styleId="EndNoteBibliography0">
    <w:name w:val="EndNote Bibliography 字符"/>
    <w:basedOn w:val="a0"/>
    <w:link w:val="EndNoteBibliography"/>
    <w:rsid w:val="00123301"/>
    <w:rPr>
      <w:sz w:val="22"/>
      <w:szCs w:val="22"/>
      <w:lang w:val="de-DE"/>
    </w:rPr>
  </w:style>
  <w:style w:type="character" w:customStyle="1" w:styleId="21">
    <w:name w:val="未处理的提及2"/>
    <w:basedOn w:val="a0"/>
    <w:uiPriority w:val="99"/>
    <w:semiHidden/>
    <w:unhideWhenUsed/>
    <w:rsid w:val="005C2D3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319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60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png"/><Relationship Id="rId21" Type="http://schemas.openxmlformats.org/officeDocument/2006/relationships/image" Target="media/image14.pn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63" Type="http://schemas.openxmlformats.org/officeDocument/2006/relationships/image" Target="media/image56.png"/><Relationship Id="rId68" Type="http://schemas.openxmlformats.org/officeDocument/2006/relationships/image" Target="media/image61.png"/><Relationship Id="rId84" Type="http://schemas.openxmlformats.org/officeDocument/2006/relationships/image" Target="media/image77.png"/><Relationship Id="rId89" Type="http://schemas.openxmlformats.org/officeDocument/2006/relationships/image" Target="media/image82.png"/><Relationship Id="rId16" Type="http://schemas.openxmlformats.org/officeDocument/2006/relationships/image" Target="media/image9.jpeg"/><Relationship Id="rId11" Type="http://schemas.openxmlformats.org/officeDocument/2006/relationships/image" Target="media/image4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53" Type="http://schemas.openxmlformats.org/officeDocument/2006/relationships/image" Target="media/image46.png"/><Relationship Id="rId58" Type="http://schemas.openxmlformats.org/officeDocument/2006/relationships/image" Target="media/image51.png"/><Relationship Id="rId74" Type="http://schemas.openxmlformats.org/officeDocument/2006/relationships/image" Target="media/image67.png"/><Relationship Id="rId79" Type="http://schemas.openxmlformats.org/officeDocument/2006/relationships/image" Target="media/image72.png"/><Relationship Id="rId5" Type="http://schemas.openxmlformats.org/officeDocument/2006/relationships/footnotes" Target="footnotes.xml"/><Relationship Id="rId90" Type="http://schemas.openxmlformats.org/officeDocument/2006/relationships/image" Target="media/image83.png"/><Relationship Id="rId95" Type="http://schemas.openxmlformats.org/officeDocument/2006/relationships/image" Target="media/image88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64" Type="http://schemas.openxmlformats.org/officeDocument/2006/relationships/image" Target="media/image57.png"/><Relationship Id="rId69" Type="http://schemas.openxmlformats.org/officeDocument/2006/relationships/image" Target="media/image62.png"/><Relationship Id="rId80" Type="http://schemas.openxmlformats.org/officeDocument/2006/relationships/image" Target="media/image73.png"/><Relationship Id="rId85" Type="http://schemas.openxmlformats.org/officeDocument/2006/relationships/image" Target="media/image78.png"/><Relationship Id="rId3" Type="http://schemas.openxmlformats.org/officeDocument/2006/relationships/settings" Target="settings.xml"/><Relationship Id="rId12" Type="http://schemas.openxmlformats.org/officeDocument/2006/relationships/image" Target="media/image5.png"/><Relationship Id="rId17" Type="http://schemas.openxmlformats.org/officeDocument/2006/relationships/image" Target="media/image10.jpe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image" Target="media/image39.png"/><Relationship Id="rId59" Type="http://schemas.openxmlformats.org/officeDocument/2006/relationships/image" Target="media/image52.png"/><Relationship Id="rId67" Type="http://schemas.openxmlformats.org/officeDocument/2006/relationships/image" Target="media/image60.png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image" Target="media/image47.png"/><Relationship Id="rId62" Type="http://schemas.openxmlformats.org/officeDocument/2006/relationships/image" Target="media/image55.png"/><Relationship Id="rId70" Type="http://schemas.openxmlformats.org/officeDocument/2006/relationships/image" Target="media/image63.png"/><Relationship Id="rId75" Type="http://schemas.openxmlformats.org/officeDocument/2006/relationships/image" Target="media/image68.png"/><Relationship Id="rId83" Type="http://schemas.openxmlformats.org/officeDocument/2006/relationships/image" Target="media/image76.png"/><Relationship Id="rId88" Type="http://schemas.openxmlformats.org/officeDocument/2006/relationships/image" Target="media/image81.png"/><Relationship Id="rId91" Type="http://schemas.openxmlformats.org/officeDocument/2006/relationships/image" Target="media/image84.png"/><Relationship Id="rId96" Type="http://schemas.openxmlformats.org/officeDocument/2006/relationships/image" Target="media/image89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png"/><Relationship Id="rId57" Type="http://schemas.openxmlformats.org/officeDocument/2006/relationships/image" Target="media/image50.png"/><Relationship Id="rId10" Type="http://schemas.openxmlformats.org/officeDocument/2006/relationships/image" Target="media/image3.png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image" Target="media/image45.png"/><Relationship Id="rId60" Type="http://schemas.openxmlformats.org/officeDocument/2006/relationships/image" Target="media/image53.png"/><Relationship Id="rId65" Type="http://schemas.openxmlformats.org/officeDocument/2006/relationships/image" Target="media/image58.png"/><Relationship Id="rId73" Type="http://schemas.openxmlformats.org/officeDocument/2006/relationships/image" Target="media/image66.png"/><Relationship Id="rId78" Type="http://schemas.openxmlformats.org/officeDocument/2006/relationships/image" Target="media/image71.png"/><Relationship Id="rId81" Type="http://schemas.openxmlformats.org/officeDocument/2006/relationships/image" Target="media/image74.png"/><Relationship Id="rId86" Type="http://schemas.openxmlformats.org/officeDocument/2006/relationships/image" Target="media/image79.png"/><Relationship Id="rId94" Type="http://schemas.openxmlformats.org/officeDocument/2006/relationships/image" Target="media/image87.png"/><Relationship Id="rId9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9" Type="http://schemas.openxmlformats.org/officeDocument/2006/relationships/image" Target="media/image32.png"/><Relationship Id="rId34" Type="http://schemas.openxmlformats.org/officeDocument/2006/relationships/image" Target="media/image27.png"/><Relationship Id="rId50" Type="http://schemas.openxmlformats.org/officeDocument/2006/relationships/image" Target="media/image43.jpeg"/><Relationship Id="rId55" Type="http://schemas.openxmlformats.org/officeDocument/2006/relationships/image" Target="media/image48.png"/><Relationship Id="rId76" Type="http://schemas.openxmlformats.org/officeDocument/2006/relationships/image" Target="media/image69.png"/><Relationship Id="rId97" Type="http://schemas.openxmlformats.org/officeDocument/2006/relationships/footer" Target="footer2.xml"/><Relationship Id="rId7" Type="http://schemas.openxmlformats.org/officeDocument/2006/relationships/footer" Target="footer1.xml"/><Relationship Id="rId71" Type="http://schemas.openxmlformats.org/officeDocument/2006/relationships/image" Target="media/image64.png"/><Relationship Id="rId92" Type="http://schemas.openxmlformats.org/officeDocument/2006/relationships/image" Target="media/image85.png"/><Relationship Id="rId2" Type="http://schemas.openxmlformats.org/officeDocument/2006/relationships/styles" Target="styles.xml"/><Relationship Id="rId29" Type="http://schemas.openxmlformats.org/officeDocument/2006/relationships/image" Target="media/image22.png"/><Relationship Id="rId24" Type="http://schemas.openxmlformats.org/officeDocument/2006/relationships/image" Target="media/image17.pn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66" Type="http://schemas.openxmlformats.org/officeDocument/2006/relationships/image" Target="media/image59.png"/><Relationship Id="rId87" Type="http://schemas.openxmlformats.org/officeDocument/2006/relationships/image" Target="media/image80.png"/><Relationship Id="rId61" Type="http://schemas.openxmlformats.org/officeDocument/2006/relationships/image" Target="media/image54.png"/><Relationship Id="rId82" Type="http://schemas.openxmlformats.org/officeDocument/2006/relationships/image" Target="media/image75.png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56" Type="http://schemas.openxmlformats.org/officeDocument/2006/relationships/image" Target="media/image49.png"/><Relationship Id="rId77" Type="http://schemas.openxmlformats.org/officeDocument/2006/relationships/image" Target="media/image70.png"/><Relationship Id="rId8" Type="http://schemas.openxmlformats.org/officeDocument/2006/relationships/image" Target="media/image1.png"/><Relationship Id="rId51" Type="http://schemas.openxmlformats.org/officeDocument/2006/relationships/image" Target="media/image44.png"/><Relationship Id="rId72" Type="http://schemas.openxmlformats.org/officeDocument/2006/relationships/image" Target="media/image65.png"/><Relationship Id="rId93" Type="http://schemas.openxmlformats.org/officeDocument/2006/relationships/image" Target="media/image86.png"/><Relationship Id="rId98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黑体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宋体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95477C-37DA-480C-8A88-C4E8CE3818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8</TotalTime>
  <Pages>69</Pages>
  <Words>8448</Words>
  <Characters>48158</Characters>
  <Application>Microsoft Office Word</Application>
  <DocSecurity>0</DocSecurity>
  <Lines>401</Lines>
  <Paragraphs>112</Paragraphs>
  <ScaleCrop>false</ScaleCrop>
  <Company/>
  <LinksUpToDate>false</LinksUpToDate>
  <CharactersWithSpaces>564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嘉琪</dc:creator>
  <cp:lastModifiedBy>刘嘉琪</cp:lastModifiedBy>
  <cp:revision>48</cp:revision>
  <dcterms:created xsi:type="dcterms:W3CDTF">2025-05-17T01:29:00Z</dcterms:created>
  <dcterms:modified xsi:type="dcterms:W3CDTF">2025-06-10T01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7.2.2.8955</vt:lpwstr>
  </property>
  <property fmtid="{D5CDD505-2E9C-101B-9397-08002B2CF9AE}" pid="3" name="ICV">
    <vt:lpwstr>D32B91A4AE4C44677E5CE76758DF16C8_43</vt:lpwstr>
  </property>
</Properties>
</file>